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25C305" w14:textId="77777777" w:rsidR="00C3745E" w:rsidRPr="00F703C2" w:rsidRDefault="00C3745E" w:rsidP="00C3745E">
      <w:pPr>
        <w:spacing w:after="0" w:line="240" w:lineRule="auto"/>
        <w:jc w:val="center"/>
        <w:rPr>
          <w:b/>
          <w:sz w:val="24"/>
          <w:szCs w:val="24"/>
        </w:rPr>
      </w:pPr>
      <w:bookmarkStart w:id="0" w:name="_GoBack"/>
      <w:bookmarkEnd w:id="0"/>
      <w:r w:rsidRPr="00F703C2">
        <w:rPr>
          <w:b/>
          <w:sz w:val="24"/>
          <w:szCs w:val="24"/>
        </w:rPr>
        <w:t xml:space="preserve">Do Patients Actually Do What We Ask? Patient </w:t>
      </w:r>
      <w:r w:rsidR="00760AD5" w:rsidRPr="00F703C2">
        <w:rPr>
          <w:b/>
          <w:sz w:val="24"/>
          <w:szCs w:val="24"/>
        </w:rPr>
        <w:t>Fidelity</w:t>
      </w:r>
      <w:r w:rsidRPr="00F703C2">
        <w:rPr>
          <w:b/>
          <w:sz w:val="24"/>
          <w:szCs w:val="24"/>
        </w:rPr>
        <w:t xml:space="preserve"> and Persistence </w:t>
      </w:r>
      <w:r w:rsidR="00760AD5" w:rsidRPr="00F703C2">
        <w:rPr>
          <w:b/>
          <w:sz w:val="24"/>
          <w:szCs w:val="24"/>
        </w:rPr>
        <w:t>to</w:t>
      </w:r>
      <w:r w:rsidRPr="00F703C2">
        <w:rPr>
          <w:b/>
          <w:sz w:val="24"/>
          <w:szCs w:val="24"/>
        </w:rPr>
        <w:t xml:space="preserve"> the TASMIN-SR Bloo</w:t>
      </w:r>
      <w:r w:rsidR="00760AD5" w:rsidRPr="00F703C2">
        <w:rPr>
          <w:b/>
          <w:sz w:val="24"/>
          <w:szCs w:val="24"/>
        </w:rPr>
        <w:t>d Pressure Self-Management Intervention</w:t>
      </w:r>
    </w:p>
    <w:p w14:paraId="35B75C5A" w14:textId="77777777" w:rsidR="00C3745E" w:rsidRPr="00F703C2" w:rsidRDefault="00C3745E" w:rsidP="00C3745E">
      <w:pPr>
        <w:spacing w:after="0" w:line="240" w:lineRule="auto"/>
        <w:jc w:val="center"/>
        <w:rPr>
          <w:b/>
          <w:sz w:val="24"/>
          <w:szCs w:val="24"/>
        </w:rPr>
      </w:pPr>
    </w:p>
    <w:p w14:paraId="46C138A0" w14:textId="77777777" w:rsidR="00042CE6" w:rsidRPr="00F703C2" w:rsidRDefault="00042CE6" w:rsidP="00042CE6">
      <w:pPr>
        <w:spacing w:after="0" w:line="240" w:lineRule="auto"/>
        <w:rPr>
          <w:b/>
          <w:sz w:val="24"/>
          <w:szCs w:val="24"/>
        </w:rPr>
      </w:pPr>
      <w:r w:rsidRPr="00F703C2">
        <w:rPr>
          <w:sz w:val="24"/>
          <w:szCs w:val="24"/>
        </w:rPr>
        <w:t>Running Head:  Fidelity and persistence to the TASMIN-SR Trial</w:t>
      </w:r>
    </w:p>
    <w:p w14:paraId="7DA63673" w14:textId="77777777" w:rsidR="00042CE6" w:rsidRPr="00F703C2" w:rsidRDefault="00042CE6" w:rsidP="00042CE6">
      <w:pPr>
        <w:spacing w:after="0" w:line="240" w:lineRule="auto"/>
        <w:rPr>
          <w:b/>
          <w:sz w:val="24"/>
          <w:szCs w:val="24"/>
        </w:rPr>
      </w:pPr>
    </w:p>
    <w:p w14:paraId="6F74C7EE" w14:textId="7A596DD6" w:rsidR="00C3745E" w:rsidRPr="00F703C2" w:rsidRDefault="00042CE6" w:rsidP="00A6499C">
      <w:pPr>
        <w:spacing w:after="0" w:line="240" w:lineRule="auto"/>
        <w:rPr>
          <w:sz w:val="24"/>
          <w:szCs w:val="24"/>
        </w:rPr>
      </w:pPr>
      <w:r w:rsidRPr="00F703C2">
        <w:rPr>
          <w:sz w:val="24"/>
          <w:szCs w:val="24"/>
        </w:rPr>
        <w:t xml:space="preserve">Claire L SCHWARTZ </w:t>
      </w:r>
      <w:r w:rsidRPr="00F703C2">
        <w:rPr>
          <w:sz w:val="24"/>
          <w:szCs w:val="24"/>
          <w:vertAlign w:val="superscript"/>
        </w:rPr>
        <w:t>1</w:t>
      </w:r>
      <w:r w:rsidRPr="00F703C2">
        <w:rPr>
          <w:sz w:val="24"/>
          <w:szCs w:val="24"/>
        </w:rPr>
        <w:t>, Ashkon SEYED-SAFI</w:t>
      </w:r>
      <w:r w:rsidRPr="00F703C2">
        <w:rPr>
          <w:sz w:val="24"/>
          <w:szCs w:val="24"/>
          <w:vertAlign w:val="superscript"/>
        </w:rPr>
        <w:t>2</w:t>
      </w:r>
      <w:r w:rsidRPr="00F703C2">
        <w:rPr>
          <w:sz w:val="24"/>
          <w:szCs w:val="24"/>
        </w:rPr>
        <w:t>, Sayeed HAQUE</w:t>
      </w:r>
      <w:r w:rsidRPr="00F703C2">
        <w:rPr>
          <w:sz w:val="24"/>
          <w:szCs w:val="24"/>
          <w:vertAlign w:val="superscript"/>
        </w:rPr>
        <w:t>3</w:t>
      </w:r>
      <w:r w:rsidRPr="00F703C2">
        <w:rPr>
          <w:sz w:val="24"/>
          <w:szCs w:val="24"/>
        </w:rPr>
        <w:t>, Emma P BRAY</w:t>
      </w:r>
      <w:r w:rsidRPr="00F703C2">
        <w:rPr>
          <w:sz w:val="24"/>
          <w:szCs w:val="24"/>
          <w:vertAlign w:val="superscript"/>
        </w:rPr>
        <w:t>4</w:t>
      </w:r>
      <w:r w:rsidRPr="00F703C2">
        <w:rPr>
          <w:sz w:val="24"/>
          <w:szCs w:val="24"/>
        </w:rPr>
        <w:t>, Shelia GREENFIELD</w:t>
      </w:r>
      <w:r w:rsidRPr="00F703C2">
        <w:rPr>
          <w:sz w:val="24"/>
          <w:szCs w:val="24"/>
          <w:vertAlign w:val="superscript"/>
        </w:rPr>
        <w:t>5</w:t>
      </w:r>
      <w:r w:rsidRPr="00F703C2">
        <w:rPr>
          <w:sz w:val="24"/>
          <w:szCs w:val="24"/>
        </w:rPr>
        <w:t>, Richard HOBBS</w:t>
      </w:r>
      <w:r w:rsidRPr="00F703C2">
        <w:rPr>
          <w:sz w:val="24"/>
          <w:szCs w:val="24"/>
          <w:vertAlign w:val="superscript"/>
        </w:rPr>
        <w:t>1</w:t>
      </w:r>
      <w:r w:rsidRPr="00F703C2">
        <w:rPr>
          <w:sz w:val="24"/>
          <w:szCs w:val="24"/>
        </w:rPr>
        <w:t>, P</w:t>
      </w:r>
      <w:r w:rsidR="001F0FED" w:rsidRPr="00F703C2">
        <w:rPr>
          <w:sz w:val="24"/>
          <w:szCs w:val="24"/>
        </w:rPr>
        <w:t>aul</w:t>
      </w:r>
      <w:r w:rsidRPr="00F703C2">
        <w:rPr>
          <w:sz w:val="24"/>
          <w:szCs w:val="24"/>
        </w:rPr>
        <w:t xml:space="preserve"> LITTLE</w:t>
      </w:r>
      <w:r w:rsidRPr="00F703C2">
        <w:rPr>
          <w:sz w:val="24"/>
          <w:szCs w:val="24"/>
          <w:vertAlign w:val="superscript"/>
        </w:rPr>
        <w:t>6</w:t>
      </w:r>
      <w:r w:rsidRPr="00F703C2">
        <w:rPr>
          <w:sz w:val="24"/>
          <w:szCs w:val="24"/>
        </w:rPr>
        <w:t>, Jonathan MANT</w:t>
      </w:r>
      <w:r w:rsidRPr="00F703C2">
        <w:rPr>
          <w:sz w:val="24"/>
          <w:szCs w:val="24"/>
          <w:vertAlign w:val="superscript"/>
        </w:rPr>
        <w:t>7</w:t>
      </w:r>
      <w:r w:rsidRPr="00F703C2">
        <w:rPr>
          <w:sz w:val="24"/>
          <w:szCs w:val="24"/>
        </w:rPr>
        <w:t>, Bryan WILLIAMS</w:t>
      </w:r>
      <w:r w:rsidRPr="00F703C2">
        <w:rPr>
          <w:sz w:val="24"/>
          <w:szCs w:val="24"/>
          <w:vertAlign w:val="superscript"/>
        </w:rPr>
        <w:t>8</w:t>
      </w:r>
      <w:r w:rsidRPr="00F703C2">
        <w:rPr>
          <w:sz w:val="24"/>
          <w:szCs w:val="24"/>
        </w:rPr>
        <w:t xml:space="preserve"> and Richard J MCMANUS</w:t>
      </w:r>
      <w:r w:rsidRPr="00F703C2">
        <w:rPr>
          <w:sz w:val="24"/>
          <w:szCs w:val="24"/>
          <w:vertAlign w:val="superscript"/>
        </w:rPr>
        <w:t>1</w:t>
      </w:r>
      <w:r w:rsidRPr="00F703C2">
        <w:rPr>
          <w:sz w:val="24"/>
          <w:szCs w:val="24"/>
        </w:rPr>
        <w:t>.</w:t>
      </w:r>
    </w:p>
    <w:p w14:paraId="6E26E2DB" w14:textId="77777777" w:rsidR="00C3745E" w:rsidRPr="00F703C2" w:rsidRDefault="00C3745E" w:rsidP="00A6499C">
      <w:pPr>
        <w:spacing w:after="0" w:line="240" w:lineRule="auto"/>
        <w:rPr>
          <w:b/>
          <w:sz w:val="24"/>
          <w:szCs w:val="24"/>
        </w:rPr>
      </w:pPr>
    </w:p>
    <w:p w14:paraId="64D9CCE3" w14:textId="77777777" w:rsidR="0049368C" w:rsidRPr="00F703C2" w:rsidRDefault="0049368C" w:rsidP="00145581">
      <w:pPr>
        <w:spacing w:after="120" w:line="240" w:lineRule="auto"/>
        <w:rPr>
          <w:rFonts w:ascii="Calibri" w:eastAsia="MS Mincho" w:hAnsi="Calibri" w:cs="Times New Roman"/>
          <w:lang w:eastAsia="en-GB"/>
        </w:rPr>
      </w:pPr>
      <w:r w:rsidRPr="00F703C2">
        <w:rPr>
          <w:rFonts w:ascii="Calibri" w:eastAsia="MS Mincho" w:hAnsi="Calibri" w:cs="Times New Roman"/>
          <w:vertAlign w:val="superscript"/>
          <w:lang w:eastAsia="en-GB"/>
        </w:rPr>
        <w:t>1</w:t>
      </w:r>
      <w:r w:rsidRPr="00F703C2">
        <w:rPr>
          <w:rFonts w:ascii="Calibri" w:eastAsia="MS Mincho" w:hAnsi="Calibri" w:cs="Times New Roman"/>
          <w:lang w:eastAsia="en-GB"/>
        </w:rPr>
        <w:t xml:space="preserve">Nuffield Department of Primary Care Health Sciences, NIHR School for Primary Care Research, University of Oxford, </w:t>
      </w:r>
      <w:r w:rsidRPr="00F703C2">
        <w:rPr>
          <w:rFonts w:ascii="Calibri" w:eastAsia="MS Mincho" w:hAnsi="Calibri" w:cs="Calibri"/>
          <w:noProof/>
          <w:lang w:eastAsia="en-GB"/>
        </w:rPr>
        <w:t>Radclife Observatory Quarter, Oxford OX2 6GG</w:t>
      </w:r>
      <w:r w:rsidR="000E6EE4" w:rsidRPr="00F703C2">
        <w:rPr>
          <w:rFonts w:ascii="Calibri" w:eastAsia="MS Mincho" w:hAnsi="Calibri" w:cs="Times New Roman"/>
          <w:lang w:eastAsia="en-GB"/>
        </w:rPr>
        <w:t>, UK;</w:t>
      </w:r>
    </w:p>
    <w:p w14:paraId="12961EDF" w14:textId="77777777" w:rsidR="009B3B23" w:rsidRPr="00F703C2" w:rsidRDefault="000433A0" w:rsidP="009A47AB">
      <w:pPr>
        <w:spacing w:after="120" w:line="240" w:lineRule="auto"/>
      </w:pPr>
      <w:r w:rsidRPr="00F703C2">
        <w:rPr>
          <w:vertAlign w:val="superscript"/>
        </w:rPr>
        <w:t>2</w:t>
      </w:r>
      <w:r w:rsidR="001B5481" w:rsidRPr="00F703C2">
        <w:t>UCL Medical School, University College London</w:t>
      </w:r>
      <w:r w:rsidRPr="00F703C2">
        <w:t xml:space="preserve">, </w:t>
      </w:r>
      <w:r w:rsidR="001B5481" w:rsidRPr="00F703C2">
        <w:rPr>
          <w:rStyle w:val="adr"/>
          <w:lang w:val="en"/>
        </w:rPr>
        <w:t>Gower Street, London, WC1E 6BT</w:t>
      </w:r>
      <w:r w:rsidR="000E6EE4" w:rsidRPr="00F703C2">
        <w:t>;</w:t>
      </w:r>
    </w:p>
    <w:p w14:paraId="242B14E6" w14:textId="77777777" w:rsidR="000E6EE4" w:rsidRPr="00F703C2" w:rsidRDefault="0049368C" w:rsidP="00145581">
      <w:pPr>
        <w:autoSpaceDE w:val="0"/>
        <w:autoSpaceDN w:val="0"/>
        <w:adjustRightInd w:val="0"/>
        <w:spacing w:after="120" w:line="240" w:lineRule="auto"/>
        <w:rPr>
          <w:rFonts w:cs="MyriadPro-Bold"/>
          <w:bCs/>
        </w:rPr>
      </w:pPr>
      <w:r w:rsidRPr="00F703C2">
        <w:rPr>
          <w:rFonts w:cs="MyriadPro-Bold"/>
          <w:bCs/>
          <w:vertAlign w:val="superscript"/>
        </w:rPr>
        <w:t>3</w:t>
      </w:r>
      <w:r w:rsidRPr="00F703C2">
        <w:rPr>
          <w:rFonts w:cs="Arial"/>
          <w:color w:val="000000"/>
          <w:lang w:val="en-US"/>
        </w:rPr>
        <w:t>Institute of</w:t>
      </w:r>
      <w:r w:rsidR="00224140" w:rsidRPr="00F703C2">
        <w:rPr>
          <w:rFonts w:cs="Arial"/>
          <w:color w:val="000000"/>
          <w:lang w:val="en-US"/>
        </w:rPr>
        <w:t xml:space="preserve"> Clinical Science</w:t>
      </w:r>
      <w:r w:rsidRPr="00F703C2">
        <w:rPr>
          <w:rFonts w:cs="MyriadPro-Bold"/>
          <w:bCs/>
        </w:rPr>
        <w:t>, University of Birmingham, Edgbaston, Birmingham, UK;</w:t>
      </w:r>
    </w:p>
    <w:p w14:paraId="23CD84C3" w14:textId="45225A4D" w:rsidR="0049368C" w:rsidRPr="00F703C2" w:rsidRDefault="0049368C" w:rsidP="00145581">
      <w:pPr>
        <w:spacing w:after="120" w:line="240" w:lineRule="auto"/>
        <w:rPr>
          <w:rFonts w:ascii="Calibri" w:eastAsia="MS Mincho" w:hAnsi="Calibri" w:cs="Arial"/>
          <w:lang w:eastAsia="en-GB"/>
        </w:rPr>
      </w:pPr>
      <w:r w:rsidRPr="00F703C2">
        <w:rPr>
          <w:rFonts w:ascii="Calibri" w:eastAsia="MS Mincho" w:hAnsi="Calibri" w:cs="Calibri"/>
          <w:vertAlign w:val="superscript"/>
          <w:lang w:eastAsia="en-GB"/>
        </w:rPr>
        <w:t>4</w:t>
      </w:r>
      <w:r w:rsidR="00D10CD8" w:rsidRPr="00F703C2">
        <w:rPr>
          <w:rFonts w:ascii="Calibri" w:eastAsia="MS Mincho" w:hAnsi="Calibri" w:cs="Calibri"/>
          <w:lang w:eastAsia="en-GB"/>
        </w:rPr>
        <w:t>School of Nursing, Stroke Research Unit</w:t>
      </w:r>
      <w:r w:rsidRPr="00F703C2">
        <w:rPr>
          <w:rFonts w:ascii="Calibri" w:eastAsia="MS Mincho" w:hAnsi="Calibri" w:cs="Arial"/>
          <w:lang w:eastAsia="en-GB"/>
        </w:rPr>
        <w:t>, University of Central Lancashire, Preston, PR1 2HE</w:t>
      </w:r>
      <w:r w:rsidR="000E6EE4" w:rsidRPr="00F703C2">
        <w:rPr>
          <w:rFonts w:ascii="Calibri" w:eastAsia="MS Mincho" w:hAnsi="Calibri" w:cs="Arial"/>
          <w:lang w:eastAsia="en-GB"/>
        </w:rPr>
        <w:t>;</w:t>
      </w:r>
      <w:r w:rsidRPr="00F703C2">
        <w:rPr>
          <w:rFonts w:ascii="Calibri" w:eastAsia="MS Mincho" w:hAnsi="Calibri" w:cs="Arial"/>
          <w:lang w:eastAsia="en-GB"/>
        </w:rPr>
        <w:t xml:space="preserve"> </w:t>
      </w:r>
    </w:p>
    <w:p w14:paraId="1E6AF213" w14:textId="77777777" w:rsidR="009B3B23" w:rsidRPr="00F703C2" w:rsidRDefault="009B3B23" w:rsidP="009B3B23">
      <w:pPr>
        <w:autoSpaceDE w:val="0"/>
        <w:autoSpaceDN w:val="0"/>
        <w:adjustRightInd w:val="0"/>
        <w:spacing w:after="120" w:line="240" w:lineRule="auto"/>
        <w:rPr>
          <w:rFonts w:cs="MyriadPro-Bold"/>
          <w:bCs/>
        </w:rPr>
      </w:pPr>
      <w:r w:rsidRPr="00F703C2">
        <w:rPr>
          <w:rFonts w:cs="MyriadPro-Bold"/>
          <w:bCs/>
          <w:vertAlign w:val="superscript"/>
        </w:rPr>
        <w:t>5</w:t>
      </w:r>
      <w:r w:rsidRPr="00F703C2">
        <w:rPr>
          <w:rFonts w:cs="MyriadPro-Bold"/>
          <w:bCs/>
        </w:rPr>
        <w:t>Institute of Applied Health Research, University of Birmingham, Edgbaston, Birmingham, UK</w:t>
      </w:r>
    </w:p>
    <w:p w14:paraId="07D59673" w14:textId="77777777" w:rsidR="00C3745E" w:rsidRPr="00F703C2" w:rsidRDefault="009B3B23" w:rsidP="00145581">
      <w:pPr>
        <w:spacing w:after="120" w:line="240" w:lineRule="auto"/>
        <w:rPr>
          <w:rFonts w:ascii="Calibri" w:eastAsia="MS Mincho" w:hAnsi="Calibri" w:cs="Calibri"/>
          <w:lang w:eastAsia="en-GB"/>
        </w:rPr>
      </w:pPr>
      <w:r w:rsidRPr="00F703C2">
        <w:rPr>
          <w:rFonts w:ascii="Calibri" w:eastAsia="MS Mincho" w:hAnsi="Calibri"/>
          <w:vertAlign w:val="superscript"/>
        </w:rPr>
        <w:t>6</w:t>
      </w:r>
      <w:r w:rsidR="0049368C" w:rsidRPr="00F703C2">
        <w:rPr>
          <w:rFonts w:ascii="Calibri" w:eastAsia="MS Mincho" w:hAnsi="Calibri"/>
        </w:rPr>
        <w:t xml:space="preserve">School of Medicine, University of Southampton, University </w:t>
      </w:r>
      <w:r w:rsidR="000E6EE4" w:rsidRPr="00F703C2">
        <w:rPr>
          <w:rFonts w:ascii="Calibri" w:eastAsia="MS Mincho" w:hAnsi="Calibri"/>
        </w:rPr>
        <w:t>Road, Southampton, SO17 1BJ, UK;</w:t>
      </w:r>
    </w:p>
    <w:p w14:paraId="27F9818F" w14:textId="77777777" w:rsidR="0049368C" w:rsidRPr="00F703C2" w:rsidRDefault="009B3B23" w:rsidP="00145581">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120" w:line="240" w:lineRule="auto"/>
        <w:rPr>
          <w:rFonts w:ascii="Calibri" w:eastAsia="MS Mincho" w:hAnsi="Calibri" w:cs="Times New Roman"/>
          <w:lang w:eastAsia="en-GB"/>
        </w:rPr>
      </w:pPr>
      <w:r w:rsidRPr="00F703C2">
        <w:rPr>
          <w:rFonts w:ascii="Calibri" w:eastAsia="MS Mincho" w:hAnsi="Calibri" w:cs="Times New Roman"/>
          <w:vertAlign w:val="superscript"/>
          <w:lang w:eastAsia="en-GB"/>
        </w:rPr>
        <w:t>7</w:t>
      </w:r>
      <w:r w:rsidR="0049368C" w:rsidRPr="00F703C2">
        <w:rPr>
          <w:rFonts w:ascii="Calibri" w:eastAsia="MS Mincho" w:hAnsi="Calibri" w:cs="Times New Roman"/>
          <w:lang w:eastAsia="en-GB"/>
        </w:rPr>
        <w:t>Primary Care Unit, Department of Public Health &amp; Primary Care, University of Cambridge, Strangeways Research Laboratory, Wort’s Causeway, Ca</w:t>
      </w:r>
      <w:r w:rsidR="000E6EE4" w:rsidRPr="00F703C2">
        <w:rPr>
          <w:rFonts w:ascii="Calibri" w:eastAsia="MS Mincho" w:hAnsi="Calibri" w:cs="Times New Roman"/>
          <w:lang w:eastAsia="en-GB"/>
        </w:rPr>
        <w:t>mbridge, Cambridgeshire CB1 8RN;</w:t>
      </w:r>
    </w:p>
    <w:p w14:paraId="29EC253D" w14:textId="77777777" w:rsidR="0049368C" w:rsidRPr="00F703C2" w:rsidRDefault="009B3B23" w:rsidP="00145581">
      <w:pPr>
        <w:spacing w:after="120" w:line="240" w:lineRule="auto"/>
        <w:rPr>
          <w:rFonts w:ascii="Calibri" w:eastAsia="Calibri" w:hAnsi="Calibri" w:cs="Calibri"/>
          <w:color w:val="000000"/>
          <w:lang w:eastAsia="en-GB"/>
        </w:rPr>
      </w:pPr>
      <w:r w:rsidRPr="00F703C2">
        <w:rPr>
          <w:rFonts w:ascii="Calibri" w:eastAsia="Calibri" w:hAnsi="Calibri" w:cs="Calibri"/>
          <w:color w:val="000000"/>
          <w:vertAlign w:val="superscript"/>
          <w:lang w:eastAsia="en-GB"/>
        </w:rPr>
        <w:t>8</w:t>
      </w:r>
      <w:r w:rsidR="0049368C" w:rsidRPr="00F703C2">
        <w:rPr>
          <w:rFonts w:ascii="Calibri" w:eastAsia="Calibri" w:hAnsi="Calibri" w:cs="Calibri"/>
          <w:color w:val="000000"/>
          <w:lang w:eastAsia="en-GB"/>
        </w:rPr>
        <w:t xml:space="preserve">Institute of Cardiovascular Sciences, </w:t>
      </w:r>
      <w:r w:rsidR="0049368C" w:rsidRPr="00F703C2">
        <w:rPr>
          <w:rFonts w:ascii="Calibri" w:eastAsia="MS Mincho" w:hAnsi="Calibri" w:cs="Times New Roman"/>
          <w:lang w:eastAsia="en-GB"/>
        </w:rPr>
        <w:t xml:space="preserve">NIHR UCL Hospitals Biomedical Research Centre, </w:t>
      </w:r>
      <w:r w:rsidR="0049368C" w:rsidRPr="00F703C2">
        <w:rPr>
          <w:rFonts w:ascii="Calibri" w:eastAsia="Calibri" w:hAnsi="Calibri" w:cs="Calibri"/>
          <w:color w:val="000000"/>
          <w:lang w:eastAsia="en-GB"/>
        </w:rPr>
        <w:t>University College London, 170 Tottenham Court Road, London, W1T 7HA, UK.</w:t>
      </w:r>
    </w:p>
    <w:p w14:paraId="35CFB029" w14:textId="77777777" w:rsidR="00042CE6" w:rsidRPr="00F703C2" w:rsidRDefault="00042CE6" w:rsidP="00042CE6">
      <w:pPr>
        <w:rPr>
          <w:rFonts w:cs="Times New Roman"/>
          <w:b/>
        </w:rPr>
      </w:pPr>
      <w:r w:rsidRPr="00F703C2">
        <w:rPr>
          <w:rFonts w:cs="Times New Roman"/>
          <w:b/>
        </w:rPr>
        <w:t>Funding</w:t>
      </w:r>
    </w:p>
    <w:p w14:paraId="7BA5E4FD" w14:textId="3A38D1C3" w:rsidR="00042CE6" w:rsidRPr="00F703C2" w:rsidRDefault="00042CE6" w:rsidP="00042CE6">
      <w:pPr>
        <w:rPr>
          <w:rFonts w:cs="Times New Roman"/>
        </w:rPr>
      </w:pPr>
      <w:r w:rsidRPr="00F703C2">
        <w:rPr>
          <w:rFonts w:cs="Times New Roman"/>
        </w:rPr>
        <w:t xml:space="preserve">The TASMIN-SR trial was funded by the National Institute for Health Research (NIHR) under its Programme Grants for Applied Research Programme (Grant Reference Number RP-PG 0606-1153) and by the NIHR National School of Primary Care Research (NSPCR 16). </w:t>
      </w:r>
      <w:r w:rsidR="00416064" w:rsidRPr="00F703C2">
        <w:rPr>
          <w:rFonts w:cs="Times New Roman"/>
        </w:rPr>
        <w:t>CS is supported by the National Institute for Health Research (NIHR) Collaboration for Leadership in Applied Health Research and Care Oxford at Oxford Health NHS Foundation Trust.</w:t>
      </w:r>
      <w:r w:rsidRPr="00F703C2">
        <w:rPr>
          <w:rFonts w:cs="Times New Roman"/>
        </w:rPr>
        <w:t xml:space="preserve"> </w:t>
      </w:r>
    </w:p>
    <w:p w14:paraId="264EC4C8" w14:textId="77777777" w:rsidR="00042CE6" w:rsidRPr="00F703C2" w:rsidRDefault="00042CE6" w:rsidP="00042CE6">
      <w:pPr>
        <w:rPr>
          <w:rFonts w:cs="Times New Roman"/>
          <w:b/>
        </w:rPr>
      </w:pPr>
      <w:r w:rsidRPr="00F703C2">
        <w:rPr>
          <w:rFonts w:cs="Times New Roman"/>
          <w:b/>
        </w:rPr>
        <w:t>Conflicts</w:t>
      </w:r>
    </w:p>
    <w:p w14:paraId="635D6A47" w14:textId="36E004B3" w:rsidR="000E6EE4" w:rsidRPr="00F703C2" w:rsidRDefault="00042CE6" w:rsidP="00042CE6">
      <w:pPr>
        <w:rPr>
          <w:rFonts w:cs="Times New Roman"/>
        </w:rPr>
      </w:pPr>
      <w:r w:rsidRPr="00F703C2">
        <w:rPr>
          <w:rFonts w:cs="Times New Roman"/>
        </w:rPr>
        <w:t>RM Has received BP monitoring equipment from Omron and Lloyds Pharmacies. The other authors declare no conflict of interest.</w:t>
      </w:r>
    </w:p>
    <w:p w14:paraId="37BA1F9B" w14:textId="5C07DB3C" w:rsidR="00205631" w:rsidRPr="00F703C2" w:rsidRDefault="00205631" w:rsidP="00205631">
      <w:pPr>
        <w:rPr>
          <w:rFonts w:cs="Times New Roman"/>
        </w:rPr>
      </w:pPr>
      <w:r w:rsidRPr="00F703C2">
        <w:rPr>
          <w:rFonts w:cs="Times New Roman"/>
          <w:b/>
        </w:rPr>
        <w:t>Corresponding author</w:t>
      </w:r>
      <w:r w:rsidRPr="00F703C2">
        <w:rPr>
          <w:rFonts w:cs="Times New Roman"/>
        </w:rPr>
        <w:t xml:space="preserve">: Dr Claire Schwartz, Nuffield Department of Primary Care Health Sciences, University of Oxford, Radcliffe Observatory Quarter, Woodstock Road, OX2 6GG UK.claire.schwartz@phc.ox.ac.uk; Telephone: +44(0)1865 617193   </w:t>
      </w:r>
    </w:p>
    <w:p w14:paraId="21589E2C" w14:textId="659894D4" w:rsidR="006B10E1" w:rsidRPr="00F703C2" w:rsidRDefault="00205631" w:rsidP="006B10E1">
      <w:pPr>
        <w:rPr>
          <w:rFonts w:cs="Times New Roman"/>
          <w:i/>
        </w:rPr>
      </w:pPr>
      <w:r w:rsidRPr="00F703C2">
        <w:rPr>
          <w:rFonts w:cs="Times New Roman"/>
          <w:i/>
        </w:rPr>
        <w:t>This report presents independent research funded by the National Institute for Health Research (NIHR).The views expressed are those of the authors and not necessarily those of the NHS, the NIHR or the Department of Health</w:t>
      </w:r>
    </w:p>
    <w:p w14:paraId="5FB8D31A" w14:textId="56883565" w:rsidR="006B10E1" w:rsidRPr="00F703C2" w:rsidRDefault="006B10E1" w:rsidP="00BC48F4">
      <w:pPr>
        <w:spacing w:after="0" w:line="240" w:lineRule="auto"/>
        <w:rPr>
          <w:rFonts w:cs="Times New Roman"/>
        </w:rPr>
      </w:pPr>
      <w:r w:rsidRPr="00F703C2">
        <w:rPr>
          <w:rFonts w:cs="Times New Roman"/>
          <w:b/>
        </w:rPr>
        <w:t>Word Count</w:t>
      </w:r>
      <w:r w:rsidR="003C4D88" w:rsidRPr="00F703C2">
        <w:rPr>
          <w:rFonts w:cs="Times New Roman"/>
        </w:rPr>
        <w:t>: 6600</w:t>
      </w:r>
    </w:p>
    <w:p w14:paraId="5E63A33B" w14:textId="070F4EB0" w:rsidR="00BC48F4" w:rsidRPr="00F703C2" w:rsidRDefault="00BC48F4" w:rsidP="00BC48F4">
      <w:pPr>
        <w:spacing w:after="0" w:line="240" w:lineRule="auto"/>
        <w:rPr>
          <w:rFonts w:cs="Times New Roman"/>
        </w:rPr>
      </w:pPr>
      <w:r w:rsidRPr="00F703C2">
        <w:rPr>
          <w:rFonts w:cs="Times New Roman"/>
          <w:b/>
        </w:rPr>
        <w:t>Number of Tables</w:t>
      </w:r>
      <w:r w:rsidR="008F18E9" w:rsidRPr="00F703C2">
        <w:rPr>
          <w:rFonts w:cs="Times New Roman"/>
        </w:rPr>
        <w:t>: 1</w:t>
      </w:r>
    </w:p>
    <w:p w14:paraId="2F79F490" w14:textId="5695C41C" w:rsidR="00BC48F4" w:rsidRPr="00F703C2" w:rsidRDefault="00BC48F4" w:rsidP="00BC48F4">
      <w:pPr>
        <w:spacing w:after="0" w:line="240" w:lineRule="auto"/>
        <w:rPr>
          <w:rFonts w:cs="Times New Roman"/>
        </w:rPr>
      </w:pPr>
      <w:r w:rsidRPr="00F703C2">
        <w:rPr>
          <w:rFonts w:cs="Times New Roman"/>
          <w:b/>
        </w:rPr>
        <w:t>Number of Figures</w:t>
      </w:r>
      <w:r w:rsidRPr="00F703C2">
        <w:rPr>
          <w:rFonts w:cs="Times New Roman"/>
        </w:rPr>
        <w:t>: 2</w:t>
      </w:r>
    </w:p>
    <w:p w14:paraId="0FD74EC5" w14:textId="168A3F5C" w:rsidR="00820385" w:rsidRPr="00F703C2" w:rsidRDefault="00820385" w:rsidP="00BC48F4">
      <w:pPr>
        <w:spacing w:after="0" w:line="240" w:lineRule="auto"/>
        <w:rPr>
          <w:rFonts w:cs="Times New Roman"/>
        </w:rPr>
      </w:pPr>
      <w:r w:rsidRPr="00F703C2">
        <w:rPr>
          <w:rFonts w:cs="Times New Roman"/>
          <w:b/>
        </w:rPr>
        <w:t>Number of supplementary digital content files</w:t>
      </w:r>
      <w:r w:rsidR="008B68C8" w:rsidRPr="00F703C2">
        <w:rPr>
          <w:rFonts w:cs="Times New Roman"/>
        </w:rPr>
        <w:t>: 1</w:t>
      </w:r>
    </w:p>
    <w:p w14:paraId="449B2B42" w14:textId="77777777" w:rsidR="00820385" w:rsidRPr="00F703C2" w:rsidRDefault="00820385" w:rsidP="00BC48F4">
      <w:pPr>
        <w:spacing w:after="0" w:line="240" w:lineRule="auto"/>
        <w:rPr>
          <w:rFonts w:cs="Times New Roman"/>
        </w:rPr>
      </w:pPr>
    </w:p>
    <w:p w14:paraId="02CFA4C4" w14:textId="405A4FE2" w:rsidR="000E6EE4" w:rsidRPr="00F703C2" w:rsidRDefault="00AC0F5D" w:rsidP="000E6EE4">
      <w:pPr>
        <w:rPr>
          <w:rFonts w:cs="Times New Roman"/>
          <w:i/>
        </w:rPr>
      </w:pPr>
      <w:r w:rsidRPr="00F703C2">
        <w:rPr>
          <w:rFonts w:cs="Times New Roman"/>
          <w:b/>
          <w:sz w:val="24"/>
          <w:szCs w:val="24"/>
        </w:rPr>
        <w:lastRenderedPageBreak/>
        <w:t>Abstract</w:t>
      </w:r>
    </w:p>
    <w:p w14:paraId="3293D558" w14:textId="6C6C620A" w:rsidR="00042CE6" w:rsidRPr="00F703C2" w:rsidRDefault="00042CE6" w:rsidP="000E6EE4">
      <w:pPr>
        <w:jc w:val="both"/>
        <w:rPr>
          <w:rFonts w:cs="Times New Roman"/>
          <w:b/>
          <w:sz w:val="24"/>
          <w:szCs w:val="24"/>
        </w:rPr>
      </w:pPr>
      <w:r w:rsidRPr="00F703C2">
        <w:rPr>
          <w:rFonts w:cs="Times New Roman"/>
          <w:b/>
          <w:sz w:val="24"/>
          <w:szCs w:val="24"/>
        </w:rPr>
        <w:t>Objective</w:t>
      </w:r>
    </w:p>
    <w:p w14:paraId="15AFED75" w14:textId="5B8EE757" w:rsidR="000E6EE4" w:rsidRPr="00F703C2" w:rsidRDefault="000E6EE4" w:rsidP="000E6EE4">
      <w:pPr>
        <w:jc w:val="both"/>
        <w:rPr>
          <w:rFonts w:cs="Times New Roman"/>
          <w:sz w:val="24"/>
          <w:szCs w:val="24"/>
        </w:rPr>
      </w:pPr>
      <w:r w:rsidRPr="00F703C2">
        <w:rPr>
          <w:rFonts w:cs="Times New Roman"/>
          <w:sz w:val="24"/>
          <w:szCs w:val="24"/>
        </w:rPr>
        <w:t>Self-ma</w:t>
      </w:r>
      <w:r w:rsidR="00843622" w:rsidRPr="00F703C2">
        <w:rPr>
          <w:rFonts w:cs="Times New Roman"/>
          <w:sz w:val="24"/>
          <w:szCs w:val="24"/>
        </w:rPr>
        <w:t xml:space="preserve">nagement of hypertension </w:t>
      </w:r>
      <w:r w:rsidR="00D54B18" w:rsidRPr="00F703C2">
        <w:rPr>
          <w:rFonts w:cs="Times New Roman"/>
          <w:sz w:val="24"/>
          <w:szCs w:val="24"/>
        </w:rPr>
        <w:t xml:space="preserve">can </w:t>
      </w:r>
      <w:r w:rsidRPr="00F703C2">
        <w:rPr>
          <w:rFonts w:cs="Times New Roman"/>
          <w:sz w:val="24"/>
          <w:szCs w:val="24"/>
        </w:rPr>
        <w:t xml:space="preserve">reduce and control blood pressure (BP) </w:t>
      </w:r>
      <w:r w:rsidR="0064010C" w:rsidRPr="00F703C2">
        <w:rPr>
          <w:rFonts w:cs="Times New Roman"/>
          <w:sz w:val="24"/>
          <w:szCs w:val="24"/>
        </w:rPr>
        <w:t xml:space="preserve">compared to </w:t>
      </w:r>
      <w:r w:rsidRPr="00F703C2">
        <w:rPr>
          <w:rFonts w:cs="Times New Roman"/>
          <w:sz w:val="24"/>
          <w:szCs w:val="24"/>
        </w:rPr>
        <w:t>clinic monitoring. However</w:t>
      </w:r>
      <w:r w:rsidR="0064010C" w:rsidRPr="00F703C2">
        <w:rPr>
          <w:rFonts w:cs="Times New Roman"/>
          <w:sz w:val="24"/>
          <w:szCs w:val="24"/>
        </w:rPr>
        <w:t>, self-management</w:t>
      </w:r>
      <w:r w:rsidRPr="00F703C2">
        <w:rPr>
          <w:rFonts w:cs="Times New Roman"/>
          <w:sz w:val="24"/>
          <w:szCs w:val="24"/>
        </w:rPr>
        <w:t xml:space="preserve"> relies on patients following an </w:t>
      </w:r>
      <w:r w:rsidR="0064010C" w:rsidRPr="00F703C2">
        <w:rPr>
          <w:rFonts w:cs="Times New Roman"/>
          <w:sz w:val="24"/>
          <w:szCs w:val="24"/>
        </w:rPr>
        <w:t>algorithm which may be variably adhered to</w:t>
      </w:r>
      <w:r w:rsidR="00843622" w:rsidRPr="00F703C2">
        <w:rPr>
          <w:rFonts w:cs="Times New Roman"/>
          <w:sz w:val="24"/>
          <w:szCs w:val="24"/>
        </w:rPr>
        <w:t>. This study reports</w:t>
      </w:r>
      <w:r w:rsidR="00D54B18" w:rsidRPr="00F703C2">
        <w:rPr>
          <w:rFonts w:cs="Times New Roman"/>
          <w:sz w:val="24"/>
          <w:szCs w:val="24"/>
        </w:rPr>
        <w:t xml:space="preserve"> </w:t>
      </w:r>
      <w:r w:rsidR="00760AD5" w:rsidRPr="00F703C2">
        <w:rPr>
          <w:rFonts w:cs="Times New Roman"/>
          <w:sz w:val="24"/>
          <w:szCs w:val="24"/>
        </w:rPr>
        <w:t>fidelity</w:t>
      </w:r>
      <w:r w:rsidR="00434E9C" w:rsidRPr="00F703C2">
        <w:rPr>
          <w:rFonts w:cs="Times New Roman"/>
          <w:sz w:val="24"/>
          <w:szCs w:val="24"/>
        </w:rPr>
        <w:t xml:space="preserve"> </w:t>
      </w:r>
      <w:r w:rsidRPr="00F703C2">
        <w:rPr>
          <w:rFonts w:cs="Times New Roman"/>
          <w:sz w:val="24"/>
          <w:szCs w:val="24"/>
        </w:rPr>
        <w:t xml:space="preserve">of high-risk patients to the </w:t>
      </w:r>
      <w:r w:rsidR="0064010C" w:rsidRPr="00F703C2">
        <w:rPr>
          <w:rFonts w:cs="Times New Roman"/>
          <w:sz w:val="24"/>
          <w:szCs w:val="24"/>
        </w:rPr>
        <w:t>s</w:t>
      </w:r>
      <w:r w:rsidR="004633AA" w:rsidRPr="00F703C2">
        <w:rPr>
          <w:rFonts w:cs="Times New Roman"/>
          <w:sz w:val="24"/>
          <w:szCs w:val="24"/>
        </w:rPr>
        <w:t>elf-</w:t>
      </w:r>
      <w:r w:rsidR="0064010C" w:rsidRPr="00F703C2">
        <w:rPr>
          <w:rFonts w:cs="Times New Roman"/>
          <w:sz w:val="24"/>
          <w:szCs w:val="24"/>
        </w:rPr>
        <w:t xml:space="preserve">management algorithm </w:t>
      </w:r>
      <w:r w:rsidR="00D54B18" w:rsidRPr="00F703C2">
        <w:rPr>
          <w:rFonts w:cs="Times New Roman"/>
          <w:sz w:val="24"/>
          <w:szCs w:val="24"/>
        </w:rPr>
        <w:t>set by the TASMIN-SR trial</w:t>
      </w:r>
      <w:r w:rsidRPr="00F703C2">
        <w:rPr>
          <w:rFonts w:cs="Times New Roman"/>
          <w:sz w:val="24"/>
          <w:szCs w:val="24"/>
        </w:rPr>
        <w:t xml:space="preserve">. </w:t>
      </w:r>
    </w:p>
    <w:p w14:paraId="193557FB" w14:textId="77777777" w:rsidR="000E6EE4" w:rsidRPr="00F703C2" w:rsidRDefault="000E6EE4" w:rsidP="000E6EE4">
      <w:pPr>
        <w:tabs>
          <w:tab w:val="left" w:pos="3675"/>
        </w:tabs>
        <w:rPr>
          <w:rFonts w:cs="Times New Roman"/>
          <w:b/>
          <w:sz w:val="24"/>
          <w:szCs w:val="24"/>
        </w:rPr>
      </w:pPr>
      <w:r w:rsidRPr="00F703C2">
        <w:rPr>
          <w:rFonts w:cs="Times New Roman"/>
          <w:b/>
          <w:sz w:val="24"/>
          <w:szCs w:val="24"/>
        </w:rPr>
        <w:t>Methods</w:t>
      </w:r>
      <w:r w:rsidRPr="00F703C2">
        <w:rPr>
          <w:rFonts w:cs="Times New Roman"/>
          <w:b/>
          <w:sz w:val="24"/>
          <w:szCs w:val="24"/>
        </w:rPr>
        <w:tab/>
      </w:r>
    </w:p>
    <w:p w14:paraId="2E7CEDAF" w14:textId="77777777" w:rsidR="00DB288B" w:rsidRPr="00F703C2" w:rsidRDefault="00434E9C" w:rsidP="000E6EE4">
      <w:pPr>
        <w:jc w:val="both"/>
        <w:rPr>
          <w:rFonts w:cs="Times New Roman"/>
          <w:sz w:val="24"/>
          <w:szCs w:val="24"/>
        </w:rPr>
      </w:pPr>
      <w:r w:rsidRPr="00F703C2">
        <w:rPr>
          <w:rFonts w:cs="Times New Roman"/>
          <w:sz w:val="24"/>
          <w:szCs w:val="24"/>
        </w:rPr>
        <w:t>P</w:t>
      </w:r>
      <w:r w:rsidR="000E6EE4" w:rsidRPr="00F703C2">
        <w:rPr>
          <w:rFonts w:cs="Times New Roman"/>
          <w:sz w:val="24"/>
          <w:szCs w:val="24"/>
        </w:rPr>
        <w:t>atie</w:t>
      </w:r>
      <w:r w:rsidR="00843622" w:rsidRPr="00F703C2">
        <w:rPr>
          <w:rFonts w:cs="Times New Roman"/>
          <w:sz w:val="24"/>
          <w:szCs w:val="24"/>
        </w:rPr>
        <w:t xml:space="preserve">nts with </w:t>
      </w:r>
      <w:r w:rsidR="004677C5" w:rsidRPr="00F703C2">
        <w:rPr>
          <w:rFonts w:cs="Times New Roman"/>
          <w:sz w:val="24"/>
          <w:szCs w:val="24"/>
        </w:rPr>
        <w:t xml:space="preserve">hypertension, </w:t>
      </w:r>
      <w:r w:rsidR="00843622" w:rsidRPr="00F703C2">
        <w:rPr>
          <w:rFonts w:cs="Times New Roman"/>
          <w:sz w:val="24"/>
          <w:szCs w:val="24"/>
        </w:rPr>
        <w:t>above target clinic BP</w:t>
      </w:r>
      <w:r w:rsidR="000E6EE4" w:rsidRPr="00F703C2">
        <w:rPr>
          <w:rFonts w:cs="Times New Roman"/>
          <w:sz w:val="24"/>
          <w:szCs w:val="24"/>
        </w:rPr>
        <w:t xml:space="preserve"> and </w:t>
      </w:r>
      <w:r w:rsidR="004677C5" w:rsidRPr="00F703C2">
        <w:rPr>
          <w:rFonts w:cs="Times New Roman"/>
          <w:sz w:val="24"/>
          <w:szCs w:val="24"/>
        </w:rPr>
        <w:t xml:space="preserve">one or more of </w:t>
      </w:r>
      <w:r w:rsidR="000E6EE4" w:rsidRPr="00F703C2">
        <w:rPr>
          <w:rFonts w:cs="Times New Roman"/>
          <w:sz w:val="24"/>
          <w:szCs w:val="24"/>
        </w:rPr>
        <w:t xml:space="preserve">stroke, diabetes, </w:t>
      </w:r>
      <w:r w:rsidR="004677C5" w:rsidRPr="00F703C2">
        <w:rPr>
          <w:rFonts w:cs="Times New Roman"/>
          <w:sz w:val="24"/>
          <w:szCs w:val="24"/>
        </w:rPr>
        <w:t xml:space="preserve">coronary heart disease </w:t>
      </w:r>
      <w:r w:rsidR="000E6EE4" w:rsidRPr="00F703C2">
        <w:rPr>
          <w:rFonts w:cs="Times New Roman"/>
          <w:sz w:val="24"/>
          <w:szCs w:val="24"/>
        </w:rPr>
        <w:t>o</w:t>
      </w:r>
      <w:r w:rsidR="008241A8" w:rsidRPr="00F703C2">
        <w:rPr>
          <w:rFonts w:cs="Times New Roman"/>
          <w:sz w:val="24"/>
          <w:szCs w:val="24"/>
        </w:rPr>
        <w:t xml:space="preserve">r </w:t>
      </w:r>
      <w:r w:rsidR="004677C5" w:rsidRPr="00F703C2">
        <w:rPr>
          <w:rFonts w:cs="Times New Roman"/>
          <w:sz w:val="24"/>
          <w:szCs w:val="24"/>
        </w:rPr>
        <w:t>chronic kidney disease</w:t>
      </w:r>
      <w:r w:rsidR="008241A8" w:rsidRPr="00F703C2">
        <w:rPr>
          <w:rFonts w:cs="Times New Roman"/>
          <w:sz w:val="24"/>
          <w:szCs w:val="24"/>
        </w:rPr>
        <w:t xml:space="preserve">, </w:t>
      </w:r>
      <w:r w:rsidRPr="00F703C2">
        <w:rPr>
          <w:rFonts w:cs="Times New Roman"/>
          <w:sz w:val="24"/>
          <w:szCs w:val="24"/>
        </w:rPr>
        <w:t xml:space="preserve">were invited to </w:t>
      </w:r>
      <w:r w:rsidR="008241A8" w:rsidRPr="00F703C2">
        <w:rPr>
          <w:rFonts w:cs="Times New Roman"/>
          <w:sz w:val="24"/>
          <w:szCs w:val="24"/>
        </w:rPr>
        <w:t xml:space="preserve">self-monitor </w:t>
      </w:r>
      <w:r w:rsidR="004677C5" w:rsidRPr="00F703C2">
        <w:rPr>
          <w:rFonts w:cs="Times New Roman"/>
          <w:sz w:val="24"/>
          <w:szCs w:val="24"/>
        </w:rPr>
        <w:t>following</w:t>
      </w:r>
      <w:r w:rsidR="008241A8" w:rsidRPr="00F703C2">
        <w:rPr>
          <w:rFonts w:cs="Times New Roman"/>
          <w:sz w:val="24"/>
          <w:szCs w:val="24"/>
        </w:rPr>
        <w:t xml:space="preserve"> an individualised self-</w:t>
      </w:r>
      <w:r w:rsidR="000E6EE4" w:rsidRPr="00F703C2">
        <w:rPr>
          <w:rFonts w:cs="Times New Roman"/>
          <w:sz w:val="24"/>
          <w:szCs w:val="24"/>
        </w:rPr>
        <w:t xml:space="preserve">titration </w:t>
      </w:r>
      <w:r w:rsidR="004677C5" w:rsidRPr="00F703C2">
        <w:rPr>
          <w:rFonts w:cs="Times New Roman"/>
          <w:sz w:val="24"/>
          <w:szCs w:val="24"/>
        </w:rPr>
        <w:t>algorithm</w:t>
      </w:r>
      <w:r w:rsidR="000E6EE4" w:rsidRPr="00F703C2">
        <w:rPr>
          <w:rFonts w:cs="Times New Roman"/>
          <w:sz w:val="24"/>
          <w:szCs w:val="24"/>
        </w:rPr>
        <w:t xml:space="preserve">. </w:t>
      </w:r>
      <w:r w:rsidR="002D23E9" w:rsidRPr="00F703C2">
        <w:rPr>
          <w:rFonts w:cs="Times New Roman"/>
          <w:sz w:val="24"/>
          <w:szCs w:val="24"/>
        </w:rPr>
        <w:t>H</w:t>
      </w:r>
      <w:r w:rsidR="000E6EE4" w:rsidRPr="00F703C2">
        <w:rPr>
          <w:rFonts w:cs="Times New Roman"/>
          <w:sz w:val="24"/>
          <w:szCs w:val="24"/>
        </w:rPr>
        <w:t>ome BP readings and</w:t>
      </w:r>
      <w:r w:rsidR="00843622" w:rsidRPr="00F703C2">
        <w:rPr>
          <w:rFonts w:cs="Times New Roman"/>
          <w:sz w:val="24"/>
          <w:szCs w:val="24"/>
        </w:rPr>
        <w:t xml:space="preserve"> </w:t>
      </w:r>
      <w:r w:rsidR="00F41626" w:rsidRPr="00F703C2">
        <w:rPr>
          <w:rFonts w:cs="Times New Roman"/>
          <w:sz w:val="24"/>
          <w:szCs w:val="24"/>
        </w:rPr>
        <w:t>medication change details</w:t>
      </w:r>
      <w:r w:rsidR="00D54B18" w:rsidRPr="00F703C2">
        <w:rPr>
          <w:rFonts w:cs="Times New Roman"/>
          <w:sz w:val="24"/>
          <w:szCs w:val="24"/>
        </w:rPr>
        <w:t xml:space="preserve"> were submitted</w:t>
      </w:r>
      <w:r w:rsidR="000E6EE4" w:rsidRPr="00F703C2">
        <w:rPr>
          <w:rFonts w:cs="Times New Roman"/>
          <w:sz w:val="24"/>
          <w:szCs w:val="24"/>
        </w:rPr>
        <w:t xml:space="preserve"> </w:t>
      </w:r>
      <w:r w:rsidR="00D54B18" w:rsidRPr="00F703C2">
        <w:rPr>
          <w:rFonts w:cs="Times New Roman"/>
          <w:sz w:val="24"/>
          <w:szCs w:val="24"/>
        </w:rPr>
        <w:t>monthly</w:t>
      </w:r>
      <w:r w:rsidR="00843622" w:rsidRPr="00F703C2">
        <w:rPr>
          <w:rFonts w:cs="Times New Roman"/>
          <w:sz w:val="24"/>
          <w:szCs w:val="24"/>
        </w:rPr>
        <w:t xml:space="preserve"> </w:t>
      </w:r>
      <w:r w:rsidR="00DB288B" w:rsidRPr="00F703C2">
        <w:rPr>
          <w:rFonts w:cs="Times New Roman"/>
          <w:sz w:val="24"/>
          <w:szCs w:val="24"/>
        </w:rPr>
        <w:t>for 12 months</w:t>
      </w:r>
      <w:r w:rsidR="000E6EE4" w:rsidRPr="00F703C2">
        <w:rPr>
          <w:rFonts w:cs="Times New Roman"/>
          <w:sz w:val="24"/>
          <w:szCs w:val="24"/>
        </w:rPr>
        <w:t xml:space="preserve">. </w:t>
      </w:r>
      <w:r w:rsidR="00A3106B" w:rsidRPr="00F703C2">
        <w:rPr>
          <w:rFonts w:cs="Times New Roman"/>
          <w:sz w:val="24"/>
          <w:szCs w:val="24"/>
        </w:rPr>
        <w:t>R</w:t>
      </w:r>
      <w:r w:rsidR="00596B0E" w:rsidRPr="00F703C2">
        <w:rPr>
          <w:rFonts w:cs="Times New Roman"/>
          <w:sz w:val="24"/>
          <w:szCs w:val="24"/>
        </w:rPr>
        <w:t xml:space="preserve">eadings </w:t>
      </w:r>
      <w:r w:rsidR="00B52CD1" w:rsidRPr="00F703C2">
        <w:rPr>
          <w:rFonts w:cs="Times New Roman"/>
          <w:sz w:val="24"/>
          <w:szCs w:val="24"/>
        </w:rPr>
        <w:t>d</w:t>
      </w:r>
      <w:r w:rsidR="00CD5B4C" w:rsidRPr="00F703C2">
        <w:rPr>
          <w:rFonts w:cs="Times New Roman"/>
          <w:sz w:val="24"/>
          <w:szCs w:val="24"/>
        </w:rPr>
        <w:t xml:space="preserve">ownloaded </w:t>
      </w:r>
      <w:r w:rsidR="00596B0E" w:rsidRPr="00F703C2">
        <w:rPr>
          <w:rFonts w:cs="Times New Roman"/>
          <w:sz w:val="24"/>
          <w:szCs w:val="24"/>
        </w:rPr>
        <w:t xml:space="preserve">from </w:t>
      </w:r>
      <w:r w:rsidR="00017B83" w:rsidRPr="00F703C2">
        <w:rPr>
          <w:rFonts w:cs="Times New Roman"/>
          <w:sz w:val="24"/>
          <w:szCs w:val="24"/>
        </w:rPr>
        <w:t>patients</w:t>
      </w:r>
      <w:r w:rsidR="00E44A2C" w:rsidRPr="00F703C2">
        <w:rPr>
          <w:rFonts w:cs="Times New Roman"/>
          <w:sz w:val="24"/>
          <w:szCs w:val="24"/>
        </w:rPr>
        <w:t>’</w:t>
      </w:r>
      <w:r w:rsidR="00017B83" w:rsidRPr="00F703C2">
        <w:rPr>
          <w:rFonts w:cs="Times New Roman"/>
          <w:sz w:val="24"/>
          <w:szCs w:val="24"/>
        </w:rPr>
        <w:t xml:space="preserve"> </w:t>
      </w:r>
      <w:r w:rsidR="00596B0E" w:rsidRPr="00F703C2">
        <w:rPr>
          <w:rFonts w:cs="Times New Roman"/>
          <w:sz w:val="24"/>
          <w:szCs w:val="24"/>
        </w:rPr>
        <w:t xml:space="preserve">electronic </w:t>
      </w:r>
      <w:r w:rsidR="00F41626" w:rsidRPr="00F703C2">
        <w:rPr>
          <w:rFonts w:cs="Times New Roman"/>
          <w:sz w:val="24"/>
          <w:szCs w:val="24"/>
        </w:rPr>
        <w:t>monitor</w:t>
      </w:r>
      <w:r w:rsidR="00596B0E" w:rsidRPr="00F703C2">
        <w:rPr>
          <w:rFonts w:cs="Times New Roman"/>
          <w:sz w:val="24"/>
          <w:szCs w:val="24"/>
        </w:rPr>
        <w:t xml:space="preserve">s </w:t>
      </w:r>
      <w:r w:rsidR="000E6EE4" w:rsidRPr="00F703C2">
        <w:rPr>
          <w:rFonts w:cs="Times New Roman"/>
          <w:sz w:val="24"/>
          <w:szCs w:val="24"/>
        </w:rPr>
        <w:t xml:space="preserve">were compared to </w:t>
      </w:r>
      <w:r w:rsidR="00596B0E" w:rsidRPr="00F703C2">
        <w:rPr>
          <w:rFonts w:cs="Times New Roman"/>
          <w:sz w:val="24"/>
          <w:szCs w:val="24"/>
        </w:rPr>
        <w:t xml:space="preserve">written </w:t>
      </w:r>
      <w:r w:rsidR="000E6EE4" w:rsidRPr="00F703C2">
        <w:rPr>
          <w:rFonts w:cs="Times New Roman"/>
          <w:sz w:val="24"/>
          <w:szCs w:val="24"/>
        </w:rPr>
        <w:t>submi</w:t>
      </w:r>
      <w:r w:rsidR="00596B0E" w:rsidRPr="00F703C2">
        <w:rPr>
          <w:rFonts w:cs="Times New Roman"/>
          <w:sz w:val="24"/>
          <w:szCs w:val="24"/>
        </w:rPr>
        <w:t>ssions</w:t>
      </w:r>
      <w:r w:rsidR="000E6EE4" w:rsidRPr="00F703C2">
        <w:rPr>
          <w:rFonts w:cs="Times New Roman"/>
          <w:sz w:val="24"/>
          <w:szCs w:val="24"/>
        </w:rPr>
        <w:t xml:space="preserve"> </w:t>
      </w:r>
      <w:r w:rsidR="00C11B24" w:rsidRPr="00F703C2">
        <w:rPr>
          <w:rFonts w:cs="Times New Roman"/>
          <w:sz w:val="24"/>
          <w:szCs w:val="24"/>
        </w:rPr>
        <w:t xml:space="preserve">and </w:t>
      </w:r>
      <w:r w:rsidR="000E6EE4" w:rsidRPr="00F703C2">
        <w:rPr>
          <w:rFonts w:cs="Times New Roman"/>
          <w:sz w:val="24"/>
          <w:szCs w:val="24"/>
        </w:rPr>
        <w:t>protocol fidelity</w:t>
      </w:r>
      <w:r w:rsidR="00C11B24" w:rsidRPr="00F703C2">
        <w:rPr>
          <w:rFonts w:cs="Times New Roman"/>
          <w:sz w:val="24"/>
          <w:szCs w:val="24"/>
        </w:rPr>
        <w:t xml:space="preserve"> was assessed</w:t>
      </w:r>
      <w:r w:rsidR="000E6EE4" w:rsidRPr="00F703C2">
        <w:rPr>
          <w:rFonts w:cs="Times New Roman"/>
          <w:sz w:val="24"/>
          <w:szCs w:val="24"/>
        </w:rPr>
        <w:t xml:space="preserve">. </w:t>
      </w:r>
    </w:p>
    <w:p w14:paraId="09B72094" w14:textId="77777777" w:rsidR="000E6EE4" w:rsidRPr="00F703C2" w:rsidRDefault="000E6EE4" w:rsidP="000E6EE4">
      <w:pPr>
        <w:jc w:val="both"/>
        <w:rPr>
          <w:rFonts w:cs="Times New Roman"/>
          <w:b/>
          <w:sz w:val="24"/>
          <w:szCs w:val="24"/>
        </w:rPr>
      </w:pPr>
      <w:r w:rsidRPr="00F703C2">
        <w:rPr>
          <w:rFonts w:cs="Times New Roman"/>
          <w:b/>
          <w:sz w:val="24"/>
          <w:szCs w:val="24"/>
        </w:rPr>
        <w:t xml:space="preserve">Results </w:t>
      </w:r>
    </w:p>
    <w:p w14:paraId="5169849D" w14:textId="2509C5D5" w:rsidR="009A5D40" w:rsidRPr="00F703C2" w:rsidRDefault="00596B0E" w:rsidP="000E6EE4">
      <w:pPr>
        <w:jc w:val="both"/>
        <w:rPr>
          <w:rFonts w:cs="Times New Roman"/>
          <w:sz w:val="24"/>
          <w:szCs w:val="24"/>
        </w:rPr>
      </w:pPr>
      <w:r w:rsidRPr="00F703C2">
        <w:rPr>
          <w:rFonts w:cs="Times New Roman"/>
          <w:sz w:val="24"/>
          <w:szCs w:val="24"/>
        </w:rPr>
        <w:t xml:space="preserve">276 patients were randomised to </w:t>
      </w:r>
      <w:r w:rsidR="00A3106B" w:rsidRPr="00F703C2">
        <w:rPr>
          <w:rFonts w:cs="Times New Roman"/>
          <w:sz w:val="24"/>
          <w:szCs w:val="24"/>
        </w:rPr>
        <w:t xml:space="preserve">self-management </w:t>
      </w:r>
      <w:r w:rsidR="00354930" w:rsidRPr="00F703C2">
        <w:rPr>
          <w:rFonts w:cs="Times New Roman"/>
          <w:sz w:val="24"/>
          <w:szCs w:val="24"/>
        </w:rPr>
        <w:t>and 225</w:t>
      </w:r>
      <w:r w:rsidRPr="00F703C2">
        <w:rPr>
          <w:rFonts w:cs="Times New Roman"/>
          <w:sz w:val="24"/>
          <w:szCs w:val="24"/>
        </w:rPr>
        <w:t xml:space="preserve"> (8</w:t>
      </w:r>
      <w:r w:rsidR="00354930" w:rsidRPr="00F703C2">
        <w:rPr>
          <w:rFonts w:cs="Times New Roman"/>
          <w:sz w:val="24"/>
          <w:szCs w:val="24"/>
        </w:rPr>
        <w:t>2</w:t>
      </w:r>
      <w:r w:rsidRPr="00F703C2">
        <w:rPr>
          <w:rFonts w:cs="Times New Roman"/>
          <w:sz w:val="24"/>
          <w:szCs w:val="24"/>
        </w:rPr>
        <w:t xml:space="preserve">%) completed </w:t>
      </w:r>
      <w:r w:rsidR="00F071CB" w:rsidRPr="00F703C2">
        <w:rPr>
          <w:rFonts w:cs="Times New Roman"/>
          <w:sz w:val="24"/>
          <w:szCs w:val="24"/>
        </w:rPr>
        <w:t>the required</w:t>
      </w:r>
      <w:r w:rsidRPr="00F703C2">
        <w:rPr>
          <w:rFonts w:cs="Times New Roman"/>
          <w:sz w:val="24"/>
          <w:szCs w:val="24"/>
        </w:rPr>
        <w:t xml:space="preserve"> training sessions. </w:t>
      </w:r>
      <w:r w:rsidR="000E6EE4" w:rsidRPr="00F703C2">
        <w:rPr>
          <w:rFonts w:cs="Times New Roman"/>
          <w:sz w:val="24"/>
          <w:szCs w:val="24"/>
        </w:rPr>
        <w:t xml:space="preserve">Of </w:t>
      </w:r>
      <w:r w:rsidRPr="00F703C2">
        <w:rPr>
          <w:rFonts w:cs="Times New Roman"/>
          <w:sz w:val="24"/>
          <w:szCs w:val="24"/>
        </w:rPr>
        <w:t>these</w:t>
      </w:r>
      <w:r w:rsidR="000E6EE4" w:rsidRPr="00F703C2">
        <w:rPr>
          <w:rFonts w:cs="Times New Roman"/>
          <w:sz w:val="24"/>
          <w:szCs w:val="24"/>
        </w:rPr>
        <w:t xml:space="preserve">, </w:t>
      </w:r>
      <w:r w:rsidR="0082218E" w:rsidRPr="00F703C2">
        <w:rPr>
          <w:rFonts w:cs="Times New Roman"/>
          <w:sz w:val="24"/>
          <w:szCs w:val="24"/>
        </w:rPr>
        <w:t>166 (74</w:t>
      </w:r>
      <w:r w:rsidR="009A6984" w:rsidRPr="00F703C2">
        <w:rPr>
          <w:rFonts w:cs="Times New Roman"/>
          <w:sz w:val="24"/>
          <w:szCs w:val="24"/>
        </w:rPr>
        <w:t>%)</w:t>
      </w:r>
      <w:r w:rsidR="000E6EE4" w:rsidRPr="00F703C2">
        <w:rPr>
          <w:rFonts w:cs="Times New Roman"/>
          <w:sz w:val="24"/>
          <w:szCs w:val="24"/>
        </w:rPr>
        <w:t xml:space="preserve"> completed self-management. </w:t>
      </w:r>
      <w:r w:rsidR="0082218E" w:rsidRPr="00F703C2">
        <w:rPr>
          <w:sz w:val="24"/>
          <w:szCs w:val="24"/>
        </w:rPr>
        <w:t>11</w:t>
      </w:r>
      <w:r w:rsidR="00B318F3" w:rsidRPr="00F703C2">
        <w:rPr>
          <w:sz w:val="24"/>
          <w:szCs w:val="24"/>
        </w:rPr>
        <w:t>,</w:t>
      </w:r>
      <w:r w:rsidR="0082218E" w:rsidRPr="00F703C2">
        <w:rPr>
          <w:sz w:val="24"/>
          <w:szCs w:val="24"/>
        </w:rPr>
        <w:t>385</w:t>
      </w:r>
      <w:r w:rsidR="000E6EE4" w:rsidRPr="00F703C2">
        <w:rPr>
          <w:rFonts w:cs="Times New Roman"/>
          <w:sz w:val="24"/>
          <w:szCs w:val="24"/>
        </w:rPr>
        <w:t>/1</w:t>
      </w:r>
      <w:r w:rsidR="00235CC7" w:rsidRPr="00F703C2">
        <w:rPr>
          <w:rFonts w:cs="Times New Roman"/>
          <w:sz w:val="24"/>
          <w:szCs w:val="24"/>
        </w:rPr>
        <w:t>2,707</w:t>
      </w:r>
      <w:r w:rsidR="000E6EE4" w:rsidRPr="00F703C2">
        <w:rPr>
          <w:rFonts w:cs="Times New Roman"/>
          <w:sz w:val="24"/>
          <w:szCs w:val="24"/>
        </w:rPr>
        <w:t xml:space="preserve"> (</w:t>
      </w:r>
      <w:r w:rsidR="0082218E" w:rsidRPr="00F703C2">
        <w:rPr>
          <w:rFonts w:cs="Times New Roman"/>
          <w:sz w:val="24"/>
          <w:szCs w:val="24"/>
        </w:rPr>
        <w:t>89.6</w:t>
      </w:r>
      <w:r w:rsidR="000E6EE4" w:rsidRPr="00F703C2">
        <w:rPr>
          <w:rFonts w:cs="Times New Roman"/>
          <w:sz w:val="24"/>
          <w:szCs w:val="24"/>
        </w:rPr>
        <w:t>%</w:t>
      </w:r>
      <w:r w:rsidR="008E2CF4" w:rsidRPr="00F703C2">
        <w:rPr>
          <w:rFonts w:cs="Times New Roman"/>
          <w:sz w:val="24"/>
          <w:szCs w:val="24"/>
        </w:rPr>
        <w:t>)</w:t>
      </w:r>
      <w:r w:rsidR="00CE6ABA" w:rsidRPr="00F703C2">
        <w:rPr>
          <w:rFonts w:cs="Times New Roman"/>
          <w:sz w:val="24"/>
          <w:szCs w:val="24"/>
        </w:rPr>
        <w:t xml:space="preserve"> </w:t>
      </w:r>
      <w:r w:rsidR="00CD5B4C" w:rsidRPr="00F703C2">
        <w:rPr>
          <w:rFonts w:cs="Times New Roman"/>
          <w:sz w:val="24"/>
          <w:szCs w:val="24"/>
        </w:rPr>
        <w:t>submitted</w:t>
      </w:r>
      <w:r w:rsidR="000E6EE4" w:rsidRPr="00F703C2">
        <w:rPr>
          <w:rFonts w:cs="Times New Roman"/>
          <w:sz w:val="24"/>
          <w:szCs w:val="24"/>
        </w:rPr>
        <w:t xml:space="preserve"> readings were </w:t>
      </w:r>
      <w:r w:rsidR="00DB288B" w:rsidRPr="00F703C2">
        <w:rPr>
          <w:rFonts w:cs="Times New Roman"/>
          <w:sz w:val="24"/>
          <w:szCs w:val="24"/>
        </w:rPr>
        <w:t>accurate</w:t>
      </w:r>
      <w:r w:rsidR="000E6EE4" w:rsidRPr="00F703C2">
        <w:rPr>
          <w:rFonts w:cs="Times New Roman"/>
          <w:sz w:val="24"/>
          <w:szCs w:val="24"/>
        </w:rPr>
        <w:t xml:space="preserve"> compared to</w:t>
      </w:r>
      <w:r w:rsidR="00DB288B" w:rsidRPr="00F703C2">
        <w:rPr>
          <w:rFonts w:cs="Times New Roman"/>
          <w:sz w:val="24"/>
          <w:szCs w:val="24"/>
        </w:rPr>
        <w:t xml:space="preserve"> corresponding</w:t>
      </w:r>
      <w:r w:rsidR="00CD5B4C" w:rsidRPr="00F703C2">
        <w:rPr>
          <w:rFonts w:cs="Times New Roman"/>
          <w:sz w:val="24"/>
          <w:szCs w:val="24"/>
        </w:rPr>
        <w:t xml:space="preserve"> downloaded </w:t>
      </w:r>
      <w:r w:rsidR="00F41626" w:rsidRPr="00F703C2">
        <w:rPr>
          <w:rFonts w:cs="Times New Roman"/>
          <w:sz w:val="24"/>
          <w:szCs w:val="24"/>
        </w:rPr>
        <w:t>monitor readings</w:t>
      </w:r>
      <w:r w:rsidR="00CD5B4C" w:rsidRPr="00F703C2">
        <w:rPr>
          <w:rFonts w:cs="Times New Roman"/>
          <w:sz w:val="24"/>
          <w:szCs w:val="24"/>
        </w:rPr>
        <w:t>.</w:t>
      </w:r>
      <w:r w:rsidR="00BE0EDF" w:rsidRPr="00F703C2">
        <w:rPr>
          <w:rFonts w:cs="Times New Roman"/>
          <w:sz w:val="24"/>
          <w:szCs w:val="24"/>
        </w:rPr>
        <w:t xml:space="preserve"> </w:t>
      </w:r>
      <w:r w:rsidR="004633AA" w:rsidRPr="00F703C2">
        <w:rPr>
          <w:rFonts w:cs="Times New Roman"/>
          <w:sz w:val="24"/>
          <w:szCs w:val="24"/>
        </w:rPr>
        <w:t>M</w:t>
      </w:r>
      <w:r w:rsidR="00BE0EDF" w:rsidRPr="00F703C2">
        <w:rPr>
          <w:rFonts w:cs="Times New Roman"/>
          <w:sz w:val="24"/>
          <w:szCs w:val="24"/>
        </w:rPr>
        <w:t>ean</w:t>
      </w:r>
      <w:r w:rsidR="004633AA" w:rsidRPr="00F703C2">
        <w:rPr>
          <w:rFonts w:cs="Times New Roman"/>
          <w:sz w:val="24"/>
          <w:szCs w:val="24"/>
        </w:rPr>
        <w:t xml:space="preserve"> error rate was</w:t>
      </w:r>
      <w:r w:rsidR="0082218E" w:rsidRPr="00F703C2">
        <w:rPr>
          <w:rFonts w:cs="Times New Roman"/>
          <w:sz w:val="24"/>
          <w:szCs w:val="24"/>
        </w:rPr>
        <w:t xml:space="preserve"> </w:t>
      </w:r>
      <w:r w:rsidR="0082218E" w:rsidRPr="00F703C2">
        <w:rPr>
          <w:sz w:val="24"/>
          <w:szCs w:val="24"/>
        </w:rPr>
        <w:t>5.2%</w:t>
      </w:r>
      <w:r w:rsidR="004633AA" w:rsidRPr="00F703C2">
        <w:rPr>
          <w:rFonts w:cs="Times New Roman"/>
          <w:sz w:val="24"/>
          <w:szCs w:val="24"/>
        </w:rPr>
        <w:t xml:space="preserve"> per patient, </w:t>
      </w:r>
      <w:r w:rsidR="003B3253" w:rsidRPr="00F703C2">
        <w:rPr>
          <w:rFonts w:cs="Times New Roman"/>
          <w:sz w:val="24"/>
          <w:szCs w:val="24"/>
        </w:rPr>
        <w:t xml:space="preserve">which </w:t>
      </w:r>
      <w:r w:rsidR="009A5D40" w:rsidRPr="00F703C2">
        <w:rPr>
          <w:rFonts w:cs="Times New Roman"/>
          <w:sz w:val="24"/>
          <w:szCs w:val="24"/>
        </w:rPr>
        <w:t>increased with</w:t>
      </w:r>
      <w:r w:rsidR="000E6EE4" w:rsidRPr="00F703C2">
        <w:rPr>
          <w:rFonts w:cs="Times New Roman"/>
          <w:sz w:val="24"/>
          <w:szCs w:val="24"/>
        </w:rPr>
        <w:t xml:space="preserve"> age</w:t>
      </w:r>
      <w:r w:rsidR="009A5D40" w:rsidRPr="00F703C2">
        <w:rPr>
          <w:rFonts w:cs="Times New Roman"/>
          <w:sz w:val="24"/>
          <w:szCs w:val="24"/>
        </w:rPr>
        <w:t xml:space="preserve"> but not co-morbidities.  </w:t>
      </w:r>
    </w:p>
    <w:p w14:paraId="58115360" w14:textId="652F410C" w:rsidR="009D0EF3" w:rsidRPr="00F703C2" w:rsidRDefault="00D85824" w:rsidP="000E6EE4">
      <w:pPr>
        <w:jc w:val="both"/>
        <w:rPr>
          <w:rFonts w:cs="Times New Roman"/>
          <w:sz w:val="24"/>
          <w:szCs w:val="24"/>
        </w:rPr>
      </w:pPr>
      <w:r w:rsidRPr="00F703C2">
        <w:rPr>
          <w:rFonts w:cs="Times New Roman"/>
          <w:sz w:val="24"/>
          <w:szCs w:val="24"/>
        </w:rPr>
        <w:t xml:space="preserve">Patients made </w:t>
      </w:r>
      <w:r w:rsidR="009406A7" w:rsidRPr="00F703C2">
        <w:rPr>
          <w:rFonts w:cs="Times New Roman"/>
          <w:sz w:val="24"/>
          <w:szCs w:val="24"/>
        </w:rPr>
        <w:t>475/683</w:t>
      </w:r>
      <w:r w:rsidR="00B318F3" w:rsidRPr="00F703C2">
        <w:rPr>
          <w:rFonts w:cs="Times New Roman"/>
          <w:sz w:val="24"/>
          <w:szCs w:val="24"/>
        </w:rPr>
        <w:t xml:space="preserve"> (69.5%)</w:t>
      </w:r>
      <w:r w:rsidR="000E6EE4" w:rsidRPr="00F703C2">
        <w:rPr>
          <w:rFonts w:cs="Times New Roman"/>
          <w:sz w:val="24"/>
          <w:szCs w:val="24"/>
        </w:rPr>
        <w:t xml:space="preserve"> </w:t>
      </w:r>
      <w:r w:rsidR="00CA1695" w:rsidRPr="00F703C2">
        <w:rPr>
          <w:rFonts w:cs="Times New Roman"/>
          <w:sz w:val="24"/>
          <w:szCs w:val="24"/>
        </w:rPr>
        <w:t xml:space="preserve">algorithm </w:t>
      </w:r>
      <w:r w:rsidR="00AB5784" w:rsidRPr="00F703C2">
        <w:rPr>
          <w:rFonts w:cs="Times New Roman"/>
          <w:sz w:val="24"/>
          <w:szCs w:val="24"/>
        </w:rPr>
        <w:t xml:space="preserve">recommended </w:t>
      </w:r>
      <w:r w:rsidR="000E6EE4" w:rsidRPr="00F703C2">
        <w:rPr>
          <w:rFonts w:cs="Times New Roman"/>
          <w:sz w:val="24"/>
          <w:szCs w:val="24"/>
        </w:rPr>
        <w:t>med</w:t>
      </w:r>
      <w:r w:rsidRPr="00F703C2">
        <w:rPr>
          <w:rFonts w:cs="Times New Roman"/>
          <w:sz w:val="24"/>
          <w:szCs w:val="24"/>
        </w:rPr>
        <w:t>ication changes, equating t</w:t>
      </w:r>
      <w:r w:rsidR="0074248B" w:rsidRPr="00F703C2">
        <w:rPr>
          <w:rFonts w:cs="Times New Roman"/>
          <w:sz w:val="24"/>
          <w:szCs w:val="24"/>
        </w:rPr>
        <w:t>o nearly three</w:t>
      </w:r>
      <w:r w:rsidR="000E6EE4" w:rsidRPr="00F703C2">
        <w:rPr>
          <w:rFonts w:cs="Times New Roman"/>
          <w:sz w:val="24"/>
          <w:szCs w:val="24"/>
        </w:rPr>
        <w:t xml:space="preserve"> </w:t>
      </w:r>
      <w:r w:rsidR="0074248B" w:rsidRPr="00F703C2">
        <w:rPr>
          <w:rFonts w:cs="Times New Roman"/>
          <w:sz w:val="24"/>
          <w:szCs w:val="24"/>
        </w:rPr>
        <w:t xml:space="preserve">medication </w:t>
      </w:r>
      <w:r w:rsidR="000E6EE4" w:rsidRPr="00F703C2">
        <w:rPr>
          <w:rFonts w:cs="Times New Roman"/>
          <w:sz w:val="24"/>
          <w:szCs w:val="24"/>
        </w:rPr>
        <w:t xml:space="preserve">changes per patient. </w:t>
      </w:r>
      <w:r w:rsidR="00434E9C" w:rsidRPr="00F703C2">
        <w:rPr>
          <w:rFonts w:cs="Times New Roman"/>
          <w:sz w:val="24"/>
          <w:szCs w:val="24"/>
        </w:rPr>
        <w:t>M</w:t>
      </w:r>
      <w:r w:rsidR="000E6EE4" w:rsidRPr="00F703C2">
        <w:rPr>
          <w:rFonts w:cs="Times New Roman"/>
          <w:sz w:val="24"/>
          <w:szCs w:val="24"/>
        </w:rPr>
        <w:t xml:space="preserve">ean systolic BP for patients who completed training </w:t>
      </w:r>
      <w:r w:rsidR="00434E9C" w:rsidRPr="00F703C2">
        <w:rPr>
          <w:rFonts w:cs="Times New Roman"/>
          <w:sz w:val="24"/>
          <w:szCs w:val="24"/>
        </w:rPr>
        <w:t xml:space="preserve">and made all recommended changes dropped from </w:t>
      </w:r>
      <w:r w:rsidR="0082218E" w:rsidRPr="00F703C2">
        <w:rPr>
          <w:rFonts w:cs="Times New Roman"/>
          <w:sz w:val="24"/>
          <w:szCs w:val="24"/>
        </w:rPr>
        <w:t>141</w:t>
      </w:r>
      <w:r w:rsidR="000E6EE4" w:rsidRPr="00F703C2">
        <w:rPr>
          <w:rFonts w:cs="Times New Roman"/>
          <w:sz w:val="24"/>
          <w:szCs w:val="24"/>
        </w:rPr>
        <w:t>mmHg</w:t>
      </w:r>
      <w:r w:rsidR="003E020C" w:rsidRPr="00F703C2">
        <w:rPr>
          <w:rFonts w:cs="Times New Roman"/>
          <w:sz w:val="24"/>
          <w:szCs w:val="24"/>
        </w:rPr>
        <w:t xml:space="preserve"> (95% CI 138.26-144.46)</w:t>
      </w:r>
      <w:r w:rsidR="00AB5784" w:rsidRPr="00F703C2">
        <w:rPr>
          <w:rFonts w:cs="Times New Roman"/>
          <w:sz w:val="24"/>
          <w:szCs w:val="24"/>
        </w:rPr>
        <w:t xml:space="preserve"> to </w:t>
      </w:r>
      <w:r w:rsidR="0082218E" w:rsidRPr="00F703C2">
        <w:rPr>
          <w:rFonts w:cs="Times New Roman"/>
          <w:sz w:val="24"/>
          <w:szCs w:val="24"/>
        </w:rPr>
        <w:t>121</w:t>
      </w:r>
      <w:r w:rsidR="000E6EE4" w:rsidRPr="00F703C2">
        <w:rPr>
          <w:rFonts w:cs="Times New Roman"/>
          <w:sz w:val="24"/>
          <w:szCs w:val="24"/>
        </w:rPr>
        <w:t>mmHg</w:t>
      </w:r>
      <w:r w:rsidR="00F35C4E" w:rsidRPr="00F703C2">
        <w:rPr>
          <w:rFonts w:cs="Times New Roman"/>
          <w:sz w:val="24"/>
          <w:szCs w:val="24"/>
        </w:rPr>
        <w:t xml:space="preserve"> (95% CI 118.30</w:t>
      </w:r>
      <w:r w:rsidR="004A0816" w:rsidRPr="00F703C2">
        <w:rPr>
          <w:rFonts w:cs="Times New Roman"/>
          <w:sz w:val="24"/>
          <w:szCs w:val="24"/>
        </w:rPr>
        <w:t>-</w:t>
      </w:r>
      <w:r w:rsidR="00F35C4E" w:rsidRPr="00F703C2">
        <w:rPr>
          <w:rFonts w:cs="Times New Roman"/>
          <w:sz w:val="24"/>
          <w:szCs w:val="24"/>
        </w:rPr>
        <w:t>124</w:t>
      </w:r>
      <w:r w:rsidR="005C38B0" w:rsidRPr="00F703C2">
        <w:rPr>
          <w:rFonts w:cs="Times New Roman"/>
          <w:sz w:val="24"/>
          <w:szCs w:val="24"/>
        </w:rPr>
        <w:t>.</w:t>
      </w:r>
      <w:r w:rsidR="00F35C4E" w:rsidRPr="00F703C2">
        <w:rPr>
          <w:rFonts w:cs="Times New Roman"/>
          <w:sz w:val="24"/>
          <w:szCs w:val="24"/>
        </w:rPr>
        <w:t>1</w:t>
      </w:r>
      <w:r w:rsidR="005C38B0" w:rsidRPr="00F703C2">
        <w:rPr>
          <w:rFonts w:cs="Times New Roman"/>
          <w:sz w:val="24"/>
          <w:szCs w:val="24"/>
        </w:rPr>
        <w:t>7</w:t>
      </w:r>
      <w:r w:rsidR="004D5E07" w:rsidRPr="00F703C2">
        <w:rPr>
          <w:rFonts w:cs="Times New Roman"/>
          <w:sz w:val="24"/>
          <w:szCs w:val="24"/>
        </w:rPr>
        <w:t>mmHg</w:t>
      </w:r>
      <w:r w:rsidR="005C38B0" w:rsidRPr="00F703C2">
        <w:rPr>
          <w:rFonts w:cs="Times New Roman"/>
          <w:sz w:val="24"/>
          <w:szCs w:val="24"/>
        </w:rPr>
        <w:t>)</w:t>
      </w:r>
      <w:r w:rsidR="000E6EE4" w:rsidRPr="00F703C2">
        <w:rPr>
          <w:rFonts w:cs="Times New Roman"/>
          <w:sz w:val="24"/>
          <w:szCs w:val="24"/>
        </w:rPr>
        <w:t xml:space="preserve"> </w:t>
      </w:r>
      <w:r w:rsidR="00AB5784" w:rsidRPr="00F703C2">
        <w:rPr>
          <w:rFonts w:cs="Times New Roman"/>
          <w:sz w:val="24"/>
          <w:szCs w:val="24"/>
        </w:rPr>
        <w:t xml:space="preserve">compared to </w:t>
      </w:r>
      <w:r w:rsidR="0082218E" w:rsidRPr="00F703C2">
        <w:rPr>
          <w:rFonts w:cs="Times New Roman"/>
          <w:sz w:val="24"/>
          <w:szCs w:val="24"/>
        </w:rPr>
        <w:t>129</w:t>
      </w:r>
      <w:r w:rsidR="000E6EE4" w:rsidRPr="00F703C2">
        <w:rPr>
          <w:rFonts w:cs="Times New Roman"/>
          <w:sz w:val="24"/>
          <w:szCs w:val="24"/>
        </w:rPr>
        <w:t>mmHg</w:t>
      </w:r>
      <w:r w:rsidR="00F35C4E" w:rsidRPr="00F703C2">
        <w:rPr>
          <w:rFonts w:cs="Times New Roman"/>
          <w:sz w:val="24"/>
          <w:szCs w:val="24"/>
        </w:rPr>
        <w:t xml:space="preserve"> (95% CI 125.27</w:t>
      </w:r>
      <w:r w:rsidR="004A0816" w:rsidRPr="00F703C2">
        <w:rPr>
          <w:rFonts w:cs="Times New Roman"/>
          <w:sz w:val="24"/>
          <w:szCs w:val="24"/>
        </w:rPr>
        <w:t>-</w:t>
      </w:r>
      <w:r w:rsidR="00F35C4E" w:rsidRPr="00F703C2">
        <w:rPr>
          <w:rFonts w:cs="Times New Roman"/>
          <w:sz w:val="24"/>
          <w:szCs w:val="24"/>
        </w:rPr>
        <w:t>136</w:t>
      </w:r>
      <w:r w:rsidR="005C38B0" w:rsidRPr="00F703C2">
        <w:rPr>
          <w:rFonts w:cs="Times New Roman"/>
          <w:sz w:val="24"/>
          <w:szCs w:val="24"/>
        </w:rPr>
        <w:t>.7</w:t>
      </w:r>
      <w:r w:rsidR="00F35C4E" w:rsidRPr="00F703C2">
        <w:rPr>
          <w:rFonts w:cs="Times New Roman"/>
          <w:sz w:val="24"/>
          <w:szCs w:val="24"/>
        </w:rPr>
        <w:t>3</w:t>
      </w:r>
      <w:r w:rsidR="005C38B0" w:rsidRPr="00F703C2">
        <w:rPr>
          <w:rFonts w:cs="Times New Roman"/>
          <w:sz w:val="24"/>
          <w:szCs w:val="24"/>
        </w:rPr>
        <w:t>mmHg)</w:t>
      </w:r>
      <w:r w:rsidR="000E6EE4" w:rsidRPr="00F703C2">
        <w:rPr>
          <w:rFonts w:cs="Times New Roman"/>
          <w:sz w:val="24"/>
          <w:szCs w:val="24"/>
        </w:rPr>
        <w:t xml:space="preserve"> for patients who</w:t>
      </w:r>
      <w:r w:rsidR="00A3106B" w:rsidRPr="00F703C2">
        <w:rPr>
          <w:rFonts w:cs="Times New Roman"/>
          <w:sz w:val="24"/>
          <w:szCs w:val="24"/>
        </w:rPr>
        <w:t xml:space="preserve"> made none</w:t>
      </w:r>
      <w:r w:rsidR="009D0EF3" w:rsidRPr="00F703C2">
        <w:rPr>
          <w:rFonts w:cs="Times New Roman"/>
          <w:sz w:val="24"/>
          <w:szCs w:val="24"/>
        </w:rPr>
        <w:t>.</w:t>
      </w:r>
      <w:r w:rsidR="00172B14" w:rsidRPr="00F703C2">
        <w:rPr>
          <w:rFonts w:cs="Times New Roman"/>
          <w:sz w:val="24"/>
          <w:szCs w:val="24"/>
        </w:rPr>
        <w:t xml:space="preserve"> </w:t>
      </w:r>
    </w:p>
    <w:p w14:paraId="2BB869A3" w14:textId="77777777" w:rsidR="000E6EE4" w:rsidRPr="00F703C2" w:rsidRDefault="000E6EE4" w:rsidP="000E6EE4">
      <w:pPr>
        <w:jc w:val="both"/>
        <w:rPr>
          <w:rFonts w:cs="Times New Roman"/>
          <w:b/>
          <w:sz w:val="24"/>
          <w:szCs w:val="24"/>
        </w:rPr>
      </w:pPr>
      <w:r w:rsidRPr="00F703C2">
        <w:rPr>
          <w:rFonts w:cs="Times New Roman"/>
          <w:b/>
          <w:sz w:val="24"/>
          <w:szCs w:val="24"/>
        </w:rPr>
        <w:t>Conclusion</w:t>
      </w:r>
    </w:p>
    <w:p w14:paraId="5CB94AEF" w14:textId="77777777" w:rsidR="000B2E7C" w:rsidRPr="00F703C2" w:rsidRDefault="008D670A" w:rsidP="003E4CCB">
      <w:pPr>
        <w:jc w:val="both"/>
        <w:rPr>
          <w:rFonts w:cs="Times New Roman"/>
          <w:sz w:val="24"/>
          <w:szCs w:val="24"/>
        </w:rPr>
      </w:pPr>
      <w:r w:rsidRPr="00F703C2">
        <w:rPr>
          <w:rFonts w:cs="Times New Roman"/>
          <w:sz w:val="24"/>
          <w:szCs w:val="24"/>
        </w:rPr>
        <w:t>Most</w:t>
      </w:r>
      <w:r w:rsidR="009A6984" w:rsidRPr="00F703C2">
        <w:rPr>
          <w:rFonts w:cs="Times New Roman"/>
          <w:sz w:val="24"/>
          <w:szCs w:val="24"/>
        </w:rPr>
        <w:t xml:space="preserve"> patients randomised to self-management completed </w:t>
      </w:r>
      <w:r w:rsidRPr="00F703C2">
        <w:rPr>
          <w:rFonts w:cs="Times New Roman"/>
          <w:sz w:val="24"/>
          <w:szCs w:val="24"/>
        </w:rPr>
        <w:t>training;</w:t>
      </w:r>
      <w:r w:rsidR="009A6984" w:rsidRPr="00F703C2">
        <w:rPr>
          <w:rFonts w:cs="Times New Roman"/>
          <w:sz w:val="24"/>
          <w:szCs w:val="24"/>
        </w:rPr>
        <w:t xml:space="preserve"> </w:t>
      </w:r>
      <w:r w:rsidR="00265D47" w:rsidRPr="00F703C2">
        <w:rPr>
          <w:rFonts w:cs="Times New Roman"/>
          <w:sz w:val="24"/>
          <w:szCs w:val="24"/>
        </w:rPr>
        <w:t>h</w:t>
      </w:r>
      <w:r w:rsidR="009A6984" w:rsidRPr="00F703C2">
        <w:rPr>
          <w:rFonts w:cs="Times New Roman"/>
          <w:sz w:val="24"/>
          <w:szCs w:val="24"/>
        </w:rPr>
        <w:t xml:space="preserve">owever, </w:t>
      </w:r>
      <w:r w:rsidRPr="00F703C2">
        <w:rPr>
          <w:rFonts w:cs="Times New Roman"/>
          <w:sz w:val="24"/>
          <w:szCs w:val="24"/>
        </w:rPr>
        <w:t>36</w:t>
      </w:r>
      <w:r w:rsidR="009A6984" w:rsidRPr="00F703C2">
        <w:rPr>
          <w:rFonts w:cs="Times New Roman"/>
          <w:sz w:val="24"/>
          <w:szCs w:val="24"/>
        </w:rPr>
        <w:t xml:space="preserve">% </w:t>
      </w:r>
      <w:r w:rsidR="00B318F3" w:rsidRPr="00F703C2">
        <w:rPr>
          <w:rFonts w:cs="Times New Roman"/>
          <w:sz w:val="24"/>
          <w:szCs w:val="24"/>
        </w:rPr>
        <w:t xml:space="preserve">of these </w:t>
      </w:r>
      <w:r w:rsidR="009A6984" w:rsidRPr="00F703C2">
        <w:rPr>
          <w:rFonts w:cs="Times New Roman"/>
          <w:sz w:val="24"/>
          <w:szCs w:val="24"/>
        </w:rPr>
        <w:t>had dropped out by 12 months. S</w:t>
      </w:r>
      <w:r w:rsidR="009A5D40" w:rsidRPr="00F703C2">
        <w:rPr>
          <w:rFonts w:cs="Times New Roman"/>
          <w:sz w:val="24"/>
          <w:szCs w:val="24"/>
        </w:rPr>
        <w:t>elf-monitor</w:t>
      </w:r>
      <w:r w:rsidR="009A6984" w:rsidRPr="00F703C2">
        <w:rPr>
          <w:rFonts w:cs="Times New Roman"/>
          <w:sz w:val="24"/>
          <w:szCs w:val="24"/>
        </w:rPr>
        <w:t>ing was largely undertaken properly and accurately recorded.</w:t>
      </w:r>
      <w:r w:rsidR="009A5D40" w:rsidRPr="00F703C2">
        <w:rPr>
          <w:rFonts w:cs="Times New Roman"/>
          <w:sz w:val="24"/>
          <w:szCs w:val="24"/>
        </w:rPr>
        <w:t xml:space="preserve"> Fidelity with self-management was associated with </w:t>
      </w:r>
      <w:r w:rsidR="000F172A" w:rsidRPr="00F703C2">
        <w:rPr>
          <w:rFonts w:cs="Times New Roman"/>
          <w:sz w:val="24"/>
          <w:szCs w:val="24"/>
        </w:rPr>
        <w:t xml:space="preserve">lower achieved </w:t>
      </w:r>
      <w:r w:rsidR="009A5D40" w:rsidRPr="00F703C2">
        <w:rPr>
          <w:rFonts w:cs="Times New Roman"/>
          <w:sz w:val="24"/>
          <w:szCs w:val="24"/>
        </w:rPr>
        <w:t xml:space="preserve">systolic </w:t>
      </w:r>
      <w:r w:rsidR="000F172A" w:rsidRPr="00F703C2">
        <w:rPr>
          <w:rFonts w:cs="Times New Roman"/>
          <w:sz w:val="24"/>
          <w:szCs w:val="24"/>
        </w:rPr>
        <w:t>BP.</w:t>
      </w:r>
      <w:r w:rsidR="009A5D40" w:rsidRPr="00F703C2">
        <w:rPr>
          <w:rFonts w:cs="Times New Roman"/>
          <w:sz w:val="24"/>
          <w:szCs w:val="24"/>
        </w:rPr>
        <w:t xml:space="preserve"> </w:t>
      </w:r>
      <w:r w:rsidR="008406F6" w:rsidRPr="00F703C2">
        <w:rPr>
          <w:rFonts w:cs="Times New Roman"/>
          <w:sz w:val="24"/>
          <w:szCs w:val="24"/>
        </w:rPr>
        <w:t>Successful i</w:t>
      </w:r>
      <w:r w:rsidR="009A5D40" w:rsidRPr="00F703C2">
        <w:rPr>
          <w:rFonts w:cs="Times New Roman"/>
          <w:sz w:val="24"/>
          <w:szCs w:val="24"/>
        </w:rPr>
        <w:t xml:space="preserve">mplementation of self-management into daily practice </w:t>
      </w:r>
      <w:r w:rsidR="009A6984" w:rsidRPr="00F703C2">
        <w:rPr>
          <w:rFonts w:cs="Times New Roman"/>
          <w:sz w:val="24"/>
          <w:szCs w:val="24"/>
        </w:rPr>
        <w:t xml:space="preserve">requires careful training and </w:t>
      </w:r>
      <w:r w:rsidR="008406F6" w:rsidRPr="00F703C2">
        <w:rPr>
          <w:rFonts w:cs="Times New Roman"/>
          <w:sz w:val="24"/>
          <w:szCs w:val="24"/>
        </w:rPr>
        <w:t xml:space="preserve">should be accompanied by monitoring of fidelity. </w:t>
      </w:r>
    </w:p>
    <w:p w14:paraId="5E75044F" w14:textId="5D96C202" w:rsidR="008F18E9" w:rsidRPr="00F703C2" w:rsidRDefault="008F18E9" w:rsidP="00C34BEB">
      <w:pPr>
        <w:spacing w:after="0" w:line="240" w:lineRule="auto"/>
        <w:rPr>
          <w:rFonts w:cs="Times New Roman"/>
          <w:sz w:val="24"/>
          <w:szCs w:val="24"/>
        </w:rPr>
      </w:pPr>
    </w:p>
    <w:p w14:paraId="2C418278" w14:textId="0494E07E" w:rsidR="00C34BEB" w:rsidRPr="00F703C2" w:rsidRDefault="000F172A" w:rsidP="00C34BEB">
      <w:pPr>
        <w:spacing w:after="0" w:line="240" w:lineRule="auto"/>
        <w:rPr>
          <w:rFonts w:cs="Times New Roman"/>
          <w:sz w:val="24"/>
          <w:szCs w:val="24"/>
        </w:rPr>
      </w:pPr>
      <w:r w:rsidRPr="00F703C2">
        <w:rPr>
          <w:rFonts w:cs="Times New Roman"/>
          <w:sz w:val="24"/>
          <w:szCs w:val="24"/>
        </w:rPr>
        <w:t xml:space="preserve"> </w:t>
      </w:r>
      <w:r w:rsidR="00042CE6" w:rsidRPr="00F703C2">
        <w:rPr>
          <w:rFonts w:cs="Times New Roman"/>
          <w:b/>
          <w:sz w:val="24"/>
          <w:szCs w:val="24"/>
        </w:rPr>
        <w:t>Keywords:</w:t>
      </w:r>
      <w:r w:rsidR="00042CE6" w:rsidRPr="00F703C2">
        <w:rPr>
          <w:rFonts w:cs="Times New Roman"/>
          <w:sz w:val="24"/>
          <w:szCs w:val="24"/>
        </w:rPr>
        <w:t xml:space="preserve"> </w:t>
      </w:r>
    </w:p>
    <w:p w14:paraId="23550721" w14:textId="77777777" w:rsidR="00C34BEB" w:rsidRPr="00F703C2" w:rsidRDefault="00C34BEB" w:rsidP="00C34BEB">
      <w:pPr>
        <w:spacing w:after="0" w:line="240" w:lineRule="auto"/>
        <w:rPr>
          <w:rFonts w:cs="Times New Roman"/>
          <w:sz w:val="24"/>
          <w:szCs w:val="24"/>
        </w:rPr>
      </w:pPr>
    </w:p>
    <w:p w14:paraId="070FE632" w14:textId="5504A3DA" w:rsidR="00DF287B" w:rsidRPr="00F703C2" w:rsidRDefault="00B94817" w:rsidP="00B94817">
      <w:pPr>
        <w:spacing w:after="0" w:line="360" w:lineRule="auto"/>
        <w:rPr>
          <w:rFonts w:cs="Times New Roman"/>
          <w:sz w:val="24"/>
          <w:szCs w:val="24"/>
        </w:rPr>
      </w:pPr>
      <w:r w:rsidRPr="00F703C2">
        <w:rPr>
          <w:rFonts w:cs="Times New Roman"/>
          <w:sz w:val="24"/>
          <w:szCs w:val="24"/>
        </w:rPr>
        <w:t xml:space="preserve">Self-management of blood pressure, fidelity to intervention, adherence, persistence,                                                        training and education </w:t>
      </w:r>
      <w:r w:rsidR="006C03EE" w:rsidRPr="00F703C2">
        <w:rPr>
          <w:b/>
          <w:sz w:val="24"/>
          <w:szCs w:val="24"/>
        </w:rPr>
        <w:br w:type="page"/>
      </w:r>
      <w:r w:rsidR="003D7FE2" w:rsidRPr="00F703C2">
        <w:rPr>
          <w:b/>
          <w:sz w:val="24"/>
          <w:szCs w:val="24"/>
        </w:rPr>
        <w:lastRenderedPageBreak/>
        <w:t>Introduction</w:t>
      </w:r>
    </w:p>
    <w:p w14:paraId="07FECE41" w14:textId="77777777" w:rsidR="003D7FE2" w:rsidRPr="00F703C2" w:rsidRDefault="003D7FE2" w:rsidP="00B52CD1">
      <w:pPr>
        <w:spacing w:after="0" w:line="360" w:lineRule="auto"/>
        <w:rPr>
          <w:b/>
          <w:sz w:val="24"/>
          <w:szCs w:val="24"/>
        </w:rPr>
      </w:pPr>
    </w:p>
    <w:p w14:paraId="553B4F08" w14:textId="144DEAFF" w:rsidR="00D27E79" w:rsidRPr="00F703C2" w:rsidRDefault="006902B5" w:rsidP="00D27E79">
      <w:pPr>
        <w:spacing w:after="0" w:line="360" w:lineRule="auto"/>
        <w:jc w:val="both"/>
        <w:rPr>
          <w:sz w:val="24"/>
          <w:szCs w:val="24"/>
        </w:rPr>
      </w:pPr>
      <w:r w:rsidRPr="00F703C2">
        <w:rPr>
          <w:sz w:val="24"/>
          <w:szCs w:val="24"/>
        </w:rPr>
        <w:t>S</w:t>
      </w:r>
      <w:r w:rsidR="00A56068" w:rsidRPr="00F703C2">
        <w:rPr>
          <w:sz w:val="24"/>
          <w:szCs w:val="24"/>
        </w:rPr>
        <w:t>elf-</w:t>
      </w:r>
      <w:r w:rsidR="0045620D" w:rsidRPr="00F703C2">
        <w:rPr>
          <w:sz w:val="24"/>
          <w:szCs w:val="24"/>
        </w:rPr>
        <w:t>monitored</w:t>
      </w:r>
      <w:r w:rsidR="00A56068" w:rsidRPr="00F703C2">
        <w:rPr>
          <w:sz w:val="24"/>
          <w:szCs w:val="24"/>
        </w:rPr>
        <w:t xml:space="preserve"> </w:t>
      </w:r>
      <w:r w:rsidR="002B71E1" w:rsidRPr="00F703C2">
        <w:rPr>
          <w:sz w:val="24"/>
          <w:szCs w:val="24"/>
        </w:rPr>
        <w:t xml:space="preserve">blood pressure (BP) </w:t>
      </w:r>
      <w:r w:rsidR="005C4F2D" w:rsidRPr="00F703C2">
        <w:rPr>
          <w:sz w:val="24"/>
          <w:szCs w:val="24"/>
        </w:rPr>
        <w:t>correlate</w:t>
      </w:r>
      <w:r w:rsidR="002B71E1" w:rsidRPr="00F703C2">
        <w:rPr>
          <w:sz w:val="24"/>
          <w:szCs w:val="24"/>
        </w:rPr>
        <w:t>s</w:t>
      </w:r>
      <w:r w:rsidR="005C4F2D" w:rsidRPr="00F703C2">
        <w:rPr>
          <w:sz w:val="24"/>
          <w:szCs w:val="24"/>
        </w:rPr>
        <w:t xml:space="preserve"> better with cardio</w:t>
      </w:r>
      <w:r w:rsidR="00683159" w:rsidRPr="00F703C2">
        <w:rPr>
          <w:sz w:val="24"/>
          <w:szCs w:val="24"/>
        </w:rPr>
        <w:t>vascular outcomes than office BP</w:t>
      </w:r>
      <w:r w:rsidR="00A52B92" w:rsidRPr="00F703C2">
        <w:rPr>
          <w:sz w:val="24"/>
          <w:szCs w:val="24"/>
        </w:rPr>
        <w:t>.</w:t>
      </w:r>
      <w:r w:rsidR="005C4F2D" w:rsidRPr="00F703C2">
        <w:rPr>
          <w:sz w:val="24"/>
          <w:szCs w:val="24"/>
        </w:rPr>
        <w:fldChar w:fldCharType="begin"/>
      </w:r>
      <w:r w:rsidR="005C4F2D" w:rsidRPr="00F703C2">
        <w:rPr>
          <w:sz w:val="24"/>
          <w:szCs w:val="24"/>
        </w:rPr>
        <w:instrText xml:space="preserve"> ADDIN EN.CITE &lt;EndNote&gt;&lt;Cite&gt;&lt;Author&gt;Ward&lt;/Author&gt;&lt;Year&gt;2012&lt;/Year&gt;&lt;RecNum&gt;967&lt;/RecNum&gt;&lt;DisplayText&gt;&lt;style face="italic superscript"&gt;1&lt;/style&gt;&lt;/DisplayText&gt;&lt;record&gt;&lt;rec-number&gt;967&lt;/rec-number&gt;&lt;foreign-keys&gt;&lt;key app="EN" db-id="ff2zrdvfz9ptxoezasbvs924r5p202tpd9wa" timestamp="0"&gt;967&lt;/key&gt;&lt;/foreign-keys&gt;&lt;ref-type name="Journal Article"&gt;17&lt;/ref-type&gt;&lt;contributors&gt;&lt;authors&gt;&lt;author&gt;Ward, A. M.&lt;/author&gt;&lt;author&gt;Takahashi, O.&lt;/author&gt;&lt;author&gt;Stevens, R.&lt;/author&gt;&lt;author&gt;Heneghan, C.&lt;/author&gt;&lt;/authors&gt;&lt;/contributors&gt;&lt;auth-address&gt;Department of Primary Care Health Sciences, The University of Oxford, Oxford, UK. alison.ward@phc.ox.ac.uk&lt;/auth-address&gt;&lt;titles&gt;&lt;title&gt;Home measurement of blood pressure and cardiovascular disease: systematic review and meta-analysis of prospective studies&lt;/title&gt;&lt;secondary-title&gt;J Hypertens&lt;/secondary-title&gt;&lt;/titles&gt;&lt;periodical&gt;&lt;full-title&gt;J Hypertens&lt;/full-title&gt;&lt;abbr-1&gt;Journal of hypertension&lt;/abbr-1&gt;&lt;/periodical&gt;&lt;pages&gt;449-56&lt;/pages&gt;&lt;volume&gt;30&lt;/volume&gt;&lt;number&gt;3&lt;/number&gt;&lt;edition&gt;2012/01/14&lt;/edition&gt;&lt;keywords&gt;&lt;keyword&gt;Blood Pressure&lt;/keyword&gt;&lt;keyword&gt;Blood Pressure Determination&lt;/keyword&gt;&lt;keyword&gt;Cardiovascular Diseases/ mortality&lt;/keyword&gt;&lt;keyword&gt;Humans&lt;/keyword&gt;&lt;keyword&gt;Prospective Studies&lt;/keyword&gt;&lt;keyword&gt;Self Care&lt;/keyword&gt;&lt;/keywords&gt;&lt;dates&gt;&lt;year&gt;2012&lt;/year&gt;&lt;pub-dates&gt;&lt;date&gt;Mar&lt;/date&gt;&lt;/pub-dates&gt;&lt;/dates&gt;&lt;isbn&gt;1473-5598 (Electronic)&amp;#xD;0263-6352 (Linking)&lt;/isbn&gt;&lt;accession-num&gt;22241136&lt;/accession-num&gt;&lt;urls&gt;&lt;/urls&gt;&lt;electronic-resource-num&gt;10.1097/HJH.0b013e32834e4aed&lt;/electronic-resource-num&gt;&lt;remote-database-provider&gt;NLM&lt;/remote-database-provider&gt;&lt;language&gt;eng&lt;/language&gt;&lt;/record&gt;&lt;/Cite&gt;&lt;/EndNote&gt;</w:instrText>
      </w:r>
      <w:r w:rsidR="005C4F2D" w:rsidRPr="00F703C2">
        <w:rPr>
          <w:sz w:val="24"/>
          <w:szCs w:val="24"/>
        </w:rPr>
        <w:fldChar w:fldCharType="separate"/>
      </w:r>
      <w:r w:rsidR="005C4F2D" w:rsidRPr="00F703C2">
        <w:rPr>
          <w:i/>
          <w:noProof/>
          <w:sz w:val="24"/>
          <w:szCs w:val="24"/>
          <w:vertAlign w:val="superscript"/>
        </w:rPr>
        <w:t>1</w:t>
      </w:r>
      <w:r w:rsidR="005C4F2D" w:rsidRPr="00F703C2">
        <w:rPr>
          <w:sz w:val="24"/>
          <w:szCs w:val="24"/>
        </w:rPr>
        <w:fldChar w:fldCharType="end"/>
      </w:r>
      <w:r w:rsidR="005C4F2D" w:rsidRPr="00F703C2">
        <w:rPr>
          <w:sz w:val="24"/>
          <w:szCs w:val="24"/>
        </w:rPr>
        <w:t xml:space="preserve"> </w:t>
      </w:r>
      <w:r w:rsidR="002B71E1" w:rsidRPr="00F703C2">
        <w:rPr>
          <w:sz w:val="24"/>
          <w:szCs w:val="24"/>
        </w:rPr>
        <w:t>Self</w:t>
      </w:r>
      <w:r w:rsidR="00E81CC7" w:rsidRPr="00F703C2">
        <w:rPr>
          <w:sz w:val="24"/>
          <w:szCs w:val="24"/>
        </w:rPr>
        <w:t>-</w:t>
      </w:r>
      <w:r w:rsidR="002B71E1" w:rsidRPr="00F703C2">
        <w:rPr>
          <w:sz w:val="24"/>
          <w:szCs w:val="24"/>
        </w:rPr>
        <w:t>monitoring has become more popular in recent years</w:t>
      </w:r>
      <w:r w:rsidR="00A52B92" w:rsidRPr="00F703C2">
        <w:rPr>
          <w:sz w:val="24"/>
          <w:szCs w:val="24"/>
        </w:rPr>
        <w:t>,</w:t>
      </w:r>
      <w:r w:rsidR="002B71E1" w:rsidRPr="00F703C2">
        <w:rPr>
          <w:sz w:val="24"/>
          <w:szCs w:val="24"/>
        </w:rPr>
        <w:t xml:space="preserve"> as availability </w:t>
      </w:r>
      <w:r w:rsidR="00B53BF9" w:rsidRPr="00F703C2">
        <w:rPr>
          <w:sz w:val="24"/>
          <w:szCs w:val="24"/>
        </w:rPr>
        <w:t xml:space="preserve">of monitors and convenience of home </w:t>
      </w:r>
      <w:r w:rsidR="00271C71" w:rsidRPr="00F703C2">
        <w:rPr>
          <w:sz w:val="24"/>
          <w:szCs w:val="24"/>
        </w:rPr>
        <w:t>measurement has increased</w:t>
      </w:r>
      <w:r w:rsidR="00A52B92" w:rsidRPr="00F703C2">
        <w:rPr>
          <w:sz w:val="24"/>
          <w:szCs w:val="24"/>
        </w:rPr>
        <w:t>,</w:t>
      </w:r>
      <w:r w:rsidR="00000C7C" w:rsidRPr="00F703C2">
        <w:rPr>
          <w:sz w:val="24"/>
          <w:szCs w:val="24"/>
        </w:rPr>
        <w:fldChar w:fldCharType="begin"/>
      </w:r>
      <w:r w:rsidR="00000C7C" w:rsidRPr="00F703C2">
        <w:rPr>
          <w:sz w:val="24"/>
          <w:szCs w:val="24"/>
        </w:rPr>
        <w:instrText xml:space="preserve"> ADDIN EN.CITE &lt;EndNote&gt;&lt;Cite&gt;&lt;Author&gt;Baral-Grant&lt;/Author&gt;&lt;Year&gt;2012&lt;/Year&gt;&lt;RecNum&gt;818&lt;/RecNum&gt;&lt;DisplayText&gt;&lt;style face="italic superscript"&gt;2&lt;/style&gt;&lt;/DisplayText&gt;&lt;record&gt;&lt;rec-number&gt;818&lt;/rec-number&gt;&lt;foreign-keys&gt;&lt;key app="EN" db-id="ff2zrdvfz9ptxoezasbvs924r5p202tpd9wa" timestamp="0"&gt;818&lt;/key&gt;&lt;/foreign-keys&gt;&lt;ref-type name="Journal Article"&gt;17&lt;/ref-type&gt;&lt;contributors&gt;&lt;authors&gt;&lt;author&gt;Baral-Grant, S.&lt;/author&gt;&lt;author&gt;Haque, M. S.&lt;/author&gt;&lt;author&gt;Nouwen, A.&lt;/author&gt;&lt;author&gt;Greenfield, S. M.&lt;/author&gt;&lt;author&gt;McManus, R. J.&lt;/author&gt;&lt;/authors&gt;&lt;/contributors&gt;&lt;auth-address&gt;Primary Care Clinical Sciences, University of Birmingham, Edgbaston, Birmingham B15 2TT, UK.&lt;/auth-address&gt;&lt;titles&gt;&lt;title&gt;Self-Monitoring of Blood Pressure in Hypertension: A UK Primary Care Survey&lt;/title&gt;&lt;secondary-title&gt;Int J Hypertens&lt;/secondary-title&gt;&lt;/titles&gt;&lt;pages&gt;582068&lt;/pages&gt;&lt;volume&gt;2012&lt;/volume&gt;&lt;edition&gt;2011/10/21&lt;/edition&gt;&lt;dates&gt;&lt;year&gt;2012&lt;/year&gt;&lt;/dates&gt;&lt;isbn&gt;2090-0392 (Electronic)&lt;/isbn&gt;&lt;accession-num&gt;22013510&lt;/accession-num&gt;&lt;urls&gt;&lt;related-urls&gt;&lt;url&gt;http://www.ncbi.nlm.nih.gov/pubmed/22013510&lt;/url&gt;&lt;/related-urls&gt;&lt;/urls&gt;&lt;custom2&gt;3195273&lt;/custom2&gt;&lt;electronic-resource-num&gt;10.1155/2012/582068&lt;/electronic-resource-num&gt;&lt;language&gt;eng&lt;/language&gt;&lt;/record&gt;&lt;/Cite&gt;&lt;/EndNote&gt;</w:instrText>
      </w:r>
      <w:r w:rsidR="00000C7C" w:rsidRPr="00F703C2">
        <w:rPr>
          <w:sz w:val="24"/>
          <w:szCs w:val="24"/>
        </w:rPr>
        <w:fldChar w:fldCharType="separate"/>
      </w:r>
      <w:r w:rsidR="00000C7C" w:rsidRPr="00F703C2">
        <w:rPr>
          <w:i/>
          <w:noProof/>
          <w:sz w:val="24"/>
          <w:szCs w:val="24"/>
          <w:vertAlign w:val="superscript"/>
        </w:rPr>
        <w:t>2</w:t>
      </w:r>
      <w:r w:rsidR="00000C7C" w:rsidRPr="00F703C2">
        <w:rPr>
          <w:sz w:val="24"/>
          <w:szCs w:val="24"/>
        </w:rPr>
        <w:fldChar w:fldCharType="end"/>
      </w:r>
      <w:r w:rsidR="00271C71" w:rsidRPr="00F703C2">
        <w:rPr>
          <w:sz w:val="24"/>
          <w:szCs w:val="24"/>
        </w:rPr>
        <w:t xml:space="preserve"> and</w:t>
      </w:r>
      <w:r w:rsidR="002B71E1" w:rsidRPr="00F703C2">
        <w:rPr>
          <w:sz w:val="24"/>
          <w:szCs w:val="24"/>
        </w:rPr>
        <w:t xml:space="preserve"> </w:t>
      </w:r>
      <w:r w:rsidR="005F2B5E" w:rsidRPr="00F703C2">
        <w:rPr>
          <w:sz w:val="24"/>
          <w:szCs w:val="24"/>
        </w:rPr>
        <w:t xml:space="preserve">in a UK internet-based survey, </w:t>
      </w:r>
      <w:r w:rsidR="00C125E0" w:rsidRPr="00F703C2">
        <w:rPr>
          <w:sz w:val="24"/>
          <w:szCs w:val="24"/>
        </w:rPr>
        <w:t>97</w:t>
      </w:r>
      <w:r w:rsidR="00C66C48" w:rsidRPr="00F703C2">
        <w:rPr>
          <w:sz w:val="24"/>
          <w:szCs w:val="24"/>
        </w:rPr>
        <w:t xml:space="preserve">% of </w:t>
      </w:r>
      <w:r w:rsidR="002B71E1" w:rsidRPr="00F703C2">
        <w:rPr>
          <w:sz w:val="24"/>
          <w:szCs w:val="24"/>
        </w:rPr>
        <w:t>GPs</w:t>
      </w:r>
      <w:r w:rsidR="003E020C" w:rsidRPr="00F703C2">
        <w:rPr>
          <w:sz w:val="24"/>
          <w:szCs w:val="24"/>
        </w:rPr>
        <w:t xml:space="preserve"> (general practioners)</w:t>
      </w:r>
      <w:r w:rsidR="002B71E1" w:rsidRPr="00F703C2">
        <w:rPr>
          <w:sz w:val="24"/>
          <w:szCs w:val="24"/>
        </w:rPr>
        <w:t xml:space="preserve"> </w:t>
      </w:r>
      <w:r w:rsidR="005F2B5E" w:rsidRPr="00F703C2">
        <w:rPr>
          <w:sz w:val="24"/>
          <w:szCs w:val="24"/>
        </w:rPr>
        <w:t xml:space="preserve">were found to  </w:t>
      </w:r>
      <w:r w:rsidR="002B71E1" w:rsidRPr="00F703C2">
        <w:rPr>
          <w:sz w:val="24"/>
          <w:szCs w:val="24"/>
        </w:rPr>
        <w:t xml:space="preserve">have </w:t>
      </w:r>
      <w:r w:rsidR="00D725B1" w:rsidRPr="00F703C2">
        <w:rPr>
          <w:sz w:val="24"/>
          <w:szCs w:val="24"/>
        </w:rPr>
        <w:t>patients</w:t>
      </w:r>
      <w:r w:rsidR="00C66C48" w:rsidRPr="00F703C2">
        <w:rPr>
          <w:sz w:val="24"/>
          <w:szCs w:val="24"/>
        </w:rPr>
        <w:t xml:space="preserve"> who self-monitor</w:t>
      </w:r>
      <w:r w:rsidR="00683159" w:rsidRPr="00F703C2">
        <w:rPr>
          <w:sz w:val="24"/>
          <w:szCs w:val="24"/>
        </w:rPr>
        <w:t>.</w:t>
      </w:r>
      <w:r w:rsidR="002B71E1" w:rsidRPr="00F703C2">
        <w:rPr>
          <w:sz w:val="24"/>
          <w:szCs w:val="24"/>
        </w:rPr>
        <w:fldChar w:fldCharType="begin">
          <w:fldData xml:space="preserve">PEVuZE5vdGU+PENpdGU+PEF1dGhvcj5GbGV0Y2hlcjwvQXV0aG9yPjxZZWFyPjIwMTY8L1llYXI+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ODMxLWU4Mzc8L3BhZ2VzPjx2b2x1bWU+NjY8L3Zv
bHVtZT48bnVtYmVyPjY1MjwvbnVtYmVyPjxkYXRlcz48eWVhcj4yMDE2PC95ZWFyPjxwdWItZGF0
ZXM+PGRhdGU+Tm92PC9kYXRlPjwvcHViLWRhdGVzPjwvZGF0ZXM+PGlzYm4+MTQ3OC01MjQyIChF
bGVjdHJvbmljKSYjeEQ7MDk2MC0xNjQzIChMaW5raW5nKTwvaXNibj48YWNjZXNzaW9uLW51bT4y
NzU3ODgxMTwvYWNjZXNzaW9uLW51bT48dXJscz48cmVsYXRlZC11cmxzPjx1cmw+aHR0cDovL3d3
dy5uY2JpLm5sbS5uaWguZ292L3B1Ym1lZC8yNzU3ODgxMTwvdXJsPjwvcmVsYXRlZC11cmxzPjwv
dXJscz48Y3VzdG9tMj41MDcyOTIxPC9jdXN0b20yPjxlbGVjdHJvbmljLXJlc291cmNlLW51bT4x
MC4zMzk5L2JqZ3AxNlg2ODcwMzc8L2VsZWN0cm9uaWMtcmVzb3VyY2UtbnVtPjwvcmVjb3JkPjwv
Q2l0ZT48L0VuZE5vdGU+
</w:fldData>
        </w:fldChar>
      </w:r>
      <w:r w:rsidR="00000C7C" w:rsidRPr="00F703C2">
        <w:rPr>
          <w:sz w:val="24"/>
          <w:szCs w:val="24"/>
        </w:rPr>
        <w:instrText xml:space="preserve"> ADDIN EN.CITE </w:instrText>
      </w:r>
      <w:r w:rsidR="00000C7C" w:rsidRPr="00F703C2">
        <w:rPr>
          <w:sz w:val="24"/>
          <w:szCs w:val="24"/>
        </w:rPr>
        <w:fldChar w:fldCharType="begin">
          <w:fldData xml:space="preserve">PEVuZE5vdGU+PENpdGU+PEF1dGhvcj5GbGV0Y2hlcjwvQXV0aG9yPjxZZWFyPjIwMTY8L1llYXI+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5lODMxLWU4Mzc8L3BhZ2VzPjx2b2x1bWU+NjY8L3Zv
bHVtZT48bnVtYmVyPjY1MjwvbnVtYmVyPjxkYXRlcz48eWVhcj4yMDE2PC95ZWFyPjxwdWItZGF0
ZXM+PGRhdGU+Tm92PC9kYXRlPjwvcHViLWRhdGVzPjwvZGF0ZXM+PGlzYm4+MTQ3OC01MjQyIChF
bGVjdHJvbmljKSYjeEQ7MDk2MC0xNjQzIChMaW5raW5nKTwvaXNibj48YWNjZXNzaW9uLW51bT4y
NzU3ODgxMTwvYWNjZXNzaW9uLW51bT48dXJscz48cmVsYXRlZC11cmxzPjx1cmw+aHR0cDovL3d3
dy5uY2JpLm5sbS5uaWguZ292L3B1Ym1lZC8yNzU3ODgxMTwvdXJsPjwvcmVsYXRlZC11cmxzPjwv
dXJscz48Y3VzdG9tMj41MDcyOTIxPC9jdXN0b20yPjxlbGVjdHJvbmljLXJlc291cmNlLW51bT4x
MC4zMzk5L2JqZ3AxNlg2ODcwMzc8L2VsZWN0cm9uaWMtcmVzb3VyY2UtbnVtPjwvcmVjb3JkPjwv
Q2l0ZT48L0VuZE5vdGU+
</w:fldData>
        </w:fldChar>
      </w:r>
      <w:r w:rsidR="00000C7C" w:rsidRPr="00F703C2">
        <w:rPr>
          <w:sz w:val="24"/>
          <w:szCs w:val="24"/>
        </w:rPr>
        <w:instrText xml:space="preserve"> ADDIN EN.CITE.DATA </w:instrText>
      </w:r>
      <w:r w:rsidR="00000C7C" w:rsidRPr="00F703C2">
        <w:rPr>
          <w:sz w:val="24"/>
          <w:szCs w:val="24"/>
        </w:rPr>
      </w:r>
      <w:r w:rsidR="00000C7C" w:rsidRPr="00F703C2">
        <w:rPr>
          <w:sz w:val="24"/>
          <w:szCs w:val="24"/>
        </w:rPr>
        <w:fldChar w:fldCharType="end"/>
      </w:r>
      <w:r w:rsidR="002B71E1" w:rsidRPr="00F703C2">
        <w:rPr>
          <w:sz w:val="24"/>
          <w:szCs w:val="24"/>
        </w:rPr>
      </w:r>
      <w:r w:rsidR="002B71E1" w:rsidRPr="00F703C2">
        <w:rPr>
          <w:sz w:val="24"/>
          <w:szCs w:val="24"/>
        </w:rPr>
        <w:fldChar w:fldCharType="separate"/>
      </w:r>
      <w:r w:rsidR="00000C7C" w:rsidRPr="00F703C2">
        <w:rPr>
          <w:i/>
          <w:noProof/>
          <w:sz w:val="24"/>
          <w:szCs w:val="24"/>
          <w:vertAlign w:val="superscript"/>
        </w:rPr>
        <w:t>3</w:t>
      </w:r>
      <w:r w:rsidR="002B71E1" w:rsidRPr="00F703C2">
        <w:rPr>
          <w:sz w:val="24"/>
          <w:szCs w:val="24"/>
        </w:rPr>
        <w:fldChar w:fldCharType="end"/>
      </w:r>
      <w:r w:rsidR="00683159" w:rsidRPr="00F703C2">
        <w:rPr>
          <w:sz w:val="24"/>
          <w:szCs w:val="24"/>
        </w:rPr>
        <w:t xml:space="preserve"> </w:t>
      </w:r>
      <w:r w:rsidR="00685759" w:rsidRPr="00F703C2">
        <w:rPr>
          <w:sz w:val="24"/>
          <w:szCs w:val="24"/>
        </w:rPr>
        <w:t>Self-monitoring alone results in small reductions of BP</w:t>
      </w:r>
      <w:r w:rsidR="00C8055D" w:rsidRPr="00F703C2">
        <w:rPr>
          <w:sz w:val="24"/>
          <w:szCs w:val="24"/>
        </w:rPr>
        <w:t>,</w:t>
      </w:r>
      <w:r w:rsidR="00685759" w:rsidRPr="00F703C2">
        <w:rPr>
          <w:sz w:val="24"/>
          <w:szCs w:val="24"/>
        </w:rPr>
        <w:t xml:space="preserve"> b</w:t>
      </w:r>
      <w:r w:rsidR="002A01B7" w:rsidRPr="00F703C2">
        <w:rPr>
          <w:sz w:val="24"/>
          <w:szCs w:val="24"/>
        </w:rPr>
        <w:t>ut</w:t>
      </w:r>
      <w:r w:rsidR="00685759" w:rsidRPr="00F703C2">
        <w:rPr>
          <w:sz w:val="24"/>
          <w:szCs w:val="24"/>
        </w:rPr>
        <w:t xml:space="preserve"> co-interventions including self-management</w:t>
      </w:r>
      <w:r w:rsidR="002A01B7" w:rsidRPr="00F703C2">
        <w:rPr>
          <w:sz w:val="24"/>
          <w:szCs w:val="24"/>
        </w:rPr>
        <w:t xml:space="preserve"> can lead to greater effect siz</w:t>
      </w:r>
      <w:r w:rsidR="00C8055D" w:rsidRPr="00F703C2">
        <w:rPr>
          <w:sz w:val="24"/>
          <w:szCs w:val="24"/>
        </w:rPr>
        <w:t>es which are longer lasting</w:t>
      </w:r>
      <w:r w:rsidR="00685759" w:rsidRPr="00F703C2">
        <w:rPr>
          <w:sz w:val="24"/>
          <w:szCs w:val="24"/>
        </w:rPr>
        <w:t>. The TASMINH2 and TASMIN-SR trials have shown the efficacy of self-mana</w:t>
      </w:r>
      <w:r w:rsidR="00C8055D" w:rsidRPr="00F703C2">
        <w:rPr>
          <w:sz w:val="24"/>
          <w:szCs w:val="24"/>
        </w:rPr>
        <w:t>gement of hypertension</w:t>
      </w:r>
      <w:r w:rsidR="00685759" w:rsidRPr="00F703C2">
        <w:rPr>
          <w:sz w:val="24"/>
          <w:szCs w:val="24"/>
        </w:rPr>
        <w:t xml:space="preserve"> in </w:t>
      </w:r>
      <w:r w:rsidR="00C8055D" w:rsidRPr="00F703C2">
        <w:rPr>
          <w:sz w:val="24"/>
          <w:szCs w:val="24"/>
        </w:rPr>
        <w:t xml:space="preserve">a hypertensive population and a hypertensive population with co-morbidities. </w:t>
      </w:r>
      <w:r w:rsidR="00685759" w:rsidRPr="00F703C2">
        <w:rPr>
          <w:sz w:val="24"/>
          <w:szCs w:val="24"/>
        </w:rPr>
        <w:t>Previous work has evaluated performance and persistence of self-management in the TASMINH2 trial</w:t>
      </w:r>
      <w:r w:rsidR="00C8055D" w:rsidRPr="00F703C2">
        <w:rPr>
          <w:sz w:val="24"/>
          <w:szCs w:val="24"/>
        </w:rPr>
        <w:fldChar w:fldCharType="begin">
          <w:fldData xml:space="preserve">PEVuZE5vdGU+PENpdGU+PEF1dGhvcj5CcmF5PC9BdXRob3I+PFllYXI+MjAxNTwvWWVhcj48UmVj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CcmF5PC9BdXRob3I+PFllYXI+MjAxNTwvWWVhcj48UmVj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C8055D" w:rsidRPr="00F703C2">
        <w:rPr>
          <w:sz w:val="24"/>
          <w:szCs w:val="24"/>
        </w:rPr>
      </w:r>
      <w:r w:rsidR="00C8055D" w:rsidRPr="00F703C2">
        <w:rPr>
          <w:sz w:val="24"/>
          <w:szCs w:val="24"/>
        </w:rPr>
        <w:fldChar w:fldCharType="separate"/>
      </w:r>
      <w:r w:rsidR="00CE6ABA" w:rsidRPr="00F703C2">
        <w:rPr>
          <w:i/>
          <w:noProof/>
          <w:sz w:val="24"/>
          <w:szCs w:val="24"/>
          <w:vertAlign w:val="superscript"/>
        </w:rPr>
        <w:t>4</w:t>
      </w:r>
      <w:r w:rsidR="00C8055D" w:rsidRPr="00F703C2">
        <w:rPr>
          <w:sz w:val="24"/>
          <w:szCs w:val="24"/>
        </w:rPr>
        <w:fldChar w:fldCharType="end"/>
      </w:r>
      <w:r w:rsidR="00685759" w:rsidRPr="00F703C2">
        <w:rPr>
          <w:sz w:val="24"/>
          <w:szCs w:val="24"/>
        </w:rPr>
        <w:t xml:space="preserve"> </w:t>
      </w:r>
      <w:r w:rsidR="00D27E79" w:rsidRPr="00F703C2">
        <w:rPr>
          <w:sz w:val="24"/>
          <w:szCs w:val="24"/>
        </w:rPr>
        <w:t>showing that</w:t>
      </w:r>
      <w:r w:rsidR="00C8055D" w:rsidRPr="00F703C2">
        <w:rPr>
          <w:sz w:val="24"/>
          <w:szCs w:val="24"/>
        </w:rPr>
        <w:t>,</w:t>
      </w:r>
      <w:r w:rsidR="00D27E79" w:rsidRPr="00F703C2">
        <w:rPr>
          <w:sz w:val="24"/>
          <w:szCs w:val="24"/>
        </w:rPr>
        <w:t xml:space="preserve"> a</w:t>
      </w:r>
      <w:r w:rsidR="00011F13" w:rsidRPr="00F703C2">
        <w:rPr>
          <w:sz w:val="24"/>
          <w:szCs w:val="24"/>
        </w:rPr>
        <w:t>lthough adherenc</w:t>
      </w:r>
      <w:r w:rsidR="00C8055D" w:rsidRPr="00F703C2">
        <w:rPr>
          <w:sz w:val="24"/>
          <w:szCs w:val="24"/>
        </w:rPr>
        <w:t>e to recommended</w:t>
      </w:r>
      <w:r w:rsidR="00EC7290" w:rsidRPr="00F703C2">
        <w:rPr>
          <w:sz w:val="24"/>
          <w:szCs w:val="24"/>
        </w:rPr>
        <w:t xml:space="preserve"> medication changes </w:t>
      </w:r>
      <w:r w:rsidR="00011F13" w:rsidRPr="00F703C2">
        <w:rPr>
          <w:sz w:val="24"/>
          <w:szCs w:val="24"/>
        </w:rPr>
        <w:t>reduce</w:t>
      </w:r>
      <w:r w:rsidR="00EC7290" w:rsidRPr="00F703C2">
        <w:rPr>
          <w:sz w:val="24"/>
          <w:szCs w:val="24"/>
        </w:rPr>
        <w:t>d</w:t>
      </w:r>
      <w:r w:rsidR="00011F13" w:rsidRPr="00F703C2">
        <w:rPr>
          <w:sz w:val="24"/>
          <w:szCs w:val="24"/>
        </w:rPr>
        <w:t xml:space="preserve"> over the study</w:t>
      </w:r>
      <w:r w:rsidR="00683159" w:rsidRPr="00F703C2">
        <w:rPr>
          <w:sz w:val="24"/>
          <w:szCs w:val="24"/>
        </w:rPr>
        <w:t xml:space="preserve">, </w:t>
      </w:r>
      <w:r w:rsidR="00BB673F" w:rsidRPr="00F703C2">
        <w:rPr>
          <w:sz w:val="24"/>
          <w:szCs w:val="24"/>
        </w:rPr>
        <w:t xml:space="preserve">patients made more medication changes </w:t>
      </w:r>
      <w:r w:rsidR="00D27E79" w:rsidRPr="00F703C2">
        <w:rPr>
          <w:sz w:val="24"/>
          <w:szCs w:val="24"/>
        </w:rPr>
        <w:t>than</w:t>
      </w:r>
      <w:r w:rsidR="00BB673F" w:rsidRPr="00F703C2">
        <w:rPr>
          <w:sz w:val="24"/>
          <w:szCs w:val="24"/>
        </w:rPr>
        <w:t xml:space="preserve"> equivalent trials which used physician titration</w:t>
      </w:r>
      <w:r w:rsidR="00011F13" w:rsidRPr="00F703C2">
        <w:rPr>
          <w:sz w:val="24"/>
          <w:szCs w:val="24"/>
        </w:rPr>
        <w:t>.</w:t>
      </w:r>
      <w:r w:rsidR="00BB673F"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BB673F" w:rsidRPr="00F703C2">
        <w:rPr>
          <w:sz w:val="24"/>
          <w:szCs w:val="24"/>
        </w:rPr>
      </w:r>
      <w:r w:rsidR="00BB673F" w:rsidRPr="00F703C2">
        <w:rPr>
          <w:sz w:val="24"/>
          <w:szCs w:val="24"/>
        </w:rPr>
        <w:fldChar w:fldCharType="separate"/>
      </w:r>
      <w:r w:rsidR="00CE6ABA" w:rsidRPr="00F703C2">
        <w:rPr>
          <w:i/>
          <w:noProof/>
          <w:sz w:val="24"/>
          <w:szCs w:val="24"/>
          <w:vertAlign w:val="superscript"/>
        </w:rPr>
        <w:t>5</w:t>
      </w:r>
      <w:r w:rsidR="00BB673F" w:rsidRPr="00F703C2">
        <w:rPr>
          <w:sz w:val="24"/>
          <w:szCs w:val="24"/>
        </w:rPr>
        <w:fldChar w:fldCharType="end"/>
      </w:r>
      <w:r w:rsidR="00011F13" w:rsidRPr="00F703C2">
        <w:rPr>
          <w:sz w:val="24"/>
          <w:szCs w:val="24"/>
        </w:rPr>
        <w:t xml:space="preserve"> </w:t>
      </w:r>
    </w:p>
    <w:p w14:paraId="5F53C151" w14:textId="77777777" w:rsidR="00C8055D" w:rsidRPr="00F703C2" w:rsidRDefault="00C8055D" w:rsidP="00D27E79">
      <w:pPr>
        <w:spacing w:after="0" w:line="360" w:lineRule="auto"/>
        <w:jc w:val="both"/>
        <w:rPr>
          <w:sz w:val="24"/>
          <w:szCs w:val="24"/>
        </w:rPr>
      </w:pPr>
    </w:p>
    <w:p w14:paraId="2B2C3158" w14:textId="08B66587" w:rsidR="00D725B1" w:rsidRPr="00F703C2" w:rsidRDefault="00FE643A" w:rsidP="00D27E79">
      <w:pPr>
        <w:spacing w:after="0" w:line="360" w:lineRule="auto"/>
        <w:jc w:val="both"/>
        <w:rPr>
          <w:sz w:val="24"/>
          <w:szCs w:val="24"/>
        </w:rPr>
      </w:pPr>
      <w:r w:rsidRPr="00F703C2">
        <w:rPr>
          <w:sz w:val="24"/>
          <w:szCs w:val="24"/>
        </w:rPr>
        <w:t xml:space="preserve">The TASMIN-SR trial adapted </w:t>
      </w:r>
      <w:r w:rsidR="0074248B" w:rsidRPr="00F703C2">
        <w:rPr>
          <w:sz w:val="24"/>
          <w:szCs w:val="24"/>
        </w:rPr>
        <w:t>a</w:t>
      </w:r>
      <w:r w:rsidR="00011F13" w:rsidRPr="00F703C2">
        <w:rPr>
          <w:sz w:val="24"/>
          <w:szCs w:val="24"/>
        </w:rPr>
        <w:t xml:space="preserve"> self-management intervention</w:t>
      </w:r>
      <w:r w:rsidRPr="00F703C2">
        <w:rPr>
          <w:sz w:val="24"/>
          <w:szCs w:val="24"/>
        </w:rPr>
        <w:t xml:space="preserve"> used used in a previous trial</w:t>
      </w:r>
      <w:r w:rsidR="0074248B"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74248B" w:rsidRPr="00F703C2">
        <w:rPr>
          <w:sz w:val="24"/>
          <w:szCs w:val="24"/>
        </w:rPr>
      </w:r>
      <w:r w:rsidR="0074248B" w:rsidRPr="00F703C2">
        <w:rPr>
          <w:sz w:val="24"/>
          <w:szCs w:val="24"/>
        </w:rPr>
        <w:fldChar w:fldCharType="separate"/>
      </w:r>
      <w:r w:rsidR="00CE6ABA" w:rsidRPr="00F703C2">
        <w:rPr>
          <w:i/>
          <w:noProof/>
          <w:sz w:val="24"/>
          <w:szCs w:val="24"/>
          <w:vertAlign w:val="superscript"/>
        </w:rPr>
        <w:t>6</w:t>
      </w:r>
      <w:r w:rsidR="0074248B" w:rsidRPr="00F703C2">
        <w:rPr>
          <w:sz w:val="24"/>
          <w:szCs w:val="24"/>
        </w:rPr>
        <w:fldChar w:fldCharType="end"/>
      </w:r>
      <w:r w:rsidRPr="00F703C2">
        <w:rPr>
          <w:sz w:val="24"/>
          <w:szCs w:val="24"/>
        </w:rPr>
        <w:t xml:space="preserve"> for implementation in a high-risk, hypertensive patient population. The intervention involved</w:t>
      </w:r>
      <w:r w:rsidR="0074248B" w:rsidRPr="00F703C2">
        <w:rPr>
          <w:sz w:val="24"/>
          <w:szCs w:val="24"/>
        </w:rPr>
        <w:t xml:space="preserve"> </w:t>
      </w:r>
      <w:r w:rsidRPr="00F703C2">
        <w:rPr>
          <w:sz w:val="24"/>
          <w:szCs w:val="24"/>
        </w:rPr>
        <w:t xml:space="preserve">patients </w:t>
      </w:r>
      <w:r w:rsidR="0074248B" w:rsidRPr="00F703C2">
        <w:rPr>
          <w:sz w:val="24"/>
          <w:szCs w:val="24"/>
        </w:rPr>
        <w:t xml:space="preserve">self-monitoring their BP and making changes to their medication based on an agreed titration schedule with their GP. It resulted in </w:t>
      </w:r>
      <w:r w:rsidR="00E93DE3" w:rsidRPr="00F703C2">
        <w:rPr>
          <w:sz w:val="24"/>
          <w:szCs w:val="24"/>
        </w:rPr>
        <w:t>greater</w:t>
      </w:r>
      <w:r w:rsidR="00011F13" w:rsidRPr="00F703C2">
        <w:rPr>
          <w:sz w:val="24"/>
          <w:szCs w:val="24"/>
        </w:rPr>
        <w:t xml:space="preserve"> </w:t>
      </w:r>
      <w:r w:rsidR="00683159" w:rsidRPr="00F703C2">
        <w:rPr>
          <w:sz w:val="24"/>
          <w:szCs w:val="24"/>
        </w:rPr>
        <w:t xml:space="preserve">reductions in </w:t>
      </w:r>
      <w:r w:rsidR="00011F13" w:rsidRPr="00F703C2">
        <w:rPr>
          <w:sz w:val="24"/>
          <w:szCs w:val="24"/>
        </w:rPr>
        <w:t>systolic BP at 12 months</w:t>
      </w:r>
      <w:r w:rsidR="00D27E79" w:rsidRPr="00F703C2">
        <w:rPr>
          <w:sz w:val="24"/>
          <w:szCs w:val="24"/>
        </w:rPr>
        <w:t xml:space="preserve"> </w:t>
      </w:r>
      <w:r w:rsidR="00B570DC" w:rsidRPr="00F703C2">
        <w:rPr>
          <w:sz w:val="24"/>
          <w:szCs w:val="24"/>
        </w:rPr>
        <w:t xml:space="preserve">and an </w:t>
      </w:r>
      <w:r w:rsidR="00D27E79" w:rsidRPr="00F703C2">
        <w:rPr>
          <w:sz w:val="24"/>
          <w:szCs w:val="24"/>
        </w:rPr>
        <w:t>i</w:t>
      </w:r>
      <w:r w:rsidR="00B570DC" w:rsidRPr="00F703C2">
        <w:rPr>
          <w:sz w:val="24"/>
          <w:szCs w:val="24"/>
        </w:rPr>
        <w:t>ncrease</w:t>
      </w:r>
      <w:r w:rsidR="00D27E79" w:rsidRPr="00F703C2">
        <w:rPr>
          <w:sz w:val="24"/>
          <w:szCs w:val="24"/>
        </w:rPr>
        <w:t xml:space="preserve"> in medication use</w:t>
      </w:r>
      <w:r w:rsidR="0074248B" w:rsidRPr="00F703C2">
        <w:rPr>
          <w:sz w:val="24"/>
          <w:szCs w:val="24"/>
        </w:rPr>
        <w:t xml:space="preserve"> when compared to office management</w:t>
      </w:r>
      <w:r w:rsidR="00011F13" w:rsidRPr="00F703C2">
        <w:rPr>
          <w:sz w:val="24"/>
          <w:szCs w:val="24"/>
        </w:rPr>
        <w:t>.</w:t>
      </w:r>
      <w:r w:rsidR="00683159"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683159" w:rsidRPr="00F703C2">
        <w:rPr>
          <w:sz w:val="24"/>
          <w:szCs w:val="24"/>
        </w:rPr>
      </w:r>
      <w:r w:rsidR="00683159" w:rsidRPr="00F703C2">
        <w:rPr>
          <w:sz w:val="24"/>
          <w:szCs w:val="24"/>
        </w:rPr>
        <w:fldChar w:fldCharType="separate"/>
      </w:r>
      <w:r w:rsidR="00CE6ABA" w:rsidRPr="00F703C2">
        <w:rPr>
          <w:i/>
          <w:noProof/>
          <w:sz w:val="24"/>
          <w:szCs w:val="24"/>
          <w:vertAlign w:val="superscript"/>
        </w:rPr>
        <w:t>7</w:t>
      </w:r>
      <w:r w:rsidR="00683159" w:rsidRPr="00F703C2">
        <w:rPr>
          <w:sz w:val="24"/>
          <w:szCs w:val="24"/>
        </w:rPr>
        <w:fldChar w:fldCharType="end"/>
      </w:r>
      <w:r w:rsidR="00011F13" w:rsidRPr="00F703C2">
        <w:rPr>
          <w:sz w:val="24"/>
          <w:szCs w:val="24"/>
        </w:rPr>
        <w:t xml:space="preserve"> This study aim</w:t>
      </w:r>
      <w:r w:rsidR="00D27E79" w:rsidRPr="00F703C2">
        <w:rPr>
          <w:sz w:val="24"/>
          <w:szCs w:val="24"/>
        </w:rPr>
        <w:t>ed</w:t>
      </w:r>
      <w:r w:rsidR="00011F13" w:rsidRPr="00F703C2">
        <w:rPr>
          <w:sz w:val="24"/>
          <w:szCs w:val="24"/>
        </w:rPr>
        <w:t xml:space="preserve"> </w:t>
      </w:r>
      <w:r w:rsidR="00E93DE3" w:rsidRPr="00F703C2">
        <w:rPr>
          <w:sz w:val="24"/>
          <w:szCs w:val="24"/>
        </w:rPr>
        <w:t>to evaluate fidelity</w:t>
      </w:r>
      <w:r w:rsidR="00D27E79" w:rsidRPr="00F703C2">
        <w:rPr>
          <w:sz w:val="24"/>
          <w:szCs w:val="24"/>
        </w:rPr>
        <w:t xml:space="preserve"> to the self-management intervention along with </w:t>
      </w:r>
      <w:r w:rsidR="00E93DE3" w:rsidRPr="00F703C2">
        <w:rPr>
          <w:sz w:val="24"/>
          <w:szCs w:val="24"/>
        </w:rPr>
        <w:t>the accuracy of reporting self-m</w:t>
      </w:r>
      <w:r w:rsidR="00330DBA" w:rsidRPr="00F703C2">
        <w:rPr>
          <w:sz w:val="24"/>
          <w:szCs w:val="24"/>
        </w:rPr>
        <w:t>onitored</w:t>
      </w:r>
      <w:r w:rsidR="00E93DE3" w:rsidRPr="00F703C2">
        <w:rPr>
          <w:sz w:val="24"/>
          <w:szCs w:val="24"/>
        </w:rPr>
        <w:t xml:space="preserve"> </w:t>
      </w:r>
      <w:r w:rsidR="0051248C" w:rsidRPr="00F703C2">
        <w:rPr>
          <w:sz w:val="24"/>
          <w:szCs w:val="24"/>
        </w:rPr>
        <w:t xml:space="preserve">BP </w:t>
      </w:r>
      <w:r w:rsidR="00E93DE3" w:rsidRPr="00F703C2">
        <w:rPr>
          <w:sz w:val="24"/>
          <w:szCs w:val="24"/>
        </w:rPr>
        <w:t xml:space="preserve">in </w:t>
      </w:r>
      <w:r w:rsidR="0013439D" w:rsidRPr="00F703C2">
        <w:rPr>
          <w:sz w:val="24"/>
          <w:szCs w:val="24"/>
        </w:rPr>
        <w:t>a</w:t>
      </w:r>
      <w:r w:rsidR="00CE1F9A" w:rsidRPr="00F703C2">
        <w:rPr>
          <w:sz w:val="24"/>
          <w:szCs w:val="24"/>
        </w:rPr>
        <w:t xml:space="preserve"> </w:t>
      </w:r>
      <w:r w:rsidR="00011F13" w:rsidRPr="00F703C2">
        <w:rPr>
          <w:sz w:val="24"/>
          <w:szCs w:val="24"/>
        </w:rPr>
        <w:t xml:space="preserve">high-risk, older </w:t>
      </w:r>
      <w:r w:rsidR="00CE1F9A" w:rsidRPr="00F703C2">
        <w:rPr>
          <w:sz w:val="24"/>
          <w:szCs w:val="24"/>
        </w:rPr>
        <w:t>population</w:t>
      </w:r>
      <w:r w:rsidR="008B176E" w:rsidRPr="00F703C2">
        <w:rPr>
          <w:sz w:val="24"/>
          <w:szCs w:val="24"/>
        </w:rPr>
        <w:t xml:space="preserve"> with the view to explore</w:t>
      </w:r>
      <w:r w:rsidR="0013439D" w:rsidRPr="00F703C2">
        <w:rPr>
          <w:sz w:val="24"/>
          <w:szCs w:val="24"/>
        </w:rPr>
        <w:t xml:space="preserve"> this as a </w:t>
      </w:r>
      <w:r w:rsidR="008B176E" w:rsidRPr="00F703C2">
        <w:rPr>
          <w:sz w:val="24"/>
          <w:szCs w:val="24"/>
        </w:rPr>
        <w:t xml:space="preserve">possible </w:t>
      </w:r>
      <w:r w:rsidR="0013439D" w:rsidRPr="00F703C2">
        <w:rPr>
          <w:sz w:val="24"/>
          <w:szCs w:val="24"/>
        </w:rPr>
        <w:t>co-intervention</w:t>
      </w:r>
      <w:r w:rsidR="008B176E" w:rsidRPr="00F703C2">
        <w:rPr>
          <w:sz w:val="24"/>
          <w:szCs w:val="24"/>
        </w:rPr>
        <w:t xml:space="preserve"> to implement in primary care</w:t>
      </w:r>
      <w:r w:rsidR="00011F13" w:rsidRPr="00F703C2">
        <w:rPr>
          <w:sz w:val="24"/>
          <w:szCs w:val="24"/>
        </w:rPr>
        <w:t>.</w:t>
      </w:r>
      <w:r w:rsidR="00683159" w:rsidRPr="00F703C2">
        <w:rPr>
          <w:sz w:val="24"/>
          <w:szCs w:val="24"/>
        </w:rPr>
        <w:t xml:space="preserve"> </w:t>
      </w:r>
    </w:p>
    <w:p w14:paraId="596DCC8B" w14:textId="77777777" w:rsidR="00E93DE3" w:rsidRPr="00F703C2" w:rsidRDefault="00E93DE3" w:rsidP="00B52CD1">
      <w:pPr>
        <w:spacing w:after="0" w:line="360" w:lineRule="auto"/>
        <w:jc w:val="both"/>
        <w:rPr>
          <w:sz w:val="24"/>
          <w:szCs w:val="24"/>
        </w:rPr>
      </w:pPr>
    </w:p>
    <w:p w14:paraId="644CC696" w14:textId="77777777" w:rsidR="003D7FE2" w:rsidRPr="00F703C2" w:rsidRDefault="003D7FE2" w:rsidP="00B52CD1">
      <w:pPr>
        <w:spacing w:after="0" w:line="360" w:lineRule="auto"/>
        <w:rPr>
          <w:b/>
          <w:sz w:val="24"/>
          <w:szCs w:val="24"/>
        </w:rPr>
      </w:pPr>
    </w:p>
    <w:p w14:paraId="706B5D61" w14:textId="77777777" w:rsidR="00EF08B7" w:rsidRPr="00F703C2" w:rsidRDefault="00EF08B7" w:rsidP="00B52CD1">
      <w:pPr>
        <w:spacing w:after="0" w:line="360" w:lineRule="auto"/>
        <w:rPr>
          <w:b/>
          <w:sz w:val="24"/>
          <w:szCs w:val="24"/>
        </w:rPr>
      </w:pPr>
    </w:p>
    <w:p w14:paraId="61EA39DD" w14:textId="77777777" w:rsidR="00445CCB" w:rsidRPr="00F703C2" w:rsidRDefault="00445CCB" w:rsidP="00B52CD1">
      <w:pPr>
        <w:spacing w:after="0" w:line="360" w:lineRule="auto"/>
        <w:rPr>
          <w:b/>
          <w:sz w:val="24"/>
          <w:szCs w:val="24"/>
        </w:rPr>
      </w:pPr>
    </w:p>
    <w:p w14:paraId="71BAB537" w14:textId="77777777" w:rsidR="00707671" w:rsidRPr="00F703C2" w:rsidRDefault="00707671" w:rsidP="00B52CD1">
      <w:pPr>
        <w:spacing w:after="0" w:line="360" w:lineRule="auto"/>
        <w:rPr>
          <w:b/>
          <w:sz w:val="24"/>
          <w:szCs w:val="24"/>
        </w:rPr>
      </w:pPr>
    </w:p>
    <w:p w14:paraId="22C6E855" w14:textId="77777777" w:rsidR="006B7170" w:rsidRPr="00F703C2" w:rsidRDefault="006B7170" w:rsidP="00B52CD1">
      <w:pPr>
        <w:spacing w:after="0" w:line="360" w:lineRule="auto"/>
        <w:rPr>
          <w:b/>
          <w:sz w:val="24"/>
          <w:szCs w:val="24"/>
        </w:rPr>
      </w:pPr>
    </w:p>
    <w:p w14:paraId="43CBC757" w14:textId="77777777" w:rsidR="006B7170" w:rsidRPr="00F703C2" w:rsidRDefault="006B7170" w:rsidP="00B52CD1">
      <w:pPr>
        <w:spacing w:after="0" w:line="360" w:lineRule="auto"/>
        <w:rPr>
          <w:b/>
          <w:sz w:val="24"/>
          <w:szCs w:val="24"/>
        </w:rPr>
      </w:pPr>
    </w:p>
    <w:p w14:paraId="7BAB32DD" w14:textId="77777777" w:rsidR="000A2357" w:rsidRPr="00F703C2" w:rsidRDefault="000A2357" w:rsidP="00B52CD1">
      <w:pPr>
        <w:spacing w:after="0" w:line="360" w:lineRule="auto"/>
        <w:rPr>
          <w:b/>
          <w:sz w:val="24"/>
          <w:szCs w:val="24"/>
        </w:rPr>
      </w:pPr>
    </w:p>
    <w:p w14:paraId="5EA41B1C" w14:textId="77777777" w:rsidR="006B6561" w:rsidRPr="00F703C2" w:rsidRDefault="006B6561" w:rsidP="00B52CD1">
      <w:pPr>
        <w:spacing w:after="0" w:line="360" w:lineRule="auto"/>
        <w:rPr>
          <w:b/>
          <w:sz w:val="24"/>
          <w:szCs w:val="24"/>
        </w:rPr>
      </w:pPr>
    </w:p>
    <w:p w14:paraId="3591D21E" w14:textId="77777777" w:rsidR="00EF2080" w:rsidRPr="00F703C2" w:rsidRDefault="00EF2080" w:rsidP="00B52CD1">
      <w:pPr>
        <w:spacing w:after="0" w:line="360" w:lineRule="auto"/>
        <w:rPr>
          <w:b/>
          <w:sz w:val="24"/>
          <w:szCs w:val="24"/>
        </w:rPr>
      </w:pPr>
      <w:r w:rsidRPr="00F703C2">
        <w:rPr>
          <w:b/>
          <w:sz w:val="24"/>
          <w:szCs w:val="24"/>
        </w:rPr>
        <w:lastRenderedPageBreak/>
        <w:t>Methods</w:t>
      </w:r>
    </w:p>
    <w:p w14:paraId="3636A210" w14:textId="77777777" w:rsidR="00A52B92" w:rsidRPr="00F703C2" w:rsidRDefault="00A52B92" w:rsidP="00B52CD1">
      <w:pPr>
        <w:spacing w:after="0" w:line="360" w:lineRule="auto"/>
        <w:rPr>
          <w:i/>
          <w:sz w:val="24"/>
          <w:szCs w:val="24"/>
        </w:rPr>
      </w:pPr>
    </w:p>
    <w:p w14:paraId="68F41F7E" w14:textId="77777777" w:rsidR="00EF2080" w:rsidRPr="00F703C2" w:rsidRDefault="00EF2080" w:rsidP="00B52CD1">
      <w:pPr>
        <w:spacing w:after="0" w:line="360" w:lineRule="auto"/>
        <w:rPr>
          <w:i/>
          <w:sz w:val="24"/>
          <w:szCs w:val="24"/>
        </w:rPr>
      </w:pPr>
      <w:r w:rsidRPr="00F703C2">
        <w:rPr>
          <w:i/>
          <w:sz w:val="24"/>
          <w:szCs w:val="24"/>
        </w:rPr>
        <w:t>Population</w:t>
      </w:r>
    </w:p>
    <w:p w14:paraId="78692340" w14:textId="2BCB94F5" w:rsidR="00E93DE3" w:rsidRPr="00F703C2" w:rsidRDefault="00FD250C" w:rsidP="00B52CD1">
      <w:pPr>
        <w:spacing w:after="0" w:line="360" w:lineRule="auto"/>
        <w:jc w:val="both"/>
        <w:rPr>
          <w:sz w:val="24"/>
          <w:szCs w:val="24"/>
        </w:rPr>
      </w:pPr>
      <w:r w:rsidRPr="00F703C2">
        <w:rPr>
          <w:sz w:val="24"/>
          <w:szCs w:val="24"/>
        </w:rPr>
        <w:t>T</w:t>
      </w:r>
      <w:r w:rsidR="00EF2080" w:rsidRPr="00F703C2">
        <w:rPr>
          <w:sz w:val="24"/>
          <w:szCs w:val="24"/>
        </w:rPr>
        <w:t xml:space="preserve">argets and self-management for the control of </w:t>
      </w:r>
      <w:r w:rsidR="0051248C" w:rsidRPr="00F703C2">
        <w:rPr>
          <w:sz w:val="24"/>
          <w:szCs w:val="24"/>
        </w:rPr>
        <w:t>BP</w:t>
      </w:r>
      <w:r w:rsidR="00EF2080" w:rsidRPr="00F703C2">
        <w:rPr>
          <w:sz w:val="24"/>
          <w:szCs w:val="24"/>
        </w:rPr>
        <w:t xml:space="preserve"> in stroke and at-risk groups (TASMIN-SR) was a randomised controlled trial based in primary care. </w:t>
      </w:r>
      <w:r w:rsidR="00A52B92" w:rsidRPr="00F703C2">
        <w:rPr>
          <w:sz w:val="24"/>
          <w:szCs w:val="24"/>
        </w:rPr>
        <w:t>M</w:t>
      </w:r>
      <w:r w:rsidR="00E93DE3" w:rsidRPr="00F703C2">
        <w:rPr>
          <w:sz w:val="24"/>
          <w:szCs w:val="24"/>
        </w:rPr>
        <w:t xml:space="preserve">ethods </w:t>
      </w:r>
      <w:r w:rsidR="00EF2080" w:rsidRPr="00F703C2">
        <w:rPr>
          <w:sz w:val="24"/>
          <w:szCs w:val="24"/>
        </w:rPr>
        <w:t>have been described in detail elsewhere</w:t>
      </w:r>
      <w:r w:rsidR="00E93DE3" w:rsidRPr="00F703C2">
        <w:rPr>
          <w:sz w:val="24"/>
          <w:szCs w:val="24"/>
        </w:rPr>
        <w:t xml:space="preserve"> and are reported here in brief</w:t>
      </w:r>
      <w:r w:rsidR="00601FD5" w:rsidRPr="00F703C2">
        <w:rPr>
          <w:sz w:val="24"/>
          <w:szCs w:val="24"/>
        </w:rPr>
        <w:t>.</w:t>
      </w:r>
      <w:r w:rsidR="00601FD5" w:rsidRPr="00F703C2">
        <w:rPr>
          <w:sz w:val="24"/>
          <w:szCs w:val="24"/>
        </w:rPr>
        <w:fldChar w:fldCharType="begin">
          <w:fldData xml:space="preserve">PEVuZE5vdGU+PENpdGU+PEF1dGhvcj5PJmFwb3M7QnJpZW48L0F1dGhvcj48WWVhcj4yMDEzPC9Z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3OTktODA4PC9wYWdlcz48dm9sdW1lPjMxMjwvdm9sdW1lPjxudW1iZXI+ODwvbnVt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PJmFwb3M7QnJpZW48L0F1dGhvcj48WWVhcj4yMDEzPC9Z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3OTktODA4PC9wYWdlcz48dm9sdW1lPjMxMjwvdm9sdW1lPjxudW1iZXI+ODwvbnVt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601FD5" w:rsidRPr="00F703C2">
        <w:rPr>
          <w:sz w:val="24"/>
          <w:szCs w:val="24"/>
        </w:rPr>
      </w:r>
      <w:r w:rsidR="00601FD5" w:rsidRPr="00F703C2">
        <w:rPr>
          <w:sz w:val="24"/>
          <w:szCs w:val="24"/>
        </w:rPr>
        <w:fldChar w:fldCharType="separate"/>
      </w:r>
      <w:r w:rsidR="00CE6ABA" w:rsidRPr="00F703C2">
        <w:rPr>
          <w:i/>
          <w:noProof/>
          <w:sz w:val="24"/>
          <w:szCs w:val="24"/>
          <w:vertAlign w:val="superscript"/>
        </w:rPr>
        <w:t>7, 8</w:t>
      </w:r>
      <w:r w:rsidR="00601FD5" w:rsidRPr="00F703C2">
        <w:rPr>
          <w:sz w:val="24"/>
          <w:szCs w:val="24"/>
        </w:rPr>
        <w:fldChar w:fldCharType="end"/>
      </w:r>
      <w:r w:rsidR="00EF2080" w:rsidRPr="00F703C2">
        <w:rPr>
          <w:sz w:val="24"/>
          <w:szCs w:val="24"/>
        </w:rPr>
        <w:t xml:space="preserve"> </w:t>
      </w:r>
    </w:p>
    <w:p w14:paraId="747A3F77" w14:textId="77777777" w:rsidR="00E93DE3" w:rsidRPr="00F703C2" w:rsidRDefault="00E93DE3" w:rsidP="00B52CD1">
      <w:pPr>
        <w:spacing w:after="0" w:line="360" w:lineRule="auto"/>
        <w:jc w:val="both"/>
        <w:rPr>
          <w:sz w:val="24"/>
          <w:szCs w:val="24"/>
        </w:rPr>
      </w:pPr>
    </w:p>
    <w:p w14:paraId="10E1A3C1" w14:textId="77777777" w:rsidR="00E93DE3" w:rsidRPr="00F703C2" w:rsidRDefault="00601FD5" w:rsidP="009A47AB">
      <w:pPr>
        <w:spacing w:after="0" w:line="360" w:lineRule="auto"/>
        <w:jc w:val="both"/>
        <w:rPr>
          <w:sz w:val="24"/>
          <w:szCs w:val="24"/>
        </w:rPr>
      </w:pPr>
      <w:r w:rsidRPr="00F703C2">
        <w:rPr>
          <w:sz w:val="24"/>
          <w:szCs w:val="24"/>
        </w:rPr>
        <w:t>Patients were recruited from 5</w:t>
      </w:r>
      <w:r w:rsidR="00EF08B7" w:rsidRPr="00F703C2">
        <w:rPr>
          <w:sz w:val="24"/>
          <w:szCs w:val="24"/>
        </w:rPr>
        <w:t>6</w:t>
      </w:r>
      <w:r w:rsidRPr="00F703C2">
        <w:rPr>
          <w:sz w:val="24"/>
          <w:szCs w:val="24"/>
        </w:rPr>
        <w:t xml:space="preserve"> </w:t>
      </w:r>
      <w:r w:rsidR="00E93DE3" w:rsidRPr="00F703C2">
        <w:rPr>
          <w:sz w:val="24"/>
          <w:szCs w:val="24"/>
        </w:rPr>
        <w:t xml:space="preserve">UK </w:t>
      </w:r>
      <w:r w:rsidR="00EF08B7" w:rsidRPr="00F703C2">
        <w:rPr>
          <w:sz w:val="24"/>
          <w:szCs w:val="24"/>
        </w:rPr>
        <w:t xml:space="preserve">GP practices. </w:t>
      </w:r>
      <w:r w:rsidR="0045122B" w:rsidRPr="00F703C2">
        <w:rPr>
          <w:sz w:val="24"/>
          <w:szCs w:val="24"/>
        </w:rPr>
        <w:t>E</w:t>
      </w:r>
      <w:r w:rsidR="00E93DE3" w:rsidRPr="00F703C2">
        <w:rPr>
          <w:sz w:val="24"/>
          <w:szCs w:val="24"/>
        </w:rPr>
        <w:t>ligibility criteria were:</w:t>
      </w:r>
      <w:r w:rsidRPr="00F703C2">
        <w:rPr>
          <w:rFonts w:cs="GuardianTextEgypGR-Regular"/>
          <w:color w:val="1A171C"/>
          <w:sz w:val="24"/>
          <w:szCs w:val="24"/>
        </w:rPr>
        <w:t xml:space="preserve"> age </w:t>
      </w:r>
      <w:r w:rsidR="00E4630D" w:rsidRPr="00F703C2">
        <w:rPr>
          <w:rFonts w:cs="GuardianTextEgypGR-Regular"/>
          <w:color w:val="1A171C"/>
          <w:sz w:val="24"/>
          <w:szCs w:val="24"/>
        </w:rPr>
        <w:t>≥</w:t>
      </w:r>
      <w:r w:rsidRPr="00F703C2">
        <w:rPr>
          <w:rFonts w:cs="GuardianTextEgypGR-Regular"/>
          <w:color w:val="1A171C"/>
          <w:sz w:val="24"/>
          <w:szCs w:val="24"/>
        </w:rPr>
        <w:t xml:space="preserve">35 </w:t>
      </w:r>
      <w:r w:rsidR="00E4630D" w:rsidRPr="00F703C2">
        <w:rPr>
          <w:rFonts w:cs="GuardianTextEgypGR-Regular"/>
          <w:color w:val="1A171C"/>
          <w:sz w:val="24"/>
          <w:szCs w:val="24"/>
        </w:rPr>
        <w:t>years</w:t>
      </w:r>
      <w:r w:rsidRPr="00F703C2">
        <w:rPr>
          <w:rFonts w:cs="GuardianTextEgypGR-Regular"/>
          <w:color w:val="1A171C"/>
          <w:sz w:val="24"/>
          <w:szCs w:val="24"/>
        </w:rPr>
        <w:t>,</w:t>
      </w:r>
      <w:r w:rsidR="00E4630D" w:rsidRPr="00F703C2">
        <w:rPr>
          <w:rFonts w:cs="GuardianTextEgypGR-Regular"/>
          <w:color w:val="1A171C"/>
          <w:sz w:val="24"/>
          <w:szCs w:val="24"/>
        </w:rPr>
        <w:t xml:space="preserve"> </w:t>
      </w:r>
      <w:r w:rsidRPr="00F703C2">
        <w:rPr>
          <w:rFonts w:cs="GuardianTextEgypGR-Regular"/>
          <w:color w:val="1A171C"/>
          <w:sz w:val="24"/>
          <w:szCs w:val="24"/>
        </w:rPr>
        <w:t xml:space="preserve">at least </w:t>
      </w:r>
      <w:r w:rsidR="005936E7" w:rsidRPr="00F703C2">
        <w:rPr>
          <w:rFonts w:cs="GuardianTextEgypGR-Regular"/>
          <w:color w:val="1A171C"/>
          <w:sz w:val="24"/>
          <w:szCs w:val="24"/>
        </w:rPr>
        <w:t xml:space="preserve">one </w:t>
      </w:r>
      <w:r w:rsidRPr="00F703C2">
        <w:rPr>
          <w:rFonts w:cs="GuardianTextEgypGR-Regular"/>
          <w:color w:val="1A171C"/>
          <w:sz w:val="24"/>
          <w:szCs w:val="24"/>
        </w:rPr>
        <w:t>high-risk cond</w:t>
      </w:r>
      <w:r w:rsidR="007D3A74" w:rsidRPr="00F703C2">
        <w:rPr>
          <w:rFonts w:cs="GuardianTextEgypGR-Regular"/>
          <w:color w:val="1A171C"/>
          <w:sz w:val="24"/>
          <w:szCs w:val="24"/>
        </w:rPr>
        <w:t>ition</w:t>
      </w:r>
      <w:r w:rsidRPr="00F703C2">
        <w:rPr>
          <w:rFonts w:cs="GuardianTextEgypGR-Regular"/>
          <w:color w:val="1A171C"/>
          <w:sz w:val="24"/>
          <w:szCs w:val="24"/>
        </w:rPr>
        <w:t xml:space="preserve"> (cardiovascular disease, diabetes, stage 3 chronic kidney disease, </w:t>
      </w:r>
      <w:r w:rsidR="005936E7" w:rsidRPr="00F703C2">
        <w:rPr>
          <w:rFonts w:cs="GuardianTextEgypGR-Regular"/>
          <w:color w:val="1A171C"/>
          <w:sz w:val="24"/>
          <w:szCs w:val="24"/>
        </w:rPr>
        <w:t>and/</w:t>
      </w:r>
      <w:r w:rsidRPr="00F703C2">
        <w:rPr>
          <w:rFonts w:cs="GuardianTextEgypGR-Regular"/>
          <w:color w:val="1A171C"/>
          <w:sz w:val="24"/>
          <w:szCs w:val="24"/>
        </w:rPr>
        <w:t xml:space="preserve">or coronary heart disease), and a </w:t>
      </w:r>
      <w:r w:rsidR="005936E7" w:rsidRPr="00F703C2">
        <w:rPr>
          <w:rFonts w:cs="GuardianTextEgypGR-Regular"/>
          <w:color w:val="1A171C"/>
          <w:sz w:val="24"/>
          <w:szCs w:val="24"/>
        </w:rPr>
        <w:t xml:space="preserve">baseline </w:t>
      </w:r>
      <w:r w:rsidR="0051248C" w:rsidRPr="00F703C2">
        <w:rPr>
          <w:rFonts w:cs="GuardianTextEgypGR-Regular"/>
          <w:color w:val="1A171C"/>
          <w:sz w:val="24"/>
          <w:szCs w:val="24"/>
        </w:rPr>
        <w:t xml:space="preserve">BP </w:t>
      </w:r>
      <w:r w:rsidRPr="00F703C2">
        <w:rPr>
          <w:rFonts w:cs="GuardianTextEgypGR-Regular"/>
          <w:color w:val="1A171C"/>
          <w:sz w:val="24"/>
          <w:szCs w:val="24"/>
        </w:rPr>
        <w:t xml:space="preserve">reading </w:t>
      </w:r>
      <w:r w:rsidR="00E4630D" w:rsidRPr="00F703C2">
        <w:rPr>
          <w:rFonts w:cs="GuardianTextEgypGR-Regular"/>
          <w:color w:val="1A171C"/>
          <w:sz w:val="24"/>
          <w:szCs w:val="24"/>
        </w:rPr>
        <w:t>≥</w:t>
      </w:r>
      <w:r w:rsidRPr="00F703C2">
        <w:rPr>
          <w:rFonts w:cs="GuardianTextEgypGR-Regular"/>
          <w:color w:val="1A171C"/>
          <w:sz w:val="24"/>
          <w:szCs w:val="24"/>
        </w:rPr>
        <w:t>13</w:t>
      </w:r>
      <w:r w:rsidR="00E4630D" w:rsidRPr="00F703C2">
        <w:rPr>
          <w:rFonts w:cs="GuardianTextEgypGR-Regular"/>
          <w:color w:val="1A171C"/>
          <w:sz w:val="24"/>
          <w:szCs w:val="24"/>
        </w:rPr>
        <w:t>0/80mmHg</w:t>
      </w:r>
      <w:r w:rsidR="005936E7" w:rsidRPr="00F703C2">
        <w:rPr>
          <w:rFonts w:cs="GuardianTextEgypGR-Regular"/>
          <w:color w:val="1A171C"/>
          <w:sz w:val="24"/>
          <w:szCs w:val="24"/>
        </w:rPr>
        <w:t xml:space="preserve"> whether or not treated</w:t>
      </w:r>
      <w:r w:rsidR="00E4630D" w:rsidRPr="00F703C2">
        <w:rPr>
          <w:rFonts w:cs="GuardianTextEgypGR-Regular"/>
          <w:color w:val="1A171C"/>
          <w:sz w:val="24"/>
          <w:szCs w:val="24"/>
        </w:rPr>
        <w:t xml:space="preserve">. </w:t>
      </w:r>
      <w:r w:rsidR="005936E7" w:rsidRPr="00F703C2">
        <w:rPr>
          <w:rFonts w:cs="GuardianTextEgypGR-Regular"/>
          <w:color w:val="1A171C"/>
          <w:sz w:val="24"/>
          <w:szCs w:val="24"/>
        </w:rPr>
        <w:t xml:space="preserve">Key exclusions were </w:t>
      </w:r>
      <w:r w:rsidR="00AF5100" w:rsidRPr="00F703C2">
        <w:rPr>
          <w:rFonts w:cs="GuardianTextEgypGR-Regular"/>
          <w:color w:val="1A171C"/>
          <w:sz w:val="24"/>
          <w:szCs w:val="24"/>
        </w:rPr>
        <w:t xml:space="preserve">dementia; </w:t>
      </w:r>
      <w:r w:rsidR="0051248C" w:rsidRPr="00F703C2">
        <w:rPr>
          <w:rFonts w:cs="GuardianTextEgypGR-Regular"/>
          <w:color w:val="1A171C"/>
          <w:sz w:val="24"/>
          <w:szCs w:val="24"/>
        </w:rPr>
        <w:t>BP</w:t>
      </w:r>
      <w:r w:rsidR="00E4630D" w:rsidRPr="00F703C2">
        <w:rPr>
          <w:rFonts w:cs="GuardianTextEgypGR-Regular"/>
          <w:color w:val="1A171C"/>
          <w:sz w:val="24"/>
          <w:szCs w:val="24"/>
        </w:rPr>
        <w:t>&gt;</w:t>
      </w:r>
      <w:r w:rsidRPr="00F703C2">
        <w:rPr>
          <w:rFonts w:cs="GuardianTextEgypGR-Regular"/>
          <w:color w:val="1A171C"/>
          <w:sz w:val="24"/>
          <w:szCs w:val="24"/>
        </w:rPr>
        <w:t>180/100mmHg; postural hypot</w:t>
      </w:r>
      <w:r w:rsidR="00AF5100" w:rsidRPr="00F703C2">
        <w:rPr>
          <w:rFonts w:cs="GuardianTextEgypGR-Regular"/>
          <w:color w:val="1A171C"/>
          <w:sz w:val="24"/>
          <w:szCs w:val="24"/>
        </w:rPr>
        <w:t>ension</w:t>
      </w:r>
      <w:r w:rsidRPr="00F703C2">
        <w:rPr>
          <w:rFonts w:cs="GuardianTextEgypGR-Regular"/>
          <w:color w:val="1A171C"/>
          <w:sz w:val="24"/>
          <w:szCs w:val="24"/>
        </w:rPr>
        <w:t xml:space="preserve">; </w:t>
      </w:r>
      <w:r w:rsidR="005936E7" w:rsidRPr="00F703C2">
        <w:rPr>
          <w:rFonts w:cs="GuardianTextEgypGR-Regular"/>
          <w:color w:val="1A171C"/>
          <w:sz w:val="24"/>
          <w:szCs w:val="24"/>
        </w:rPr>
        <w:t xml:space="preserve">prescribed </w:t>
      </w:r>
      <w:r w:rsidRPr="00F703C2">
        <w:rPr>
          <w:rFonts w:cs="GuardianTextEgypGR-Regular"/>
          <w:color w:val="1A171C"/>
          <w:sz w:val="24"/>
          <w:szCs w:val="24"/>
        </w:rPr>
        <w:t>more than 3 antihypertensive medications; pregnan</w:t>
      </w:r>
      <w:r w:rsidR="005936E7" w:rsidRPr="00F703C2">
        <w:rPr>
          <w:rFonts w:cs="GuardianTextEgypGR-Regular"/>
          <w:color w:val="1A171C"/>
          <w:sz w:val="24"/>
          <w:szCs w:val="24"/>
        </w:rPr>
        <w:t>cy</w:t>
      </w:r>
      <w:r w:rsidRPr="00F703C2">
        <w:rPr>
          <w:rFonts w:cs="GuardianTextEgypGR-Regular"/>
          <w:color w:val="1A171C"/>
          <w:sz w:val="24"/>
          <w:szCs w:val="24"/>
        </w:rPr>
        <w:t xml:space="preserve">; </w:t>
      </w:r>
      <w:r w:rsidR="005936E7" w:rsidRPr="00F703C2">
        <w:rPr>
          <w:rFonts w:cs="GuardianTextEgypGR-Regular"/>
          <w:color w:val="1A171C"/>
          <w:sz w:val="24"/>
          <w:szCs w:val="24"/>
        </w:rPr>
        <w:t xml:space="preserve">current </w:t>
      </w:r>
      <w:r w:rsidR="00E4630D" w:rsidRPr="00F703C2">
        <w:rPr>
          <w:rFonts w:cs="GuardianTextEgypGR-Regular"/>
          <w:color w:val="1A171C"/>
          <w:sz w:val="24"/>
          <w:szCs w:val="24"/>
        </w:rPr>
        <w:t xml:space="preserve">specialist </w:t>
      </w:r>
      <w:r w:rsidR="005936E7" w:rsidRPr="00F703C2">
        <w:rPr>
          <w:rFonts w:cs="GuardianTextEgypGR-Regular"/>
          <w:color w:val="1A171C"/>
          <w:sz w:val="24"/>
          <w:szCs w:val="24"/>
        </w:rPr>
        <w:t xml:space="preserve">hypertension </w:t>
      </w:r>
      <w:r w:rsidRPr="00F703C2">
        <w:rPr>
          <w:rFonts w:cs="GuardianTextEgypGR-Regular"/>
          <w:color w:val="1A171C"/>
          <w:sz w:val="24"/>
          <w:szCs w:val="24"/>
        </w:rPr>
        <w:t xml:space="preserve">care; or acute cardiovascular event in the previous </w:t>
      </w:r>
      <w:r w:rsidR="005936E7" w:rsidRPr="00F703C2">
        <w:rPr>
          <w:rFonts w:cs="GuardianTextEgypGR-Regular"/>
          <w:color w:val="1A171C"/>
          <w:sz w:val="24"/>
          <w:szCs w:val="24"/>
        </w:rPr>
        <w:t xml:space="preserve">three </w:t>
      </w:r>
      <w:r w:rsidRPr="00F703C2">
        <w:rPr>
          <w:rFonts w:cs="GuardianTextEgypGR-Regular"/>
          <w:color w:val="1A171C"/>
          <w:sz w:val="24"/>
          <w:szCs w:val="24"/>
        </w:rPr>
        <w:t>months.</w:t>
      </w:r>
      <w:r w:rsidR="007C6ABB" w:rsidRPr="00F703C2">
        <w:rPr>
          <w:sz w:val="24"/>
          <w:szCs w:val="24"/>
        </w:rPr>
        <w:t xml:space="preserve"> </w:t>
      </w:r>
      <w:r w:rsidR="005936E7" w:rsidRPr="00F703C2">
        <w:rPr>
          <w:sz w:val="24"/>
          <w:szCs w:val="24"/>
        </w:rPr>
        <w:t xml:space="preserve">Participants were randomised to either self-management </w:t>
      </w:r>
      <w:r w:rsidR="003B3FF3" w:rsidRPr="00F703C2">
        <w:rPr>
          <w:sz w:val="24"/>
          <w:szCs w:val="24"/>
        </w:rPr>
        <w:t xml:space="preserve">(self-monitoring with self-titration) </w:t>
      </w:r>
      <w:r w:rsidR="005936E7" w:rsidRPr="00F703C2">
        <w:rPr>
          <w:sz w:val="24"/>
          <w:szCs w:val="24"/>
        </w:rPr>
        <w:t>or usual care and t</w:t>
      </w:r>
      <w:r w:rsidR="00E93DE3" w:rsidRPr="00F703C2">
        <w:rPr>
          <w:sz w:val="24"/>
          <w:szCs w:val="24"/>
        </w:rPr>
        <w:t xml:space="preserve">he primary outcome was office systolic BP after </w:t>
      </w:r>
      <w:r w:rsidR="005936E7" w:rsidRPr="00F703C2">
        <w:rPr>
          <w:sz w:val="24"/>
          <w:szCs w:val="24"/>
        </w:rPr>
        <w:t>one</w:t>
      </w:r>
      <w:r w:rsidR="00E93DE3" w:rsidRPr="00F703C2">
        <w:rPr>
          <w:sz w:val="24"/>
          <w:szCs w:val="24"/>
        </w:rPr>
        <w:t xml:space="preserve"> year (the mean of 2</w:t>
      </w:r>
      <w:r w:rsidR="00E93DE3" w:rsidRPr="00F703C2">
        <w:rPr>
          <w:sz w:val="24"/>
          <w:szCs w:val="24"/>
          <w:vertAlign w:val="superscript"/>
        </w:rPr>
        <w:t>nd</w:t>
      </w:r>
      <w:r w:rsidR="00E93DE3" w:rsidRPr="00F703C2">
        <w:rPr>
          <w:sz w:val="24"/>
          <w:szCs w:val="24"/>
        </w:rPr>
        <w:t>/3</w:t>
      </w:r>
      <w:r w:rsidR="00E93DE3" w:rsidRPr="00F703C2">
        <w:rPr>
          <w:sz w:val="24"/>
          <w:szCs w:val="24"/>
          <w:vertAlign w:val="superscript"/>
        </w:rPr>
        <w:t>rd</w:t>
      </w:r>
      <w:r w:rsidR="00E93DE3" w:rsidRPr="00F703C2">
        <w:rPr>
          <w:sz w:val="24"/>
          <w:szCs w:val="24"/>
        </w:rPr>
        <w:t xml:space="preserve"> readings).</w:t>
      </w:r>
      <w:r w:rsidR="006258F3" w:rsidRPr="00F703C2">
        <w:rPr>
          <w:sz w:val="24"/>
          <w:szCs w:val="24"/>
        </w:rPr>
        <w:t xml:space="preserve"> Follow-up occurred at six and twelve months.</w:t>
      </w:r>
    </w:p>
    <w:p w14:paraId="3B53EFC4" w14:textId="77777777" w:rsidR="00E93DE3" w:rsidRPr="00F703C2" w:rsidRDefault="00E93DE3" w:rsidP="009A47AB">
      <w:pPr>
        <w:spacing w:after="0" w:line="360" w:lineRule="auto"/>
        <w:rPr>
          <w:sz w:val="24"/>
          <w:szCs w:val="24"/>
        </w:rPr>
      </w:pPr>
    </w:p>
    <w:p w14:paraId="1E220514" w14:textId="77777777" w:rsidR="00601FD5" w:rsidRPr="00F703C2" w:rsidRDefault="00051399" w:rsidP="009A47AB">
      <w:pPr>
        <w:spacing w:after="0" w:line="360" w:lineRule="auto"/>
        <w:rPr>
          <w:i/>
          <w:sz w:val="24"/>
          <w:szCs w:val="24"/>
        </w:rPr>
      </w:pPr>
      <w:r w:rsidRPr="00F703C2">
        <w:rPr>
          <w:i/>
          <w:sz w:val="24"/>
          <w:szCs w:val="24"/>
        </w:rPr>
        <w:t>Self-</w:t>
      </w:r>
      <w:r w:rsidR="00601FD5" w:rsidRPr="00F703C2">
        <w:rPr>
          <w:i/>
          <w:sz w:val="24"/>
          <w:szCs w:val="24"/>
        </w:rPr>
        <w:t>Monitoring Protocol</w:t>
      </w:r>
    </w:p>
    <w:p w14:paraId="1A297FB3" w14:textId="700E2032" w:rsidR="007C6ABB" w:rsidRPr="00F703C2" w:rsidRDefault="00B645B3" w:rsidP="0045122B">
      <w:pPr>
        <w:spacing w:after="0" w:line="360" w:lineRule="auto"/>
        <w:jc w:val="both"/>
        <w:rPr>
          <w:sz w:val="24"/>
          <w:szCs w:val="24"/>
        </w:rPr>
      </w:pPr>
      <w:r w:rsidRPr="00F703C2">
        <w:rPr>
          <w:sz w:val="24"/>
          <w:szCs w:val="24"/>
        </w:rPr>
        <w:t>The intervention was developed from the previous TASMINH2 trial</w:t>
      </w:r>
      <w:r w:rsidR="001532E4" w:rsidRPr="00F703C2">
        <w:rPr>
          <w:sz w:val="24"/>
          <w:szCs w:val="24"/>
        </w:rPr>
        <w:t>.</w:t>
      </w:r>
      <w:r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Pr="00F703C2">
        <w:rPr>
          <w:sz w:val="24"/>
          <w:szCs w:val="24"/>
        </w:rPr>
      </w:r>
      <w:r w:rsidRPr="00F703C2">
        <w:rPr>
          <w:sz w:val="24"/>
          <w:szCs w:val="24"/>
        </w:rPr>
        <w:fldChar w:fldCharType="separate"/>
      </w:r>
      <w:r w:rsidR="00CE6ABA" w:rsidRPr="00F703C2">
        <w:rPr>
          <w:i/>
          <w:noProof/>
          <w:sz w:val="24"/>
          <w:szCs w:val="24"/>
          <w:vertAlign w:val="superscript"/>
        </w:rPr>
        <w:t>6</w:t>
      </w:r>
      <w:r w:rsidRPr="00F703C2">
        <w:rPr>
          <w:sz w:val="24"/>
          <w:szCs w:val="24"/>
        </w:rPr>
        <w:fldChar w:fldCharType="end"/>
      </w:r>
      <w:r w:rsidR="001532E4" w:rsidRPr="00F703C2">
        <w:rPr>
          <w:sz w:val="24"/>
          <w:szCs w:val="24"/>
        </w:rPr>
        <w:t xml:space="preserve"> Patients were asked to self-monitor their BP for the first week of each month of the study and take </w:t>
      </w:r>
      <w:r w:rsidR="007D3A74" w:rsidRPr="00F703C2">
        <w:rPr>
          <w:sz w:val="24"/>
          <w:szCs w:val="24"/>
        </w:rPr>
        <w:t xml:space="preserve">morning </w:t>
      </w:r>
      <w:r w:rsidR="001532E4" w:rsidRPr="00F703C2">
        <w:rPr>
          <w:sz w:val="24"/>
          <w:szCs w:val="24"/>
        </w:rPr>
        <w:t>measurements using a</w:t>
      </w:r>
      <w:r w:rsidR="00BB7E05" w:rsidRPr="00F703C2">
        <w:rPr>
          <w:sz w:val="24"/>
          <w:szCs w:val="24"/>
        </w:rPr>
        <w:t xml:space="preserve"> validated monitor (Microlife</w:t>
      </w:r>
      <w:r w:rsidR="001532E4" w:rsidRPr="00F703C2">
        <w:rPr>
          <w:sz w:val="24"/>
          <w:szCs w:val="24"/>
        </w:rPr>
        <w:t>WatchBP Home</w:t>
      </w:r>
      <w:r w:rsidR="005B03B3" w:rsidRPr="00F703C2">
        <w:rPr>
          <w:sz w:val="24"/>
          <w:szCs w:val="24"/>
        </w:rPr>
        <w:t>).</w:t>
      </w:r>
      <w:r w:rsidR="005B03B3" w:rsidRPr="00F703C2">
        <w:rPr>
          <w:sz w:val="24"/>
          <w:szCs w:val="24"/>
        </w:rPr>
        <w:fldChar w:fldCharType="begin">
          <w:fldData xml:space="preserve">PEVuZE5vdGU+PENpdGU+PEF1dGhvcj5TdGVyZ2lvdTwvQXV0aG9yPjxZZWFyPjIwMDc8L1llYXI+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TdGVyZ2lvdTwvQXV0aG9yPjxZZWFyPjIwMDc8L1llYXI+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5B03B3" w:rsidRPr="00F703C2">
        <w:rPr>
          <w:sz w:val="24"/>
          <w:szCs w:val="24"/>
        </w:rPr>
      </w:r>
      <w:r w:rsidR="005B03B3" w:rsidRPr="00F703C2">
        <w:rPr>
          <w:sz w:val="24"/>
          <w:szCs w:val="24"/>
        </w:rPr>
        <w:fldChar w:fldCharType="separate"/>
      </w:r>
      <w:r w:rsidR="00CE6ABA" w:rsidRPr="00F703C2">
        <w:rPr>
          <w:i/>
          <w:noProof/>
          <w:sz w:val="24"/>
          <w:szCs w:val="24"/>
          <w:vertAlign w:val="superscript"/>
        </w:rPr>
        <w:t>9</w:t>
      </w:r>
      <w:r w:rsidR="005B03B3" w:rsidRPr="00F703C2">
        <w:rPr>
          <w:sz w:val="24"/>
          <w:szCs w:val="24"/>
        </w:rPr>
        <w:fldChar w:fldCharType="end"/>
      </w:r>
      <w:r w:rsidR="001532E4" w:rsidRPr="00F703C2">
        <w:rPr>
          <w:sz w:val="24"/>
          <w:szCs w:val="24"/>
        </w:rPr>
        <w:t xml:space="preserve"> </w:t>
      </w:r>
      <w:r w:rsidR="007E7503" w:rsidRPr="00F703C2">
        <w:rPr>
          <w:sz w:val="24"/>
          <w:szCs w:val="24"/>
        </w:rPr>
        <w:t>The BP target used was 130/80mmHg</w:t>
      </w:r>
      <w:r w:rsidR="00F25A56" w:rsidRPr="00F703C2">
        <w:rPr>
          <w:sz w:val="24"/>
          <w:szCs w:val="24"/>
        </w:rPr>
        <w:t>,</w:t>
      </w:r>
      <w:r w:rsidR="007E7503" w:rsidRPr="00F703C2">
        <w:rPr>
          <w:sz w:val="24"/>
          <w:szCs w:val="24"/>
        </w:rPr>
        <w:t xml:space="preserve"> recommended </w:t>
      </w:r>
      <w:r w:rsidR="00F25A56" w:rsidRPr="00F703C2">
        <w:rPr>
          <w:sz w:val="24"/>
          <w:szCs w:val="24"/>
        </w:rPr>
        <w:t xml:space="preserve">at the time for high-risk patients </w:t>
      </w:r>
      <w:r w:rsidR="007E7503" w:rsidRPr="00F703C2">
        <w:rPr>
          <w:sz w:val="24"/>
          <w:szCs w:val="24"/>
        </w:rPr>
        <w:t>by the British Hypertension</w:t>
      </w:r>
      <w:r w:rsidR="00491938" w:rsidRPr="00F703C2">
        <w:rPr>
          <w:sz w:val="24"/>
          <w:szCs w:val="24"/>
        </w:rPr>
        <w:t xml:space="preserve"> Society</w:t>
      </w:r>
      <w:r w:rsidR="00491938" w:rsidRPr="00F703C2">
        <w:rPr>
          <w:sz w:val="24"/>
          <w:szCs w:val="24"/>
        </w:rPr>
        <w:fldChar w:fldCharType="begin">
          <w:fldData xml:space="preserve">PEVuZE5vdGU+PENpdGU+PEF1dGhvcj5XaWxsaWFtczwvQXV0aG9yPjxZZWFyPjIwMDQ8L1llYXI+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XaWxsaWFtczwvQXV0aG9yPjxZZWFyPjIwMDQ8L1llYXI+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491938" w:rsidRPr="00F703C2">
        <w:rPr>
          <w:sz w:val="24"/>
          <w:szCs w:val="24"/>
        </w:rPr>
      </w:r>
      <w:r w:rsidR="00491938" w:rsidRPr="00F703C2">
        <w:rPr>
          <w:sz w:val="24"/>
          <w:szCs w:val="24"/>
        </w:rPr>
        <w:fldChar w:fldCharType="separate"/>
      </w:r>
      <w:r w:rsidR="00CE6ABA" w:rsidRPr="00F703C2">
        <w:rPr>
          <w:i/>
          <w:noProof/>
          <w:sz w:val="24"/>
          <w:szCs w:val="24"/>
          <w:vertAlign w:val="superscript"/>
        </w:rPr>
        <w:t>10</w:t>
      </w:r>
      <w:r w:rsidR="00491938" w:rsidRPr="00F703C2">
        <w:rPr>
          <w:sz w:val="24"/>
          <w:szCs w:val="24"/>
        </w:rPr>
        <w:fldChar w:fldCharType="end"/>
      </w:r>
      <w:r w:rsidR="007E7503" w:rsidRPr="00F703C2">
        <w:rPr>
          <w:sz w:val="24"/>
          <w:szCs w:val="24"/>
        </w:rPr>
        <w:t xml:space="preserve"> and Joint British Societies</w:t>
      </w:r>
      <w:r w:rsidR="00491938" w:rsidRPr="00F703C2">
        <w:rPr>
          <w:sz w:val="24"/>
          <w:szCs w:val="24"/>
        </w:rPr>
        <w:fldChar w:fldCharType="begin">
          <w:fldData xml:space="preserve">PEVuZE5vdGU+PENpdGU+PEF1dGhvcj5Ccml0aXNoIENhcmRpYWM8L0F1dGhvcj48WWVhcj4yMDA1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Ccml0aXNoIENhcmRpYWM8L0F1dGhvcj48WWVhcj4yMDA1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491938" w:rsidRPr="00F703C2">
        <w:rPr>
          <w:sz w:val="24"/>
          <w:szCs w:val="24"/>
        </w:rPr>
      </w:r>
      <w:r w:rsidR="00491938" w:rsidRPr="00F703C2">
        <w:rPr>
          <w:sz w:val="24"/>
          <w:szCs w:val="24"/>
        </w:rPr>
        <w:fldChar w:fldCharType="separate"/>
      </w:r>
      <w:r w:rsidR="00CE6ABA" w:rsidRPr="00F703C2">
        <w:rPr>
          <w:i/>
          <w:noProof/>
          <w:sz w:val="24"/>
          <w:szCs w:val="24"/>
          <w:vertAlign w:val="superscript"/>
        </w:rPr>
        <w:t>11</w:t>
      </w:r>
      <w:r w:rsidR="00491938" w:rsidRPr="00F703C2">
        <w:rPr>
          <w:sz w:val="24"/>
          <w:szCs w:val="24"/>
        </w:rPr>
        <w:fldChar w:fldCharType="end"/>
      </w:r>
      <w:r w:rsidR="007E7503" w:rsidRPr="00F703C2">
        <w:rPr>
          <w:sz w:val="24"/>
          <w:szCs w:val="24"/>
        </w:rPr>
        <w:t>. The British Hypertension Society suggest</w:t>
      </w:r>
      <w:r w:rsidR="009C48A8" w:rsidRPr="00F703C2">
        <w:rPr>
          <w:sz w:val="24"/>
          <w:szCs w:val="24"/>
        </w:rPr>
        <w:t>ed</w:t>
      </w:r>
      <w:r w:rsidR="007E7503" w:rsidRPr="00F703C2">
        <w:rPr>
          <w:sz w:val="24"/>
          <w:szCs w:val="24"/>
        </w:rPr>
        <w:t xml:space="preserve"> an adjustment of 10/5mmHg for home readings, so the home BP target in TASMIN-SR was 120/75mmHg. </w:t>
      </w:r>
      <w:r w:rsidR="001532E4" w:rsidRPr="00F703C2">
        <w:rPr>
          <w:sz w:val="24"/>
          <w:szCs w:val="24"/>
        </w:rPr>
        <w:t>Patients were provided with a simple colour coded chart to hel</w:t>
      </w:r>
      <w:r w:rsidR="007E7503" w:rsidRPr="00F703C2">
        <w:rPr>
          <w:sz w:val="24"/>
          <w:szCs w:val="24"/>
        </w:rPr>
        <w:t>p them interpret their readings: Red (high) &gt;180/100mmHg, Amber (above target) 121-180/76 – 100mmHg, Green (normal) 100-120/≤75mmHg, Blue (very low) SBP &lt;100mmHg</w:t>
      </w:r>
      <w:r w:rsidR="005B03B3" w:rsidRPr="00F703C2">
        <w:rPr>
          <w:sz w:val="24"/>
          <w:szCs w:val="24"/>
        </w:rPr>
        <w:t xml:space="preserve"> (Figure </w:t>
      </w:r>
      <w:r w:rsidR="00DC7B9E" w:rsidRPr="00F703C2">
        <w:rPr>
          <w:sz w:val="24"/>
          <w:szCs w:val="24"/>
        </w:rPr>
        <w:t>A</w:t>
      </w:r>
      <w:r w:rsidR="005B03B3" w:rsidRPr="00F703C2">
        <w:rPr>
          <w:sz w:val="24"/>
          <w:szCs w:val="24"/>
        </w:rPr>
        <w:t>1 – appendix).</w:t>
      </w:r>
      <w:r w:rsidR="001532E4" w:rsidRPr="00F703C2">
        <w:rPr>
          <w:sz w:val="24"/>
          <w:szCs w:val="24"/>
        </w:rPr>
        <w:t xml:space="preserve"> </w:t>
      </w:r>
    </w:p>
    <w:p w14:paraId="4514A8AE" w14:textId="77777777" w:rsidR="00D26194" w:rsidRPr="00F703C2" w:rsidRDefault="00D26194" w:rsidP="0045122B">
      <w:pPr>
        <w:spacing w:after="0" w:line="360" w:lineRule="auto"/>
        <w:jc w:val="both"/>
        <w:rPr>
          <w:sz w:val="24"/>
          <w:szCs w:val="24"/>
        </w:rPr>
      </w:pPr>
    </w:p>
    <w:p w14:paraId="4497ECF5" w14:textId="77777777" w:rsidR="00055113" w:rsidRPr="00F703C2" w:rsidRDefault="00491938" w:rsidP="0045122B">
      <w:pPr>
        <w:spacing w:after="0" w:line="360" w:lineRule="auto"/>
        <w:jc w:val="both"/>
        <w:rPr>
          <w:sz w:val="24"/>
          <w:szCs w:val="24"/>
        </w:rPr>
      </w:pPr>
      <w:r w:rsidRPr="00F703C2">
        <w:rPr>
          <w:sz w:val="24"/>
          <w:szCs w:val="24"/>
        </w:rPr>
        <w:t>Patients were trained to measure their BP in a seated position with the arm supported on a flat surface so the cuff was at the level of the heart. They were asked to take two readings</w:t>
      </w:r>
      <w:r w:rsidR="00445CCB" w:rsidRPr="00F703C2">
        <w:rPr>
          <w:sz w:val="24"/>
          <w:szCs w:val="24"/>
        </w:rPr>
        <w:t>,</w:t>
      </w:r>
      <w:r w:rsidRPr="00F703C2">
        <w:rPr>
          <w:sz w:val="24"/>
          <w:szCs w:val="24"/>
        </w:rPr>
        <w:t xml:space="preserve"> wit</w:t>
      </w:r>
      <w:r w:rsidR="00445CCB" w:rsidRPr="00F703C2">
        <w:rPr>
          <w:sz w:val="24"/>
          <w:szCs w:val="24"/>
        </w:rPr>
        <w:t xml:space="preserve">h a minute rest between them, and </w:t>
      </w:r>
      <w:r w:rsidR="009C48A8" w:rsidRPr="00F703C2">
        <w:rPr>
          <w:sz w:val="24"/>
          <w:szCs w:val="24"/>
        </w:rPr>
        <w:t xml:space="preserve">to </w:t>
      </w:r>
      <w:r w:rsidRPr="00F703C2">
        <w:rPr>
          <w:sz w:val="24"/>
          <w:szCs w:val="24"/>
        </w:rPr>
        <w:t xml:space="preserve">colour code the second of the readings using the </w:t>
      </w:r>
      <w:r w:rsidRPr="00F703C2">
        <w:rPr>
          <w:sz w:val="24"/>
          <w:szCs w:val="24"/>
        </w:rPr>
        <w:lastRenderedPageBreak/>
        <w:t>algorithm above. In each week</w:t>
      </w:r>
      <w:r w:rsidR="00A52B92" w:rsidRPr="00F703C2">
        <w:rPr>
          <w:sz w:val="24"/>
          <w:szCs w:val="24"/>
        </w:rPr>
        <w:t xml:space="preserve"> of monitoring</w:t>
      </w:r>
      <w:r w:rsidR="00055113" w:rsidRPr="00F703C2">
        <w:rPr>
          <w:sz w:val="24"/>
          <w:szCs w:val="24"/>
        </w:rPr>
        <w:t xml:space="preserve"> any </w:t>
      </w:r>
      <w:r w:rsidR="009C48A8" w:rsidRPr="00F703C2">
        <w:rPr>
          <w:sz w:val="24"/>
          <w:szCs w:val="24"/>
        </w:rPr>
        <w:t xml:space="preserve">very high </w:t>
      </w:r>
      <w:r w:rsidR="00055113" w:rsidRPr="00F703C2">
        <w:rPr>
          <w:sz w:val="24"/>
          <w:szCs w:val="24"/>
        </w:rPr>
        <w:t xml:space="preserve">or </w:t>
      </w:r>
      <w:r w:rsidR="009C48A8" w:rsidRPr="00F703C2">
        <w:rPr>
          <w:sz w:val="24"/>
          <w:szCs w:val="24"/>
        </w:rPr>
        <w:t>low</w:t>
      </w:r>
      <w:r w:rsidR="00055113" w:rsidRPr="00F703C2">
        <w:rPr>
          <w:sz w:val="24"/>
          <w:szCs w:val="24"/>
        </w:rPr>
        <w:t xml:space="preserve"> readings</w:t>
      </w:r>
      <w:r w:rsidR="00570E70" w:rsidRPr="00F703C2">
        <w:rPr>
          <w:sz w:val="24"/>
          <w:szCs w:val="24"/>
        </w:rPr>
        <w:t>,</w:t>
      </w:r>
      <w:r w:rsidR="00055113" w:rsidRPr="00F703C2">
        <w:rPr>
          <w:sz w:val="24"/>
          <w:szCs w:val="24"/>
        </w:rPr>
        <w:t xml:space="preserve"> that persisted when a third reading was taken 5 minutes after the second</w:t>
      </w:r>
      <w:r w:rsidR="00445CCB" w:rsidRPr="00F703C2">
        <w:rPr>
          <w:sz w:val="24"/>
          <w:szCs w:val="24"/>
        </w:rPr>
        <w:t>,</w:t>
      </w:r>
      <w:r w:rsidR="00055113" w:rsidRPr="00F703C2">
        <w:rPr>
          <w:sz w:val="24"/>
          <w:szCs w:val="24"/>
        </w:rPr>
        <w:t xml:space="preserve"> required the patient to contact their surgery for advice. </w:t>
      </w:r>
      <w:r w:rsidR="00CC7A92" w:rsidRPr="00F703C2">
        <w:rPr>
          <w:sz w:val="24"/>
          <w:szCs w:val="24"/>
        </w:rPr>
        <w:t xml:space="preserve">Patients needed to have at least four readings of the same colour in order to make a management decision. </w:t>
      </w:r>
      <w:r w:rsidR="00055113" w:rsidRPr="00F703C2">
        <w:rPr>
          <w:sz w:val="24"/>
          <w:szCs w:val="24"/>
        </w:rPr>
        <w:t xml:space="preserve">Four or more </w:t>
      </w:r>
      <w:r w:rsidR="009C48A8" w:rsidRPr="00F703C2">
        <w:rPr>
          <w:sz w:val="24"/>
          <w:szCs w:val="24"/>
        </w:rPr>
        <w:t xml:space="preserve">raised </w:t>
      </w:r>
      <w:r w:rsidR="00055113" w:rsidRPr="00F703C2">
        <w:rPr>
          <w:sz w:val="24"/>
          <w:szCs w:val="24"/>
        </w:rPr>
        <w:t xml:space="preserve">readings over two consecutive months resulted in a </w:t>
      </w:r>
      <w:r w:rsidR="00CC7A92" w:rsidRPr="00F703C2">
        <w:rPr>
          <w:sz w:val="24"/>
          <w:szCs w:val="24"/>
        </w:rPr>
        <w:t xml:space="preserve">recommendation for </w:t>
      </w:r>
      <w:r w:rsidR="00055113" w:rsidRPr="00F703C2">
        <w:rPr>
          <w:sz w:val="24"/>
          <w:szCs w:val="24"/>
        </w:rPr>
        <w:t xml:space="preserve">change in medication. Four or more </w:t>
      </w:r>
      <w:r w:rsidR="009C48A8" w:rsidRPr="00F703C2">
        <w:rPr>
          <w:sz w:val="24"/>
          <w:szCs w:val="24"/>
        </w:rPr>
        <w:t xml:space="preserve">normal </w:t>
      </w:r>
      <w:r w:rsidR="00055113" w:rsidRPr="00F703C2">
        <w:rPr>
          <w:sz w:val="24"/>
          <w:szCs w:val="24"/>
        </w:rPr>
        <w:t xml:space="preserve">readings </w:t>
      </w:r>
      <w:r w:rsidR="009C48A8" w:rsidRPr="00F703C2">
        <w:rPr>
          <w:sz w:val="24"/>
          <w:szCs w:val="24"/>
        </w:rPr>
        <w:t>simply</w:t>
      </w:r>
      <w:r w:rsidR="00055113" w:rsidRPr="00F703C2">
        <w:rPr>
          <w:sz w:val="24"/>
          <w:szCs w:val="24"/>
        </w:rPr>
        <w:t xml:space="preserve"> required the patient to continue monitoring the following month.</w:t>
      </w:r>
      <w:r w:rsidR="005B597C" w:rsidRPr="00F703C2">
        <w:rPr>
          <w:sz w:val="24"/>
          <w:szCs w:val="24"/>
        </w:rPr>
        <w:t xml:space="preserve"> </w:t>
      </w:r>
      <w:r w:rsidR="006258F3" w:rsidRPr="00F703C2">
        <w:rPr>
          <w:sz w:val="24"/>
          <w:szCs w:val="24"/>
        </w:rPr>
        <w:t xml:space="preserve">Participants used a </w:t>
      </w:r>
      <w:r w:rsidR="001D7D51" w:rsidRPr="00F703C2">
        <w:rPr>
          <w:sz w:val="24"/>
          <w:szCs w:val="24"/>
        </w:rPr>
        <w:t xml:space="preserve">paper form </w:t>
      </w:r>
      <w:r w:rsidR="006258F3" w:rsidRPr="00F703C2">
        <w:rPr>
          <w:sz w:val="24"/>
          <w:szCs w:val="24"/>
        </w:rPr>
        <w:t xml:space="preserve">to </w:t>
      </w:r>
      <w:r w:rsidR="001D7D51" w:rsidRPr="00F703C2">
        <w:rPr>
          <w:sz w:val="24"/>
          <w:szCs w:val="24"/>
        </w:rPr>
        <w:t xml:space="preserve">record </w:t>
      </w:r>
      <w:r w:rsidR="006C778D" w:rsidRPr="00F703C2">
        <w:rPr>
          <w:sz w:val="24"/>
          <w:szCs w:val="24"/>
        </w:rPr>
        <w:t>daily</w:t>
      </w:r>
      <w:r w:rsidR="00055113" w:rsidRPr="00F703C2">
        <w:rPr>
          <w:sz w:val="24"/>
          <w:szCs w:val="24"/>
        </w:rPr>
        <w:t xml:space="preserve"> readin</w:t>
      </w:r>
      <w:r w:rsidR="00E653C1" w:rsidRPr="00F703C2">
        <w:rPr>
          <w:sz w:val="24"/>
          <w:szCs w:val="24"/>
        </w:rPr>
        <w:t xml:space="preserve">gs </w:t>
      </w:r>
      <w:r w:rsidR="00055113" w:rsidRPr="00F703C2">
        <w:rPr>
          <w:sz w:val="24"/>
          <w:szCs w:val="24"/>
        </w:rPr>
        <w:t xml:space="preserve">and any resulting actions. </w:t>
      </w:r>
    </w:p>
    <w:p w14:paraId="136A535D" w14:textId="77777777" w:rsidR="00491938" w:rsidRPr="00F703C2" w:rsidRDefault="005B597C" w:rsidP="009A47AB">
      <w:pPr>
        <w:spacing w:after="0" w:line="360" w:lineRule="auto"/>
        <w:rPr>
          <w:sz w:val="24"/>
          <w:szCs w:val="24"/>
        </w:rPr>
      </w:pPr>
      <w:r w:rsidRPr="00F703C2">
        <w:rPr>
          <w:sz w:val="24"/>
          <w:szCs w:val="24"/>
        </w:rPr>
        <w:t xml:space="preserve"> </w:t>
      </w:r>
    </w:p>
    <w:p w14:paraId="710CE0E3" w14:textId="77777777" w:rsidR="00491938" w:rsidRPr="00F703C2" w:rsidRDefault="0008605F" w:rsidP="009A47AB">
      <w:pPr>
        <w:spacing w:after="0" w:line="360" w:lineRule="auto"/>
        <w:rPr>
          <w:i/>
          <w:sz w:val="24"/>
          <w:szCs w:val="24"/>
        </w:rPr>
      </w:pPr>
      <w:r w:rsidRPr="00F703C2">
        <w:rPr>
          <w:i/>
          <w:sz w:val="24"/>
          <w:szCs w:val="24"/>
        </w:rPr>
        <w:t>Self – Titration</w:t>
      </w:r>
    </w:p>
    <w:p w14:paraId="161C56F5" w14:textId="0DAD60D0" w:rsidR="00015958" w:rsidRPr="00F703C2" w:rsidRDefault="005F1E8E" w:rsidP="0045122B">
      <w:pPr>
        <w:spacing w:after="0" w:line="360" w:lineRule="auto"/>
        <w:jc w:val="both"/>
        <w:rPr>
          <w:sz w:val="24"/>
          <w:szCs w:val="24"/>
        </w:rPr>
      </w:pPr>
      <w:r w:rsidRPr="00F703C2">
        <w:rPr>
          <w:sz w:val="24"/>
          <w:szCs w:val="24"/>
        </w:rPr>
        <w:t>All</w:t>
      </w:r>
      <w:r w:rsidR="0008605F" w:rsidRPr="00F703C2">
        <w:rPr>
          <w:sz w:val="24"/>
          <w:szCs w:val="24"/>
        </w:rPr>
        <w:t xml:space="preserve"> patients were given </w:t>
      </w:r>
      <w:r w:rsidR="00FF3401" w:rsidRPr="00F703C2">
        <w:rPr>
          <w:sz w:val="24"/>
          <w:szCs w:val="24"/>
        </w:rPr>
        <w:t>a medication review at baseline.</w:t>
      </w:r>
      <w:r w:rsidR="00320208" w:rsidRPr="00F703C2">
        <w:rPr>
          <w:sz w:val="24"/>
          <w:szCs w:val="24"/>
        </w:rPr>
        <w:t xml:space="preserve"> </w:t>
      </w:r>
      <w:r w:rsidR="00EA0084" w:rsidRPr="00F703C2">
        <w:rPr>
          <w:sz w:val="24"/>
          <w:szCs w:val="24"/>
        </w:rPr>
        <w:t>I</w:t>
      </w:r>
      <w:r w:rsidR="0008605F" w:rsidRPr="00F703C2">
        <w:rPr>
          <w:sz w:val="24"/>
          <w:szCs w:val="24"/>
        </w:rPr>
        <w:t xml:space="preserve">ntervention </w:t>
      </w:r>
      <w:r w:rsidR="00320208" w:rsidRPr="00F703C2">
        <w:rPr>
          <w:sz w:val="24"/>
          <w:szCs w:val="24"/>
        </w:rPr>
        <w:t xml:space="preserve">patients were </w:t>
      </w:r>
      <w:r w:rsidR="00570E70" w:rsidRPr="00F703C2">
        <w:rPr>
          <w:sz w:val="24"/>
          <w:szCs w:val="24"/>
        </w:rPr>
        <w:t xml:space="preserve">also </w:t>
      </w:r>
      <w:r w:rsidR="00320208" w:rsidRPr="00F703C2">
        <w:rPr>
          <w:sz w:val="24"/>
          <w:szCs w:val="24"/>
        </w:rPr>
        <w:t>provided with an individual</w:t>
      </w:r>
      <w:r w:rsidR="00CC7A92" w:rsidRPr="00F703C2">
        <w:rPr>
          <w:sz w:val="24"/>
          <w:szCs w:val="24"/>
        </w:rPr>
        <w:t>ised</w:t>
      </w:r>
      <w:r w:rsidR="00320208" w:rsidRPr="00F703C2">
        <w:rPr>
          <w:sz w:val="24"/>
          <w:szCs w:val="24"/>
        </w:rPr>
        <w:t xml:space="preserve"> three-step self-management plan with each step </w:t>
      </w:r>
      <w:r w:rsidR="00CC7A92" w:rsidRPr="00F703C2">
        <w:rPr>
          <w:sz w:val="24"/>
          <w:szCs w:val="24"/>
        </w:rPr>
        <w:t xml:space="preserve">recommending </w:t>
      </w:r>
      <w:r w:rsidR="00320208" w:rsidRPr="00F703C2">
        <w:rPr>
          <w:sz w:val="24"/>
          <w:szCs w:val="24"/>
        </w:rPr>
        <w:t>a single medication change (increased dose or additional medication)</w:t>
      </w:r>
      <w:r w:rsidR="006258F3" w:rsidRPr="00F703C2">
        <w:rPr>
          <w:sz w:val="24"/>
          <w:szCs w:val="24"/>
        </w:rPr>
        <w:t>, along with any required blood tests or other investigations</w:t>
      </w:r>
      <w:r w:rsidR="00320208" w:rsidRPr="00F703C2">
        <w:rPr>
          <w:sz w:val="24"/>
          <w:szCs w:val="24"/>
        </w:rPr>
        <w:t>. Medication choices remained at the discretion of the GP.</w:t>
      </w:r>
      <w:r w:rsidR="006B6561" w:rsidRPr="00F703C2">
        <w:rPr>
          <w:sz w:val="24"/>
          <w:szCs w:val="24"/>
        </w:rPr>
        <w:t xml:space="preserve"> An example titration plan is available in the supplementary content (Figure A2 – appendix).</w:t>
      </w:r>
      <w:r w:rsidR="00320208" w:rsidRPr="00F703C2">
        <w:rPr>
          <w:sz w:val="24"/>
          <w:szCs w:val="24"/>
        </w:rPr>
        <w:t xml:space="preserve"> When a change was required</w:t>
      </w:r>
      <w:r w:rsidR="006258F3" w:rsidRPr="00F703C2">
        <w:rPr>
          <w:sz w:val="24"/>
          <w:szCs w:val="24"/>
        </w:rPr>
        <w:t xml:space="preserve">, </w:t>
      </w:r>
      <w:r w:rsidR="00320208" w:rsidRPr="00F703C2">
        <w:rPr>
          <w:sz w:val="24"/>
          <w:szCs w:val="24"/>
        </w:rPr>
        <w:t xml:space="preserve">the patient indicated which step it was on their BP measurement form and sent it in to the practice. The practice then issued the prescription for the patient to collect as usual. </w:t>
      </w:r>
      <w:r w:rsidR="00405065" w:rsidRPr="00F703C2">
        <w:rPr>
          <w:sz w:val="24"/>
          <w:szCs w:val="24"/>
        </w:rPr>
        <w:t>T</w:t>
      </w:r>
      <w:r w:rsidR="00320208" w:rsidRPr="00F703C2">
        <w:rPr>
          <w:sz w:val="24"/>
          <w:szCs w:val="24"/>
        </w:rPr>
        <w:t>hree medication changes cover</w:t>
      </w:r>
      <w:r w:rsidR="00405065" w:rsidRPr="00F703C2">
        <w:rPr>
          <w:sz w:val="24"/>
          <w:szCs w:val="24"/>
        </w:rPr>
        <w:t>ed</w:t>
      </w:r>
      <w:r w:rsidR="00320208" w:rsidRPr="00F703C2">
        <w:rPr>
          <w:sz w:val="24"/>
          <w:szCs w:val="24"/>
        </w:rPr>
        <w:t xml:space="preserve"> the patient for </w:t>
      </w:r>
      <w:r w:rsidR="006258F3" w:rsidRPr="00F703C2">
        <w:rPr>
          <w:sz w:val="24"/>
          <w:szCs w:val="24"/>
        </w:rPr>
        <w:t xml:space="preserve">a minimum of eight </w:t>
      </w:r>
      <w:r w:rsidR="00320208" w:rsidRPr="00F703C2">
        <w:rPr>
          <w:sz w:val="24"/>
          <w:szCs w:val="24"/>
        </w:rPr>
        <w:t xml:space="preserve">months </w:t>
      </w:r>
      <w:r w:rsidR="006258F3" w:rsidRPr="00F703C2">
        <w:rPr>
          <w:sz w:val="24"/>
          <w:szCs w:val="24"/>
        </w:rPr>
        <w:t>and t</w:t>
      </w:r>
      <w:r w:rsidR="00320208" w:rsidRPr="00F703C2">
        <w:rPr>
          <w:sz w:val="24"/>
          <w:szCs w:val="24"/>
        </w:rPr>
        <w:t>he</w:t>
      </w:r>
      <w:r w:rsidR="00405065" w:rsidRPr="00F703C2">
        <w:rPr>
          <w:sz w:val="24"/>
          <w:szCs w:val="24"/>
        </w:rPr>
        <w:t>y</w:t>
      </w:r>
      <w:r w:rsidR="00320208" w:rsidRPr="00F703C2">
        <w:rPr>
          <w:sz w:val="24"/>
          <w:szCs w:val="24"/>
        </w:rPr>
        <w:t xml:space="preserve"> </w:t>
      </w:r>
      <w:r w:rsidR="00FF3401" w:rsidRPr="00F703C2">
        <w:rPr>
          <w:sz w:val="24"/>
          <w:szCs w:val="24"/>
        </w:rPr>
        <w:t>return</w:t>
      </w:r>
      <w:r w:rsidR="001D7D51" w:rsidRPr="00F703C2">
        <w:rPr>
          <w:sz w:val="24"/>
          <w:szCs w:val="24"/>
        </w:rPr>
        <w:t>ed</w:t>
      </w:r>
      <w:r w:rsidR="00FF3401" w:rsidRPr="00F703C2">
        <w:rPr>
          <w:sz w:val="24"/>
          <w:szCs w:val="24"/>
        </w:rPr>
        <w:t xml:space="preserve"> to the GP if</w:t>
      </w:r>
      <w:r w:rsidR="00405065" w:rsidRPr="00F703C2">
        <w:rPr>
          <w:sz w:val="24"/>
          <w:szCs w:val="24"/>
        </w:rPr>
        <w:t xml:space="preserve"> further</w:t>
      </w:r>
      <w:r w:rsidR="00FF3401" w:rsidRPr="00F703C2">
        <w:rPr>
          <w:sz w:val="24"/>
          <w:szCs w:val="24"/>
        </w:rPr>
        <w:t xml:space="preserve"> </w:t>
      </w:r>
      <w:r w:rsidR="006258F3" w:rsidRPr="00F703C2">
        <w:rPr>
          <w:sz w:val="24"/>
          <w:szCs w:val="24"/>
        </w:rPr>
        <w:t xml:space="preserve">medication </w:t>
      </w:r>
      <w:r w:rsidR="00FF3401" w:rsidRPr="00F703C2">
        <w:rPr>
          <w:sz w:val="24"/>
          <w:szCs w:val="24"/>
        </w:rPr>
        <w:t>changes were required.</w:t>
      </w:r>
      <w:r w:rsidR="006258F3" w:rsidRPr="00F703C2">
        <w:rPr>
          <w:sz w:val="24"/>
          <w:szCs w:val="24"/>
        </w:rPr>
        <w:t xml:space="preserve"> </w:t>
      </w:r>
    </w:p>
    <w:p w14:paraId="5840BD75" w14:textId="77777777" w:rsidR="0045122B" w:rsidRPr="00F703C2" w:rsidRDefault="0045122B" w:rsidP="009A47AB">
      <w:pPr>
        <w:spacing w:after="0" w:line="360" w:lineRule="auto"/>
        <w:rPr>
          <w:i/>
          <w:sz w:val="24"/>
          <w:szCs w:val="24"/>
        </w:rPr>
      </w:pPr>
    </w:p>
    <w:p w14:paraId="46B12425" w14:textId="77777777" w:rsidR="00491938" w:rsidRPr="00F703C2" w:rsidRDefault="00320208" w:rsidP="009A47AB">
      <w:pPr>
        <w:spacing w:after="0" w:line="360" w:lineRule="auto"/>
        <w:rPr>
          <w:i/>
          <w:sz w:val="24"/>
          <w:szCs w:val="24"/>
        </w:rPr>
      </w:pPr>
      <w:r w:rsidRPr="00F703C2">
        <w:rPr>
          <w:i/>
          <w:sz w:val="24"/>
          <w:szCs w:val="24"/>
        </w:rPr>
        <w:t xml:space="preserve">Training </w:t>
      </w:r>
    </w:p>
    <w:p w14:paraId="14C475D6" w14:textId="77777777" w:rsidR="00CE612D" w:rsidRPr="00F703C2" w:rsidRDefault="00CE612D" w:rsidP="009A47AB">
      <w:pPr>
        <w:spacing w:after="0" w:line="360" w:lineRule="auto"/>
        <w:jc w:val="both"/>
        <w:rPr>
          <w:sz w:val="24"/>
          <w:szCs w:val="24"/>
        </w:rPr>
      </w:pPr>
      <w:r w:rsidRPr="00F703C2">
        <w:rPr>
          <w:sz w:val="24"/>
          <w:szCs w:val="24"/>
        </w:rPr>
        <w:t xml:space="preserve">Patients </w:t>
      </w:r>
      <w:r w:rsidR="004F5FF2" w:rsidRPr="00F703C2">
        <w:rPr>
          <w:sz w:val="24"/>
          <w:szCs w:val="24"/>
        </w:rPr>
        <w:t xml:space="preserve">randomised to self-management </w:t>
      </w:r>
      <w:r w:rsidRPr="00F703C2">
        <w:rPr>
          <w:sz w:val="24"/>
          <w:szCs w:val="24"/>
        </w:rPr>
        <w:t>were offered</w:t>
      </w:r>
      <w:r w:rsidR="006A40A2" w:rsidRPr="00F703C2">
        <w:rPr>
          <w:sz w:val="24"/>
          <w:szCs w:val="24"/>
        </w:rPr>
        <w:t xml:space="preserve"> two training sessions</w:t>
      </w:r>
      <w:r w:rsidR="004F5FF2" w:rsidRPr="00F703C2">
        <w:rPr>
          <w:sz w:val="24"/>
          <w:szCs w:val="24"/>
        </w:rPr>
        <w:t>: b</w:t>
      </w:r>
      <w:r w:rsidR="007A40B3" w:rsidRPr="00F703C2">
        <w:rPr>
          <w:sz w:val="24"/>
          <w:szCs w:val="24"/>
        </w:rPr>
        <w:t>oth lasted</w:t>
      </w:r>
      <w:r w:rsidRPr="00F703C2">
        <w:rPr>
          <w:sz w:val="24"/>
          <w:szCs w:val="24"/>
        </w:rPr>
        <w:t xml:space="preserve"> approximately an hour with the possibility of a third session if this was required.</w:t>
      </w:r>
      <w:r w:rsidR="00EA12D0" w:rsidRPr="00F703C2">
        <w:rPr>
          <w:sz w:val="24"/>
          <w:szCs w:val="24"/>
        </w:rPr>
        <w:t xml:space="preserve"> The</w:t>
      </w:r>
      <w:r w:rsidRPr="00F703C2">
        <w:rPr>
          <w:sz w:val="24"/>
          <w:szCs w:val="24"/>
        </w:rPr>
        <w:t xml:space="preserve"> </w:t>
      </w:r>
      <w:r w:rsidR="00647DBC" w:rsidRPr="00F703C2">
        <w:rPr>
          <w:sz w:val="24"/>
          <w:szCs w:val="24"/>
        </w:rPr>
        <w:t xml:space="preserve">first </w:t>
      </w:r>
      <w:r w:rsidRPr="00F703C2">
        <w:rPr>
          <w:sz w:val="24"/>
          <w:szCs w:val="24"/>
        </w:rPr>
        <w:t xml:space="preserve">session </w:t>
      </w:r>
      <w:r w:rsidR="004F5FF2" w:rsidRPr="00F703C2">
        <w:rPr>
          <w:sz w:val="24"/>
          <w:szCs w:val="24"/>
        </w:rPr>
        <w:t>included</w:t>
      </w:r>
      <w:r w:rsidRPr="00F703C2">
        <w:rPr>
          <w:sz w:val="24"/>
          <w:szCs w:val="24"/>
        </w:rPr>
        <w:t xml:space="preserve"> the requirements of the study, knowing who to contact in case of queries or emergencies and learning </w:t>
      </w:r>
      <w:r w:rsidR="00965CD5" w:rsidRPr="00F703C2">
        <w:rPr>
          <w:sz w:val="24"/>
          <w:szCs w:val="24"/>
        </w:rPr>
        <w:t xml:space="preserve">how to follow the self-monitoring protocol. </w:t>
      </w:r>
      <w:r w:rsidR="00647DBC" w:rsidRPr="00F703C2">
        <w:rPr>
          <w:sz w:val="24"/>
          <w:szCs w:val="24"/>
        </w:rPr>
        <w:t xml:space="preserve">The second session involved </w:t>
      </w:r>
      <w:r w:rsidR="004F5FF2" w:rsidRPr="00F703C2">
        <w:rPr>
          <w:sz w:val="24"/>
          <w:szCs w:val="24"/>
        </w:rPr>
        <w:t>explanation of</w:t>
      </w:r>
      <w:r w:rsidR="00647DBC" w:rsidRPr="00F703C2">
        <w:rPr>
          <w:sz w:val="24"/>
          <w:szCs w:val="24"/>
        </w:rPr>
        <w:t xml:space="preserve"> how to colour code the week</w:t>
      </w:r>
      <w:r w:rsidR="00405065" w:rsidRPr="00F703C2">
        <w:rPr>
          <w:sz w:val="24"/>
          <w:szCs w:val="24"/>
        </w:rPr>
        <w:t xml:space="preserve"> and</w:t>
      </w:r>
      <w:r w:rsidR="00647DBC" w:rsidRPr="00F703C2">
        <w:rPr>
          <w:sz w:val="24"/>
          <w:szCs w:val="24"/>
        </w:rPr>
        <w:t xml:space="preserve"> when to implement a medication change. </w:t>
      </w:r>
      <w:r w:rsidR="00965CD5" w:rsidRPr="00F703C2">
        <w:rPr>
          <w:sz w:val="24"/>
          <w:szCs w:val="24"/>
        </w:rPr>
        <w:t>Patients were assessed to ensure they</w:t>
      </w:r>
      <w:r w:rsidR="006C778D" w:rsidRPr="00F703C2">
        <w:rPr>
          <w:sz w:val="24"/>
          <w:szCs w:val="24"/>
        </w:rPr>
        <w:t xml:space="preserve"> were capable of self-management</w:t>
      </w:r>
      <w:r w:rsidR="00965CD5" w:rsidRPr="00F703C2">
        <w:rPr>
          <w:sz w:val="24"/>
          <w:szCs w:val="24"/>
        </w:rPr>
        <w:t xml:space="preserve">. This included demonstrating </w:t>
      </w:r>
      <w:r w:rsidR="00405065" w:rsidRPr="00F703C2">
        <w:rPr>
          <w:sz w:val="24"/>
          <w:szCs w:val="24"/>
        </w:rPr>
        <w:t xml:space="preserve">correct use of the BP monitor, </w:t>
      </w:r>
      <w:r w:rsidR="00965CD5" w:rsidRPr="00F703C2">
        <w:rPr>
          <w:sz w:val="24"/>
          <w:szCs w:val="24"/>
        </w:rPr>
        <w:t>r</w:t>
      </w:r>
      <w:r w:rsidR="005B597C" w:rsidRPr="00F703C2">
        <w:rPr>
          <w:sz w:val="24"/>
          <w:szCs w:val="24"/>
        </w:rPr>
        <w:t xml:space="preserve">ecording results, </w:t>
      </w:r>
      <w:r w:rsidR="00965CD5" w:rsidRPr="00F703C2">
        <w:rPr>
          <w:sz w:val="24"/>
          <w:szCs w:val="24"/>
        </w:rPr>
        <w:t>correct application of the colour coding system and good knowledge and appl</w:t>
      </w:r>
      <w:r w:rsidR="00A52B92" w:rsidRPr="00F703C2">
        <w:rPr>
          <w:sz w:val="24"/>
          <w:szCs w:val="24"/>
        </w:rPr>
        <w:t xml:space="preserve">ication of required actions and </w:t>
      </w:r>
      <w:r w:rsidR="00965CD5" w:rsidRPr="00F703C2">
        <w:rPr>
          <w:sz w:val="24"/>
          <w:szCs w:val="24"/>
        </w:rPr>
        <w:t xml:space="preserve">medication changes. </w:t>
      </w:r>
      <w:r w:rsidR="00F071CB" w:rsidRPr="00F703C2">
        <w:rPr>
          <w:sz w:val="24"/>
          <w:szCs w:val="24"/>
        </w:rPr>
        <w:t>P</w:t>
      </w:r>
      <w:r w:rsidR="00C31EA3" w:rsidRPr="00F703C2">
        <w:rPr>
          <w:sz w:val="24"/>
          <w:szCs w:val="24"/>
        </w:rPr>
        <w:t>atient</w:t>
      </w:r>
      <w:r w:rsidR="00F071CB" w:rsidRPr="00F703C2">
        <w:rPr>
          <w:sz w:val="24"/>
          <w:szCs w:val="24"/>
        </w:rPr>
        <w:t>s were</w:t>
      </w:r>
      <w:r w:rsidR="00C31EA3" w:rsidRPr="00F703C2">
        <w:rPr>
          <w:sz w:val="24"/>
          <w:szCs w:val="24"/>
        </w:rPr>
        <w:t xml:space="preserve"> classed as competent </w:t>
      </w:r>
      <w:r w:rsidR="00F071CB" w:rsidRPr="00F703C2">
        <w:rPr>
          <w:sz w:val="24"/>
          <w:szCs w:val="24"/>
        </w:rPr>
        <w:t>if they showed</w:t>
      </w:r>
      <w:r w:rsidR="00C31EA3" w:rsidRPr="00F703C2">
        <w:rPr>
          <w:sz w:val="24"/>
          <w:szCs w:val="24"/>
        </w:rPr>
        <w:t xml:space="preserve"> no problems or minimal errors they could correct with prompting</w:t>
      </w:r>
      <w:r w:rsidR="00647DBC" w:rsidRPr="00F703C2">
        <w:rPr>
          <w:sz w:val="24"/>
          <w:szCs w:val="24"/>
        </w:rPr>
        <w:t>.</w:t>
      </w:r>
      <w:r w:rsidR="00145D7F" w:rsidRPr="00F703C2">
        <w:rPr>
          <w:sz w:val="24"/>
          <w:szCs w:val="24"/>
        </w:rPr>
        <w:t xml:space="preserve"> </w:t>
      </w:r>
      <w:r w:rsidR="00DB244B" w:rsidRPr="00F703C2">
        <w:rPr>
          <w:sz w:val="24"/>
          <w:szCs w:val="24"/>
        </w:rPr>
        <w:t xml:space="preserve">Those unable to </w:t>
      </w:r>
      <w:r w:rsidR="00C31EA3" w:rsidRPr="00F703C2">
        <w:rPr>
          <w:sz w:val="24"/>
          <w:szCs w:val="24"/>
        </w:rPr>
        <w:t xml:space="preserve">reliably measure, record </w:t>
      </w:r>
      <w:r w:rsidR="00DB244B" w:rsidRPr="00F703C2">
        <w:rPr>
          <w:sz w:val="24"/>
          <w:szCs w:val="24"/>
        </w:rPr>
        <w:t xml:space="preserve">or </w:t>
      </w:r>
      <w:r w:rsidR="00C31EA3" w:rsidRPr="00F703C2">
        <w:rPr>
          <w:sz w:val="24"/>
          <w:szCs w:val="24"/>
        </w:rPr>
        <w:t xml:space="preserve">colour code </w:t>
      </w:r>
      <w:r w:rsidR="00DB244B" w:rsidRPr="00F703C2">
        <w:rPr>
          <w:sz w:val="24"/>
          <w:szCs w:val="24"/>
        </w:rPr>
        <w:t xml:space="preserve">BP </w:t>
      </w:r>
      <w:r w:rsidR="00D26194" w:rsidRPr="00F703C2">
        <w:rPr>
          <w:sz w:val="24"/>
          <w:szCs w:val="24"/>
        </w:rPr>
        <w:t>readings</w:t>
      </w:r>
      <w:r w:rsidR="00145D7F" w:rsidRPr="00F703C2">
        <w:rPr>
          <w:sz w:val="24"/>
          <w:szCs w:val="24"/>
        </w:rPr>
        <w:t xml:space="preserve"> were invited to </w:t>
      </w:r>
      <w:r w:rsidR="00647DBC" w:rsidRPr="00F703C2">
        <w:rPr>
          <w:sz w:val="24"/>
          <w:szCs w:val="24"/>
        </w:rPr>
        <w:t>a third training session</w:t>
      </w:r>
      <w:r w:rsidR="00145D7F" w:rsidRPr="00F703C2">
        <w:rPr>
          <w:sz w:val="24"/>
          <w:szCs w:val="24"/>
        </w:rPr>
        <w:t>.</w:t>
      </w:r>
      <w:r w:rsidR="00647DBC" w:rsidRPr="00F703C2">
        <w:rPr>
          <w:sz w:val="24"/>
          <w:szCs w:val="24"/>
        </w:rPr>
        <w:t xml:space="preserve"> </w:t>
      </w:r>
      <w:r w:rsidR="00DB244B" w:rsidRPr="00F703C2">
        <w:rPr>
          <w:sz w:val="24"/>
          <w:szCs w:val="24"/>
        </w:rPr>
        <w:t>Those assessed as</w:t>
      </w:r>
      <w:r w:rsidR="00647DBC" w:rsidRPr="00F703C2">
        <w:rPr>
          <w:sz w:val="24"/>
          <w:szCs w:val="24"/>
        </w:rPr>
        <w:t xml:space="preserve"> </w:t>
      </w:r>
      <w:r w:rsidR="00647DBC" w:rsidRPr="00F703C2">
        <w:rPr>
          <w:sz w:val="24"/>
          <w:szCs w:val="24"/>
        </w:rPr>
        <w:lastRenderedPageBreak/>
        <w:t xml:space="preserve">competent </w:t>
      </w:r>
      <w:r w:rsidR="00DB244B" w:rsidRPr="00F703C2">
        <w:rPr>
          <w:sz w:val="24"/>
          <w:szCs w:val="24"/>
        </w:rPr>
        <w:t xml:space="preserve">to </w:t>
      </w:r>
      <w:r w:rsidR="00647DBC" w:rsidRPr="00F703C2">
        <w:rPr>
          <w:sz w:val="24"/>
          <w:szCs w:val="24"/>
        </w:rPr>
        <w:t xml:space="preserve">self-monitor but not </w:t>
      </w:r>
      <w:r w:rsidR="00DB244B" w:rsidRPr="00F703C2">
        <w:rPr>
          <w:sz w:val="24"/>
          <w:szCs w:val="24"/>
        </w:rPr>
        <w:t xml:space="preserve">to </w:t>
      </w:r>
      <w:r w:rsidR="00647DBC" w:rsidRPr="00F703C2">
        <w:rPr>
          <w:sz w:val="24"/>
          <w:szCs w:val="24"/>
        </w:rPr>
        <w:t xml:space="preserve">self-manage were able to continue in the study </w:t>
      </w:r>
      <w:r w:rsidR="00DB244B" w:rsidRPr="00F703C2">
        <w:rPr>
          <w:sz w:val="24"/>
          <w:szCs w:val="24"/>
        </w:rPr>
        <w:t>simply monitoring</w:t>
      </w:r>
      <w:r w:rsidR="00647DBC" w:rsidRPr="00F703C2">
        <w:rPr>
          <w:sz w:val="24"/>
          <w:szCs w:val="24"/>
        </w:rPr>
        <w:t xml:space="preserve">. </w:t>
      </w:r>
      <w:r w:rsidR="00DB244B" w:rsidRPr="00F703C2">
        <w:rPr>
          <w:sz w:val="24"/>
          <w:szCs w:val="24"/>
        </w:rPr>
        <w:t>Those</w:t>
      </w:r>
      <w:r w:rsidR="00647DBC" w:rsidRPr="00F703C2">
        <w:rPr>
          <w:sz w:val="24"/>
          <w:szCs w:val="24"/>
        </w:rPr>
        <w:t xml:space="preserve"> unable to self-monitor </w:t>
      </w:r>
      <w:r w:rsidR="00F15A02" w:rsidRPr="00F703C2">
        <w:rPr>
          <w:sz w:val="24"/>
          <w:szCs w:val="24"/>
        </w:rPr>
        <w:t>were</w:t>
      </w:r>
      <w:r w:rsidR="00647DBC" w:rsidRPr="00F703C2">
        <w:rPr>
          <w:sz w:val="24"/>
          <w:szCs w:val="24"/>
        </w:rPr>
        <w:t xml:space="preserve"> withdrawn from the intervention and return</w:t>
      </w:r>
      <w:r w:rsidR="00F15A02" w:rsidRPr="00F703C2">
        <w:rPr>
          <w:sz w:val="24"/>
          <w:szCs w:val="24"/>
        </w:rPr>
        <w:t>ed</w:t>
      </w:r>
      <w:r w:rsidR="00647DBC" w:rsidRPr="00F703C2">
        <w:rPr>
          <w:sz w:val="24"/>
          <w:szCs w:val="24"/>
        </w:rPr>
        <w:t xml:space="preserve"> to usual care</w:t>
      </w:r>
      <w:r w:rsidR="0089114A" w:rsidRPr="00F703C2">
        <w:rPr>
          <w:sz w:val="24"/>
          <w:szCs w:val="24"/>
        </w:rPr>
        <w:t xml:space="preserve"> (thoug</w:t>
      </w:r>
      <w:r w:rsidR="00570E70" w:rsidRPr="00F703C2">
        <w:rPr>
          <w:sz w:val="24"/>
          <w:szCs w:val="24"/>
        </w:rPr>
        <w:t>h for the purposes of the trial</w:t>
      </w:r>
      <w:r w:rsidR="0089114A" w:rsidRPr="00F703C2">
        <w:rPr>
          <w:sz w:val="24"/>
          <w:szCs w:val="24"/>
        </w:rPr>
        <w:t xml:space="preserve"> were analysed </w:t>
      </w:r>
      <w:r w:rsidR="00DB244B" w:rsidRPr="00F703C2">
        <w:rPr>
          <w:sz w:val="24"/>
          <w:szCs w:val="24"/>
        </w:rPr>
        <w:t>on an intention-to-treat basis</w:t>
      </w:r>
      <w:r w:rsidR="0089114A" w:rsidRPr="00F703C2">
        <w:rPr>
          <w:sz w:val="24"/>
          <w:szCs w:val="24"/>
        </w:rPr>
        <w:t>)</w:t>
      </w:r>
      <w:r w:rsidR="00647DBC" w:rsidRPr="00F703C2">
        <w:rPr>
          <w:sz w:val="24"/>
          <w:szCs w:val="24"/>
        </w:rPr>
        <w:t>.</w:t>
      </w:r>
    </w:p>
    <w:p w14:paraId="4FE956C7" w14:textId="77777777" w:rsidR="00CE612D" w:rsidRPr="00F703C2" w:rsidRDefault="00CE612D" w:rsidP="009A47AB">
      <w:pPr>
        <w:spacing w:after="0" w:line="360" w:lineRule="auto"/>
        <w:jc w:val="both"/>
        <w:rPr>
          <w:sz w:val="24"/>
          <w:szCs w:val="24"/>
        </w:rPr>
      </w:pPr>
    </w:p>
    <w:p w14:paraId="45B2E76F" w14:textId="77777777" w:rsidR="00CD6557" w:rsidRPr="00F703C2" w:rsidRDefault="00CD6557" w:rsidP="009A47AB">
      <w:pPr>
        <w:spacing w:after="0" w:line="360" w:lineRule="auto"/>
        <w:jc w:val="both"/>
        <w:rPr>
          <w:i/>
          <w:sz w:val="24"/>
          <w:szCs w:val="24"/>
        </w:rPr>
      </w:pPr>
      <w:r w:rsidRPr="00F703C2">
        <w:rPr>
          <w:i/>
          <w:sz w:val="24"/>
          <w:szCs w:val="24"/>
        </w:rPr>
        <w:t>Outcome data</w:t>
      </w:r>
    </w:p>
    <w:p w14:paraId="7B6570AD" w14:textId="65D3FADB" w:rsidR="006C1496" w:rsidRPr="00F703C2" w:rsidRDefault="00CE1DB4" w:rsidP="006C1496">
      <w:pPr>
        <w:spacing w:after="0" w:line="360" w:lineRule="auto"/>
        <w:jc w:val="both"/>
        <w:rPr>
          <w:sz w:val="24"/>
          <w:szCs w:val="24"/>
        </w:rPr>
      </w:pPr>
      <w:r w:rsidRPr="00F703C2">
        <w:rPr>
          <w:sz w:val="24"/>
          <w:szCs w:val="24"/>
        </w:rPr>
        <w:t xml:space="preserve">Patients </w:t>
      </w:r>
      <w:r w:rsidR="00E14117" w:rsidRPr="00F703C2">
        <w:rPr>
          <w:sz w:val="24"/>
          <w:szCs w:val="24"/>
        </w:rPr>
        <w:t xml:space="preserve">sent </w:t>
      </w:r>
      <w:r w:rsidRPr="00F703C2">
        <w:rPr>
          <w:sz w:val="24"/>
          <w:szCs w:val="24"/>
        </w:rPr>
        <w:t xml:space="preserve">a paper copy of their readings each month to the research team, </w:t>
      </w:r>
      <w:r w:rsidR="00E14117" w:rsidRPr="00F703C2">
        <w:rPr>
          <w:sz w:val="24"/>
          <w:szCs w:val="24"/>
        </w:rPr>
        <w:t xml:space="preserve">providing </w:t>
      </w:r>
      <w:r w:rsidRPr="00F703C2">
        <w:rPr>
          <w:sz w:val="24"/>
          <w:szCs w:val="24"/>
        </w:rPr>
        <w:t xml:space="preserve">a full record of BP readings they had recorded over 12 months. </w:t>
      </w:r>
      <w:r w:rsidR="007D3A74" w:rsidRPr="00F703C2">
        <w:rPr>
          <w:sz w:val="24"/>
          <w:szCs w:val="24"/>
        </w:rPr>
        <w:t>I</w:t>
      </w:r>
      <w:r w:rsidRPr="00F703C2">
        <w:rPr>
          <w:sz w:val="24"/>
          <w:szCs w:val="24"/>
        </w:rPr>
        <w:t>f patients initiated a medication change</w:t>
      </w:r>
      <w:r w:rsidR="00DB244B" w:rsidRPr="00F703C2">
        <w:rPr>
          <w:sz w:val="24"/>
          <w:szCs w:val="24"/>
        </w:rPr>
        <w:t>,</w:t>
      </w:r>
      <w:r w:rsidRPr="00F703C2">
        <w:rPr>
          <w:sz w:val="24"/>
          <w:szCs w:val="24"/>
        </w:rPr>
        <w:t xml:space="preserve"> they sent back a form to the research team. </w:t>
      </w:r>
      <w:r w:rsidR="00DB244B" w:rsidRPr="00F703C2">
        <w:rPr>
          <w:sz w:val="24"/>
          <w:szCs w:val="24"/>
        </w:rPr>
        <w:t>P</w:t>
      </w:r>
      <w:r w:rsidRPr="00F703C2">
        <w:rPr>
          <w:sz w:val="24"/>
          <w:szCs w:val="24"/>
        </w:rPr>
        <w:t>atie</w:t>
      </w:r>
      <w:r w:rsidR="00E14117" w:rsidRPr="00F703C2">
        <w:rPr>
          <w:sz w:val="24"/>
          <w:szCs w:val="24"/>
        </w:rPr>
        <w:t>nts were asked to bring their monitor</w:t>
      </w:r>
      <w:r w:rsidR="00DB244B" w:rsidRPr="00F703C2">
        <w:rPr>
          <w:sz w:val="24"/>
          <w:szCs w:val="24"/>
        </w:rPr>
        <w:t xml:space="preserve"> to follow-up clinics when BP</w:t>
      </w:r>
      <w:r w:rsidR="008F7C09" w:rsidRPr="00F703C2">
        <w:rPr>
          <w:sz w:val="24"/>
          <w:szCs w:val="24"/>
        </w:rPr>
        <w:t xml:space="preserve"> data were</w:t>
      </w:r>
      <w:r w:rsidRPr="00F703C2">
        <w:rPr>
          <w:sz w:val="24"/>
          <w:szCs w:val="24"/>
        </w:rPr>
        <w:t xml:space="preserve"> downloaded to provide a record of all readings taken. </w:t>
      </w:r>
      <w:r w:rsidR="005B597C" w:rsidRPr="00F703C2">
        <w:rPr>
          <w:sz w:val="24"/>
          <w:szCs w:val="24"/>
        </w:rPr>
        <w:t xml:space="preserve">Patients were not </w:t>
      </w:r>
      <w:r w:rsidR="00AA0440" w:rsidRPr="00F703C2">
        <w:rPr>
          <w:sz w:val="24"/>
          <w:szCs w:val="24"/>
        </w:rPr>
        <w:t xml:space="preserve">made </w:t>
      </w:r>
      <w:r w:rsidR="005B597C" w:rsidRPr="00F703C2">
        <w:rPr>
          <w:sz w:val="24"/>
          <w:szCs w:val="24"/>
        </w:rPr>
        <w:t>aware of this until the 6 month follow-up.</w:t>
      </w:r>
      <w:r w:rsidR="00145D7F" w:rsidRPr="00F703C2">
        <w:rPr>
          <w:sz w:val="24"/>
          <w:szCs w:val="24"/>
        </w:rPr>
        <w:t xml:space="preserve"> </w:t>
      </w:r>
      <w:r w:rsidRPr="00F703C2">
        <w:rPr>
          <w:sz w:val="24"/>
          <w:szCs w:val="24"/>
        </w:rPr>
        <w:t>T</w:t>
      </w:r>
      <w:r w:rsidR="00E14117" w:rsidRPr="00F703C2">
        <w:rPr>
          <w:sz w:val="24"/>
          <w:szCs w:val="24"/>
        </w:rPr>
        <w:t>h</w:t>
      </w:r>
      <w:r w:rsidRPr="00F703C2">
        <w:rPr>
          <w:sz w:val="24"/>
          <w:szCs w:val="24"/>
        </w:rPr>
        <w:t xml:space="preserve">e Microlife Home BP monitor has a memory capacity of 250 readings which enabled </w:t>
      </w:r>
      <w:r w:rsidR="00DB244B" w:rsidRPr="00F703C2">
        <w:rPr>
          <w:sz w:val="24"/>
          <w:szCs w:val="24"/>
        </w:rPr>
        <w:t xml:space="preserve">the full </w:t>
      </w:r>
      <w:r w:rsidRPr="00F703C2">
        <w:rPr>
          <w:sz w:val="24"/>
          <w:szCs w:val="24"/>
        </w:rPr>
        <w:t xml:space="preserve">12 months </w:t>
      </w:r>
      <w:r w:rsidR="00DB244B" w:rsidRPr="00F703C2">
        <w:rPr>
          <w:sz w:val="24"/>
          <w:szCs w:val="24"/>
        </w:rPr>
        <w:t xml:space="preserve">of </w:t>
      </w:r>
      <w:r w:rsidR="00317EB9" w:rsidRPr="00F703C2">
        <w:rPr>
          <w:sz w:val="24"/>
          <w:szCs w:val="24"/>
        </w:rPr>
        <w:t>data</w:t>
      </w:r>
      <w:r w:rsidR="00DB244B" w:rsidRPr="00F703C2">
        <w:rPr>
          <w:sz w:val="24"/>
          <w:szCs w:val="24"/>
        </w:rPr>
        <w:t xml:space="preserve"> to be collected during the two follow </w:t>
      </w:r>
      <w:r w:rsidR="008E6BEE" w:rsidRPr="00F703C2">
        <w:rPr>
          <w:sz w:val="24"/>
          <w:szCs w:val="24"/>
        </w:rPr>
        <w:t xml:space="preserve">up </w:t>
      </w:r>
      <w:r w:rsidR="00DB244B" w:rsidRPr="00F703C2">
        <w:rPr>
          <w:sz w:val="24"/>
          <w:szCs w:val="24"/>
        </w:rPr>
        <w:t>visits</w:t>
      </w:r>
      <w:r w:rsidRPr="00F703C2">
        <w:rPr>
          <w:sz w:val="24"/>
          <w:szCs w:val="24"/>
        </w:rPr>
        <w:t xml:space="preserve">. </w:t>
      </w:r>
    </w:p>
    <w:p w14:paraId="7DA09780" w14:textId="77777777" w:rsidR="00CD6557" w:rsidRPr="00F703C2" w:rsidRDefault="00CD6557" w:rsidP="00C31EA3">
      <w:pPr>
        <w:spacing w:after="0" w:line="360" w:lineRule="auto"/>
        <w:jc w:val="both"/>
        <w:rPr>
          <w:sz w:val="24"/>
          <w:szCs w:val="24"/>
        </w:rPr>
      </w:pPr>
    </w:p>
    <w:p w14:paraId="14E1170B" w14:textId="77777777" w:rsidR="00CE612D" w:rsidRPr="00F703C2" w:rsidRDefault="005D6ADB" w:rsidP="00C31EA3">
      <w:pPr>
        <w:spacing w:after="0" w:line="360" w:lineRule="auto"/>
        <w:jc w:val="both"/>
        <w:rPr>
          <w:i/>
          <w:sz w:val="24"/>
          <w:szCs w:val="24"/>
        </w:rPr>
      </w:pPr>
      <w:r w:rsidRPr="00F703C2">
        <w:rPr>
          <w:i/>
          <w:sz w:val="24"/>
          <w:szCs w:val="24"/>
        </w:rPr>
        <w:t>Analysis</w:t>
      </w:r>
    </w:p>
    <w:p w14:paraId="4CF38F9C" w14:textId="14CBDDAB" w:rsidR="00F15A02" w:rsidRPr="00F703C2" w:rsidRDefault="00103C4B" w:rsidP="00C31EA3">
      <w:pPr>
        <w:spacing w:after="0" w:line="360" w:lineRule="auto"/>
        <w:jc w:val="both"/>
        <w:rPr>
          <w:sz w:val="24"/>
          <w:szCs w:val="24"/>
        </w:rPr>
      </w:pPr>
      <w:r w:rsidRPr="00F703C2">
        <w:rPr>
          <w:sz w:val="24"/>
          <w:szCs w:val="24"/>
        </w:rPr>
        <w:t xml:space="preserve">This was a post-hoc analysis of the TASMIN-SR trial data. </w:t>
      </w:r>
      <w:r w:rsidR="007A40B3" w:rsidRPr="00F703C2">
        <w:rPr>
          <w:sz w:val="24"/>
          <w:szCs w:val="24"/>
        </w:rPr>
        <w:t>Analyses were performed using Stata 1</w:t>
      </w:r>
      <w:r w:rsidR="006C778D" w:rsidRPr="00F703C2">
        <w:rPr>
          <w:sz w:val="24"/>
          <w:szCs w:val="24"/>
        </w:rPr>
        <w:t>4</w:t>
      </w:r>
      <w:r w:rsidR="00A506A3" w:rsidRPr="00F703C2">
        <w:rPr>
          <w:sz w:val="24"/>
          <w:szCs w:val="24"/>
        </w:rPr>
        <w:t xml:space="preserve"> (Stata-Corp). Electronic BP readings were </w:t>
      </w:r>
      <w:r w:rsidR="00172B14" w:rsidRPr="00F703C2">
        <w:rPr>
          <w:sz w:val="24"/>
          <w:szCs w:val="24"/>
        </w:rPr>
        <w:t>compared to the paper re</w:t>
      </w:r>
      <w:r w:rsidR="007D3A74" w:rsidRPr="00F703C2">
        <w:rPr>
          <w:sz w:val="24"/>
          <w:szCs w:val="24"/>
        </w:rPr>
        <w:t>cords</w:t>
      </w:r>
      <w:r w:rsidR="00172B14" w:rsidRPr="00F703C2">
        <w:rPr>
          <w:sz w:val="24"/>
          <w:szCs w:val="24"/>
        </w:rPr>
        <w:t xml:space="preserve"> from patients and scores compiled on accuracy of reporting, how well patients followed the protocol and whether they interpreted readings correctly. </w:t>
      </w:r>
      <w:r w:rsidR="00447CDF" w:rsidRPr="00F703C2">
        <w:rPr>
          <w:sz w:val="24"/>
          <w:szCs w:val="24"/>
        </w:rPr>
        <w:t>Student</w:t>
      </w:r>
      <w:r w:rsidR="00DB244B" w:rsidRPr="00F703C2">
        <w:rPr>
          <w:sz w:val="24"/>
          <w:szCs w:val="24"/>
        </w:rPr>
        <w:t xml:space="preserve"> t</w:t>
      </w:r>
      <w:r w:rsidR="00145D7F" w:rsidRPr="00F703C2">
        <w:rPr>
          <w:sz w:val="24"/>
          <w:szCs w:val="24"/>
        </w:rPr>
        <w:t>-t</w:t>
      </w:r>
      <w:r w:rsidR="00C4615C" w:rsidRPr="00F703C2">
        <w:rPr>
          <w:sz w:val="24"/>
          <w:szCs w:val="24"/>
        </w:rPr>
        <w:t>est</w:t>
      </w:r>
      <w:r w:rsidR="00AA0440" w:rsidRPr="00F703C2">
        <w:rPr>
          <w:sz w:val="24"/>
          <w:szCs w:val="24"/>
        </w:rPr>
        <w:t xml:space="preserve"> </w:t>
      </w:r>
      <w:r w:rsidR="00C4615C" w:rsidRPr="00F703C2">
        <w:rPr>
          <w:sz w:val="24"/>
          <w:szCs w:val="24"/>
        </w:rPr>
        <w:t>w</w:t>
      </w:r>
      <w:r w:rsidR="00DB244B" w:rsidRPr="00F703C2">
        <w:rPr>
          <w:sz w:val="24"/>
          <w:szCs w:val="24"/>
        </w:rPr>
        <w:t>as</w:t>
      </w:r>
      <w:r w:rsidR="00C4615C" w:rsidRPr="00F703C2">
        <w:rPr>
          <w:sz w:val="24"/>
          <w:szCs w:val="24"/>
        </w:rPr>
        <w:t xml:space="preserve"> used to compare subgroups on age</w:t>
      </w:r>
      <w:r w:rsidR="003B3253" w:rsidRPr="00F703C2">
        <w:rPr>
          <w:sz w:val="24"/>
          <w:szCs w:val="24"/>
        </w:rPr>
        <w:t xml:space="preserve"> (under 65 vs over 65 years)</w:t>
      </w:r>
      <w:r w:rsidR="00C4615C" w:rsidRPr="00F703C2">
        <w:rPr>
          <w:sz w:val="24"/>
          <w:szCs w:val="24"/>
        </w:rPr>
        <w:t>, mo</w:t>
      </w:r>
      <w:r w:rsidR="00921623" w:rsidRPr="00F703C2">
        <w:rPr>
          <w:sz w:val="24"/>
          <w:szCs w:val="24"/>
        </w:rPr>
        <w:t>nths 1-5 of the study vs months 6-</w:t>
      </w:r>
      <w:r w:rsidR="008E2AA3" w:rsidRPr="00F703C2">
        <w:rPr>
          <w:sz w:val="24"/>
          <w:szCs w:val="24"/>
        </w:rPr>
        <w:t xml:space="preserve">11 and one </w:t>
      </w:r>
      <w:r w:rsidR="00C4615C" w:rsidRPr="00F703C2">
        <w:rPr>
          <w:sz w:val="24"/>
          <w:szCs w:val="24"/>
        </w:rPr>
        <w:t>vs multiple co-morbidities.</w:t>
      </w:r>
      <w:r w:rsidR="002A7A97" w:rsidRPr="00F703C2">
        <w:rPr>
          <w:sz w:val="24"/>
          <w:szCs w:val="24"/>
        </w:rPr>
        <w:fldChar w:fldCharType="begin"/>
      </w:r>
      <w:r w:rsidR="00CE6ABA" w:rsidRPr="00F703C2">
        <w:rPr>
          <w:sz w:val="24"/>
          <w:szCs w:val="24"/>
        </w:rPr>
        <w:instrText xml:space="preserve"> ADDIN EN.CITE &lt;EndNote&gt;&lt;Cite&gt;&lt;Author&gt;Altman&lt;/Author&gt;&lt;Year&gt;1991&lt;/Year&gt;&lt;RecNum&gt;29&lt;/RecNum&gt;&lt;DisplayText&gt;&lt;style face="italic superscript"&gt;12&lt;/style&gt;&lt;/DisplayText&gt;&lt;record&gt;&lt;rec-number&gt;29&lt;/rec-number&gt;&lt;foreign-keys&gt;&lt;key app="EN" db-id="ff2zrdvfz9ptxoezasbvs924r5p202tpd9wa" timestamp="0"&gt;29&lt;/key&gt;&lt;/foreign-keys&gt;&lt;ref-type name="Book"&gt;6&lt;/ref-type&gt;&lt;contributors&gt;&lt;authors&gt;&lt;author&gt;Altman, D. G.&lt;/author&gt;&lt;/authors&gt;&lt;/contributors&gt;&lt;titles&gt;&lt;title&gt;Practical statistics for medical research&lt;/title&gt;&lt;/titles&gt;&lt;volume&gt;First&lt;/volume&gt;&lt;reprint-edition&gt;IN FILE&lt;/reprint-edition&gt;&lt;keywords&gt;&lt;keyword&gt;Statistics&lt;/keyword&gt;&lt;keyword&gt;Medical&lt;/keyword&gt;&lt;keyword&gt;Research&lt;/keyword&gt;&lt;/keywords&gt;&lt;dates&gt;&lt;year&gt;1991&lt;/year&gt;&lt;/dates&gt;&lt;pub-location&gt;London&lt;/pub-location&gt;&lt;publisher&gt;Chapman &amp;amp; Hall&lt;/publisher&gt;&lt;urls&gt;&lt;/urls&gt;&lt;/record&gt;&lt;/Cite&gt;&lt;/EndNote&gt;</w:instrText>
      </w:r>
      <w:r w:rsidR="002A7A97" w:rsidRPr="00F703C2">
        <w:rPr>
          <w:sz w:val="24"/>
          <w:szCs w:val="24"/>
        </w:rPr>
        <w:fldChar w:fldCharType="separate"/>
      </w:r>
      <w:r w:rsidR="00CE6ABA" w:rsidRPr="00F703C2">
        <w:rPr>
          <w:i/>
          <w:noProof/>
          <w:sz w:val="24"/>
          <w:szCs w:val="24"/>
          <w:vertAlign w:val="superscript"/>
        </w:rPr>
        <w:t>12</w:t>
      </w:r>
      <w:r w:rsidR="002A7A97" w:rsidRPr="00F703C2">
        <w:rPr>
          <w:sz w:val="24"/>
          <w:szCs w:val="24"/>
        </w:rPr>
        <w:fldChar w:fldCharType="end"/>
      </w:r>
      <w:r w:rsidR="00172B14" w:rsidRPr="00F703C2">
        <w:rPr>
          <w:sz w:val="24"/>
          <w:szCs w:val="24"/>
        </w:rPr>
        <w:t xml:space="preserve">  </w:t>
      </w:r>
      <w:r w:rsidR="00BA0AE7" w:rsidRPr="00F703C2">
        <w:rPr>
          <w:sz w:val="24"/>
          <w:szCs w:val="24"/>
        </w:rPr>
        <w:t>A Wilcoxon-type test for trend</w:t>
      </w:r>
      <w:r w:rsidR="00BA0AE7" w:rsidRPr="00F703C2">
        <w:rPr>
          <w:sz w:val="24"/>
          <w:szCs w:val="24"/>
        </w:rPr>
        <w:fldChar w:fldCharType="begin"/>
      </w:r>
      <w:r w:rsidR="00CE6ABA" w:rsidRPr="00F703C2">
        <w:rPr>
          <w:sz w:val="24"/>
          <w:szCs w:val="24"/>
        </w:rPr>
        <w:instrText xml:space="preserve"> ADDIN EN.CITE &lt;EndNote&gt;&lt;Cite&gt;&lt;Author&gt;Cuzick&lt;/Author&gt;&lt;Year&gt;1985&lt;/Year&gt;&lt;RecNum&gt;1281&lt;/RecNum&gt;&lt;DisplayText&gt;&lt;style face="italic superscript"&gt;13&lt;/style&gt;&lt;/DisplayText&gt;&lt;record&gt;&lt;rec-number&gt;1281&lt;/rec-number&gt;&lt;foreign-keys&gt;&lt;key app="EN" db-id="ff2zrdvfz9ptxoezasbvs924r5p202tpd9wa" timestamp="1487242450"&gt;1281&lt;/key&gt;&lt;/foreign-keys&gt;&lt;ref-type name="Journal Article"&gt;17&lt;/ref-type&gt;&lt;contributors&gt;&lt;authors&gt;&lt;author&gt;Cuzick, J.&lt;/author&gt;&lt;/authors&gt;&lt;/contributors&gt;&lt;titles&gt;&lt;title&gt;A Wilcoxon-type test for tren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7-90&lt;/pages&gt;&lt;volume&gt;4&lt;/volume&gt;&lt;number&gt;1&lt;/number&gt;&lt;keywords&gt;&lt;keyword&gt;Analysis of Variance&lt;/keyword&gt;&lt;keyword&gt;Animals&lt;/keyword&gt;&lt;keyword&gt;Cell Line&lt;/keyword&gt;&lt;keyword&gt;*Epidemiologic Methods&lt;/keyword&gt;&lt;keyword&gt;Female&lt;/keyword&gt;&lt;keyword&gt;Humans&lt;/keyword&gt;&lt;keyword&gt;Male&lt;/keyword&gt;&lt;keyword&gt;Neoplasm Metastasis&lt;/keyword&gt;&lt;keyword&gt;Neoplasms/*mortality&lt;/keyword&gt;&lt;keyword&gt;Neoplasms, Experimental/mortality&lt;/keyword&gt;&lt;keyword&gt;Risk&lt;/keyword&gt;&lt;/keywords&gt;&lt;dates&gt;&lt;year&gt;1985&lt;/year&gt;&lt;pub-dates&gt;&lt;date&gt;Jan-Mar&lt;/date&gt;&lt;/pub-dates&gt;&lt;/dates&gt;&lt;isbn&gt;0277-6715 (Print)&amp;#xD;0277-6715 (Linking)&lt;/isbn&gt;&lt;accession-num&gt;3992076&lt;/accession-num&gt;&lt;urls&gt;&lt;related-urls&gt;&lt;url&gt;http://www.ncbi.nlm.nih.gov/pubmed/3992076&lt;/url&gt;&lt;/related-urls&gt;&lt;/urls&gt;&lt;/record&gt;&lt;/Cite&gt;&lt;/EndNote&gt;</w:instrText>
      </w:r>
      <w:r w:rsidR="00BA0AE7" w:rsidRPr="00F703C2">
        <w:rPr>
          <w:sz w:val="24"/>
          <w:szCs w:val="24"/>
        </w:rPr>
        <w:fldChar w:fldCharType="separate"/>
      </w:r>
      <w:r w:rsidR="00CE6ABA" w:rsidRPr="00F703C2">
        <w:rPr>
          <w:i/>
          <w:noProof/>
          <w:sz w:val="24"/>
          <w:szCs w:val="24"/>
          <w:vertAlign w:val="superscript"/>
        </w:rPr>
        <w:t>13</w:t>
      </w:r>
      <w:r w:rsidR="00BA0AE7" w:rsidRPr="00F703C2">
        <w:rPr>
          <w:sz w:val="24"/>
          <w:szCs w:val="24"/>
        </w:rPr>
        <w:fldChar w:fldCharType="end"/>
      </w:r>
      <w:r w:rsidR="00BA0AE7" w:rsidRPr="00F703C2">
        <w:rPr>
          <w:sz w:val="24"/>
          <w:szCs w:val="24"/>
        </w:rPr>
        <w:t xml:space="preserve"> was used to </w:t>
      </w:r>
      <w:r w:rsidR="008F7C09" w:rsidRPr="00F703C2">
        <w:rPr>
          <w:sz w:val="24"/>
          <w:szCs w:val="24"/>
        </w:rPr>
        <w:t xml:space="preserve">explore </w:t>
      </w:r>
      <w:r w:rsidR="00BA0AE7" w:rsidRPr="00F703C2">
        <w:rPr>
          <w:sz w:val="24"/>
          <w:szCs w:val="24"/>
        </w:rPr>
        <w:t xml:space="preserve">the </w:t>
      </w:r>
      <w:r w:rsidR="008F7C09" w:rsidRPr="00F703C2">
        <w:rPr>
          <w:sz w:val="24"/>
          <w:szCs w:val="24"/>
        </w:rPr>
        <w:t xml:space="preserve">association </w:t>
      </w:r>
      <w:r w:rsidR="00FB7327" w:rsidRPr="00F703C2">
        <w:rPr>
          <w:sz w:val="24"/>
          <w:szCs w:val="24"/>
        </w:rPr>
        <w:t>between</w:t>
      </w:r>
      <w:r w:rsidR="008F7C09" w:rsidRPr="00F703C2">
        <w:rPr>
          <w:sz w:val="24"/>
          <w:szCs w:val="24"/>
        </w:rPr>
        <w:t xml:space="preserve"> </w:t>
      </w:r>
      <w:r w:rsidR="00BA0AE7" w:rsidRPr="00F703C2">
        <w:rPr>
          <w:sz w:val="24"/>
          <w:szCs w:val="24"/>
        </w:rPr>
        <w:t xml:space="preserve">proportion of recommended medication changes </w:t>
      </w:r>
      <w:r w:rsidR="008F7C09" w:rsidRPr="00F703C2">
        <w:rPr>
          <w:sz w:val="24"/>
          <w:szCs w:val="24"/>
        </w:rPr>
        <w:t xml:space="preserve">made </w:t>
      </w:r>
      <w:r w:rsidR="00BA0AE7" w:rsidRPr="00F703C2">
        <w:rPr>
          <w:sz w:val="24"/>
          <w:szCs w:val="24"/>
        </w:rPr>
        <w:t xml:space="preserve">to the systolic BP at 12 month </w:t>
      </w:r>
      <w:r w:rsidR="00921623" w:rsidRPr="00F703C2">
        <w:rPr>
          <w:sz w:val="24"/>
          <w:szCs w:val="24"/>
        </w:rPr>
        <w:t>follow-</w:t>
      </w:r>
      <w:r w:rsidR="008C14AA" w:rsidRPr="00F703C2">
        <w:rPr>
          <w:sz w:val="24"/>
          <w:szCs w:val="24"/>
        </w:rPr>
        <w:t>up</w:t>
      </w:r>
      <w:r w:rsidR="00BA0AE7" w:rsidRPr="00F703C2">
        <w:rPr>
          <w:sz w:val="24"/>
          <w:szCs w:val="24"/>
        </w:rPr>
        <w:t xml:space="preserve">. </w:t>
      </w:r>
    </w:p>
    <w:p w14:paraId="36D93A1A" w14:textId="77777777" w:rsidR="00AA0440" w:rsidRPr="00F703C2" w:rsidRDefault="00AA0440" w:rsidP="00C31EA3">
      <w:pPr>
        <w:spacing w:after="0" w:line="360" w:lineRule="auto"/>
        <w:rPr>
          <w:b/>
          <w:sz w:val="24"/>
          <w:szCs w:val="24"/>
        </w:rPr>
      </w:pPr>
    </w:p>
    <w:p w14:paraId="2D33192F" w14:textId="1C59EA1B" w:rsidR="004338A0" w:rsidRPr="00F703C2" w:rsidRDefault="004338A0" w:rsidP="00C31EA3">
      <w:pPr>
        <w:spacing w:after="0" w:line="360" w:lineRule="auto"/>
        <w:rPr>
          <w:i/>
          <w:sz w:val="24"/>
          <w:szCs w:val="24"/>
        </w:rPr>
      </w:pPr>
      <w:r w:rsidRPr="00F703C2">
        <w:rPr>
          <w:i/>
          <w:sz w:val="24"/>
          <w:szCs w:val="24"/>
        </w:rPr>
        <w:t>Ethical Approval</w:t>
      </w:r>
    </w:p>
    <w:p w14:paraId="4696B689" w14:textId="3445CAD4" w:rsidR="007C6ABB" w:rsidRPr="00F703C2" w:rsidRDefault="004338A0" w:rsidP="004338A0">
      <w:pPr>
        <w:spacing w:after="0" w:line="360" w:lineRule="auto"/>
        <w:rPr>
          <w:sz w:val="24"/>
          <w:szCs w:val="24"/>
        </w:rPr>
      </w:pPr>
      <w:r w:rsidRPr="00F703C2">
        <w:rPr>
          <w:sz w:val="24"/>
          <w:szCs w:val="24"/>
        </w:rPr>
        <w:t>Ethical approval f</w:t>
      </w:r>
      <w:r w:rsidR="00332108" w:rsidRPr="00F703C2">
        <w:rPr>
          <w:sz w:val="24"/>
          <w:szCs w:val="24"/>
        </w:rPr>
        <w:t>or the original TASMIN-SR trial</w:t>
      </w:r>
      <w:r w:rsidRPr="00F703C2">
        <w:rPr>
          <w:sz w:val="24"/>
          <w:szCs w:val="24"/>
        </w:rPr>
        <w:t xml:space="preserve"> was obtained from the North West Greater Manchester East ethics committee (reference: 10/H1013/60)</w:t>
      </w:r>
      <w:r w:rsidR="00610EE5" w:rsidRPr="00F703C2">
        <w:rPr>
          <w:sz w:val="24"/>
          <w:szCs w:val="24"/>
        </w:rPr>
        <w:t xml:space="preserve"> </w:t>
      </w:r>
      <w:r w:rsidRPr="00F703C2">
        <w:rPr>
          <w:sz w:val="24"/>
          <w:szCs w:val="24"/>
        </w:rPr>
        <w:t>and site-specific research approval was obtained from the relevant primary care organizations.</w:t>
      </w:r>
    </w:p>
    <w:p w14:paraId="1EE57D5D" w14:textId="77777777" w:rsidR="005B597C" w:rsidRPr="00F703C2" w:rsidRDefault="005B597C" w:rsidP="00C31EA3">
      <w:pPr>
        <w:spacing w:after="0" w:line="360" w:lineRule="auto"/>
        <w:rPr>
          <w:b/>
          <w:sz w:val="24"/>
          <w:szCs w:val="24"/>
        </w:rPr>
      </w:pPr>
    </w:p>
    <w:p w14:paraId="65071939" w14:textId="77777777" w:rsidR="007C6ABB" w:rsidRPr="00F703C2" w:rsidRDefault="0034081B" w:rsidP="00EA755B">
      <w:pPr>
        <w:spacing w:after="0" w:line="360" w:lineRule="auto"/>
        <w:rPr>
          <w:b/>
          <w:sz w:val="24"/>
          <w:szCs w:val="24"/>
        </w:rPr>
      </w:pPr>
      <w:r w:rsidRPr="00F703C2">
        <w:rPr>
          <w:b/>
          <w:sz w:val="24"/>
          <w:szCs w:val="24"/>
        </w:rPr>
        <w:br w:type="page"/>
      </w:r>
    </w:p>
    <w:p w14:paraId="5C5F81A3" w14:textId="77777777" w:rsidR="00DF287B" w:rsidRPr="00F703C2" w:rsidRDefault="00A6499C" w:rsidP="00C31EA3">
      <w:pPr>
        <w:spacing w:after="0" w:line="360" w:lineRule="auto"/>
        <w:rPr>
          <w:b/>
          <w:sz w:val="24"/>
          <w:szCs w:val="24"/>
        </w:rPr>
      </w:pPr>
      <w:r w:rsidRPr="00F703C2">
        <w:rPr>
          <w:b/>
          <w:sz w:val="24"/>
          <w:szCs w:val="24"/>
        </w:rPr>
        <w:lastRenderedPageBreak/>
        <w:t>Results</w:t>
      </w:r>
    </w:p>
    <w:p w14:paraId="4AB003FD" w14:textId="77777777" w:rsidR="00E0190C" w:rsidRPr="00F703C2" w:rsidRDefault="008B3FEF" w:rsidP="009A47AB">
      <w:pPr>
        <w:spacing w:after="0" w:line="360" w:lineRule="auto"/>
        <w:rPr>
          <w:i/>
          <w:sz w:val="24"/>
          <w:szCs w:val="24"/>
        </w:rPr>
      </w:pPr>
      <w:r w:rsidRPr="00F703C2">
        <w:rPr>
          <w:i/>
          <w:sz w:val="24"/>
          <w:szCs w:val="24"/>
        </w:rPr>
        <w:t xml:space="preserve">Completion </w:t>
      </w:r>
      <w:r w:rsidR="004A7DB3" w:rsidRPr="00F703C2">
        <w:rPr>
          <w:i/>
          <w:sz w:val="24"/>
          <w:szCs w:val="24"/>
        </w:rPr>
        <w:t xml:space="preserve">of Training </w:t>
      </w:r>
    </w:p>
    <w:p w14:paraId="5D95D13B" w14:textId="734F3762" w:rsidR="00A825D0" w:rsidRPr="00F703C2" w:rsidRDefault="00103C4B" w:rsidP="00E14117">
      <w:pPr>
        <w:spacing w:after="0" w:line="360" w:lineRule="auto"/>
        <w:jc w:val="both"/>
        <w:rPr>
          <w:sz w:val="24"/>
          <w:szCs w:val="24"/>
        </w:rPr>
      </w:pPr>
      <w:r w:rsidRPr="00F703C2">
        <w:rPr>
          <w:sz w:val="24"/>
          <w:szCs w:val="24"/>
        </w:rPr>
        <w:t>O</w:t>
      </w:r>
      <w:r w:rsidR="00FC79CA" w:rsidRPr="00F703C2">
        <w:rPr>
          <w:sz w:val="24"/>
          <w:szCs w:val="24"/>
        </w:rPr>
        <w:t xml:space="preserve">f 276 patients randomised to the intervention, </w:t>
      </w:r>
      <w:r w:rsidR="009651C2" w:rsidRPr="00F703C2">
        <w:rPr>
          <w:sz w:val="24"/>
          <w:szCs w:val="24"/>
        </w:rPr>
        <w:t>225</w:t>
      </w:r>
      <w:r w:rsidR="005B597C" w:rsidRPr="00F703C2">
        <w:rPr>
          <w:sz w:val="24"/>
          <w:szCs w:val="24"/>
        </w:rPr>
        <w:t xml:space="preserve"> (82%)</w:t>
      </w:r>
      <w:r w:rsidR="00E14117" w:rsidRPr="00F703C2">
        <w:rPr>
          <w:sz w:val="24"/>
          <w:szCs w:val="24"/>
        </w:rPr>
        <w:t xml:space="preserve"> </w:t>
      </w:r>
      <w:r w:rsidR="002428A8" w:rsidRPr="00F703C2">
        <w:rPr>
          <w:sz w:val="24"/>
          <w:szCs w:val="24"/>
        </w:rPr>
        <w:t>completed both training sessions</w:t>
      </w:r>
      <w:r w:rsidR="009F1BE4" w:rsidRPr="00F703C2">
        <w:rPr>
          <w:sz w:val="24"/>
          <w:szCs w:val="24"/>
        </w:rPr>
        <w:t xml:space="preserve"> (Figure 1)</w:t>
      </w:r>
      <w:r w:rsidR="002428A8" w:rsidRPr="00F703C2">
        <w:rPr>
          <w:sz w:val="24"/>
          <w:szCs w:val="24"/>
        </w:rPr>
        <w:t xml:space="preserve">. </w:t>
      </w:r>
      <w:r w:rsidR="00330DBA" w:rsidRPr="00F703C2">
        <w:rPr>
          <w:sz w:val="24"/>
          <w:szCs w:val="24"/>
        </w:rPr>
        <w:t>F</w:t>
      </w:r>
      <w:r w:rsidR="003B582A" w:rsidRPr="00F703C2">
        <w:rPr>
          <w:sz w:val="24"/>
          <w:szCs w:val="24"/>
        </w:rPr>
        <w:t>ifty</w:t>
      </w:r>
      <w:r w:rsidR="000A2357" w:rsidRPr="00F703C2">
        <w:rPr>
          <w:sz w:val="24"/>
          <w:szCs w:val="24"/>
        </w:rPr>
        <w:t>-one</w:t>
      </w:r>
      <w:r w:rsidR="009513DB" w:rsidRPr="00F703C2">
        <w:rPr>
          <w:sz w:val="24"/>
          <w:szCs w:val="24"/>
        </w:rPr>
        <w:t xml:space="preserve"> p</w:t>
      </w:r>
      <w:r w:rsidR="000A2357" w:rsidRPr="00F703C2">
        <w:rPr>
          <w:sz w:val="24"/>
          <w:szCs w:val="24"/>
        </w:rPr>
        <w:t>atients</w:t>
      </w:r>
      <w:r w:rsidR="00330DBA" w:rsidRPr="00F703C2">
        <w:rPr>
          <w:sz w:val="24"/>
          <w:szCs w:val="24"/>
        </w:rPr>
        <w:t xml:space="preserve"> </w:t>
      </w:r>
      <w:r w:rsidR="002428A8" w:rsidRPr="00F703C2">
        <w:rPr>
          <w:sz w:val="24"/>
          <w:szCs w:val="24"/>
        </w:rPr>
        <w:t xml:space="preserve">did not complete the </w:t>
      </w:r>
      <w:r w:rsidR="00CA00C9" w:rsidRPr="00F703C2">
        <w:rPr>
          <w:sz w:val="24"/>
          <w:szCs w:val="24"/>
        </w:rPr>
        <w:t>training:</w:t>
      </w:r>
      <w:r w:rsidR="000A2357" w:rsidRPr="00F703C2">
        <w:rPr>
          <w:sz w:val="24"/>
          <w:szCs w:val="24"/>
        </w:rPr>
        <w:t xml:space="preserve"> fifty</w:t>
      </w:r>
      <w:r w:rsidR="0015117E" w:rsidRPr="00F703C2">
        <w:rPr>
          <w:sz w:val="24"/>
          <w:szCs w:val="24"/>
        </w:rPr>
        <w:t xml:space="preserve"> </w:t>
      </w:r>
      <w:r w:rsidR="00EE26CB" w:rsidRPr="00F703C2">
        <w:rPr>
          <w:sz w:val="24"/>
          <w:szCs w:val="24"/>
        </w:rPr>
        <w:t xml:space="preserve">did so of their own </w:t>
      </w:r>
      <w:r w:rsidR="00C31EA3" w:rsidRPr="00F703C2">
        <w:rPr>
          <w:sz w:val="24"/>
          <w:szCs w:val="24"/>
        </w:rPr>
        <w:t>choice</w:t>
      </w:r>
      <w:r w:rsidR="00CA00C9" w:rsidRPr="00F703C2">
        <w:rPr>
          <w:sz w:val="24"/>
          <w:szCs w:val="24"/>
        </w:rPr>
        <w:t>:</w:t>
      </w:r>
      <w:r w:rsidR="0034081B" w:rsidRPr="00F703C2">
        <w:rPr>
          <w:sz w:val="24"/>
          <w:szCs w:val="24"/>
        </w:rPr>
        <w:t xml:space="preserve"> </w:t>
      </w:r>
      <w:r w:rsidR="009C0E04" w:rsidRPr="00F703C2">
        <w:rPr>
          <w:sz w:val="24"/>
          <w:szCs w:val="24"/>
        </w:rPr>
        <w:t xml:space="preserve">one </w:t>
      </w:r>
      <w:r w:rsidR="002428A8" w:rsidRPr="00F703C2">
        <w:rPr>
          <w:sz w:val="24"/>
          <w:szCs w:val="24"/>
        </w:rPr>
        <w:t xml:space="preserve">was withdrawn </w:t>
      </w:r>
      <w:r w:rsidR="00C31EA3" w:rsidRPr="00F703C2">
        <w:rPr>
          <w:sz w:val="24"/>
          <w:szCs w:val="24"/>
        </w:rPr>
        <w:t xml:space="preserve">from </w:t>
      </w:r>
      <w:r w:rsidR="0034081B" w:rsidRPr="00F703C2">
        <w:rPr>
          <w:sz w:val="24"/>
          <w:szCs w:val="24"/>
        </w:rPr>
        <w:t xml:space="preserve">training and </w:t>
      </w:r>
      <w:r w:rsidR="00C31EA3" w:rsidRPr="00F703C2">
        <w:rPr>
          <w:sz w:val="24"/>
          <w:szCs w:val="24"/>
        </w:rPr>
        <w:t>the trial</w:t>
      </w:r>
      <w:r w:rsidR="00E0190C" w:rsidRPr="00F703C2">
        <w:rPr>
          <w:sz w:val="24"/>
          <w:szCs w:val="24"/>
        </w:rPr>
        <w:t xml:space="preserve"> </w:t>
      </w:r>
      <w:r w:rsidR="00A64BEC" w:rsidRPr="00F703C2">
        <w:rPr>
          <w:sz w:val="24"/>
          <w:szCs w:val="24"/>
        </w:rPr>
        <w:t>on advice</w:t>
      </w:r>
      <w:r w:rsidRPr="00F703C2">
        <w:rPr>
          <w:sz w:val="24"/>
          <w:szCs w:val="24"/>
        </w:rPr>
        <w:t xml:space="preserve"> from</w:t>
      </w:r>
      <w:r w:rsidR="00A64BEC" w:rsidRPr="00F703C2">
        <w:rPr>
          <w:sz w:val="24"/>
          <w:szCs w:val="24"/>
        </w:rPr>
        <w:t xml:space="preserve"> his/her</w:t>
      </w:r>
      <w:r w:rsidR="002428A8" w:rsidRPr="00F703C2">
        <w:rPr>
          <w:sz w:val="24"/>
          <w:szCs w:val="24"/>
        </w:rPr>
        <w:t xml:space="preserve"> GP</w:t>
      </w:r>
      <w:r w:rsidR="004A7190" w:rsidRPr="00F703C2">
        <w:rPr>
          <w:sz w:val="24"/>
          <w:szCs w:val="24"/>
        </w:rPr>
        <w:t xml:space="preserve"> </w:t>
      </w:r>
      <w:r w:rsidR="009F1BE4" w:rsidRPr="00F703C2">
        <w:rPr>
          <w:sz w:val="24"/>
          <w:szCs w:val="24"/>
        </w:rPr>
        <w:t>(Figure 1)</w:t>
      </w:r>
      <w:r w:rsidR="00EE26CB" w:rsidRPr="00F703C2">
        <w:rPr>
          <w:sz w:val="24"/>
          <w:szCs w:val="24"/>
        </w:rPr>
        <w:t>.</w:t>
      </w:r>
    </w:p>
    <w:p w14:paraId="5788B9D8" w14:textId="77777777" w:rsidR="008D2168" w:rsidRPr="00F703C2" w:rsidRDefault="008D2168" w:rsidP="009A47AB">
      <w:pPr>
        <w:spacing w:after="0" w:line="360" w:lineRule="auto"/>
        <w:jc w:val="both"/>
        <w:rPr>
          <w:sz w:val="24"/>
          <w:szCs w:val="24"/>
        </w:rPr>
      </w:pPr>
    </w:p>
    <w:p w14:paraId="334E8583" w14:textId="77777777" w:rsidR="004A7DB3" w:rsidRPr="00F703C2" w:rsidRDefault="000B35A2" w:rsidP="004A7DB3">
      <w:pPr>
        <w:spacing w:after="0" w:line="360" w:lineRule="auto"/>
        <w:rPr>
          <w:i/>
          <w:sz w:val="24"/>
          <w:szCs w:val="24"/>
        </w:rPr>
      </w:pPr>
      <w:r w:rsidRPr="00F703C2">
        <w:rPr>
          <w:i/>
          <w:sz w:val="24"/>
          <w:szCs w:val="24"/>
        </w:rPr>
        <w:t>Persistence</w:t>
      </w:r>
      <w:r w:rsidR="00B72293" w:rsidRPr="00F703C2">
        <w:rPr>
          <w:i/>
          <w:sz w:val="24"/>
          <w:szCs w:val="24"/>
        </w:rPr>
        <w:t xml:space="preserve"> with</w:t>
      </w:r>
      <w:r w:rsidR="004A7DB3" w:rsidRPr="00F703C2">
        <w:rPr>
          <w:i/>
          <w:sz w:val="24"/>
          <w:szCs w:val="24"/>
        </w:rPr>
        <w:t xml:space="preserve"> self-manag</w:t>
      </w:r>
      <w:r w:rsidR="00B72293" w:rsidRPr="00F703C2">
        <w:rPr>
          <w:i/>
          <w:sz w:val="24"/>
          <w:szCs w:val="24"/>
        </w:rPr>
        <w:t>ement</w:t>
      </w:r>
      <w:r w:rsidR="004A7DB3" w:rsidRPr="00F703C2">
        <w:rPr>
          <w:i/>
          <w:sz w:val="24"/>
          <w:szCs w:val="24"/>
        </w:rPr>
        <w:t xml:space="preserve"> throughout the study</w:t>
      </w:r>
    </w:p>
    <w:p w14:paraId="6664B799" w14:textId="6F938462" w:rsidR="00B72293" w:rsidRPr="00F703C2" w:rsidRDefault="003A045F" w:rsidP="009A47AB">
      <w:pPr>
        <w:spacing w:after="0" w:line="360" w:lineRule="auto"/>
        <w:jc w:val="both"/>
        <w:rPr>
          <w:sz w:val="24"/>
          <w:szCs w:val="24"/>
        </w:rPr>
      </w:pPr>
      <w:r w:rsidRPr="00F703C2">
        <w:rPr>
          <w:sz w:val="24"/>
          <w:szCs w:val="24"/>
        </w:rPr>
        <w:t xml:space="preserve">At the start of the study </w:t>
      </w:r>
      <w:r w:rsidR="00EE26CB" w:rsidRPr="00F703C2">
        <w:rPr>
          <w:sz w:val="24"/>
          <w:szCs w:val="24"/>
        </w:rPr>
        <w:t>1</w:t>
      </w:r>
      <w:r w:rsidRPr="00F703C2">
        <w:rPr>
          <w:sz w:val="24"/>
          <w:szCs w:val="24"/>
        </w:rPr>
        <w:t>5</w:t>
      </w:r>
      <w:r w:rsidR="009F1BE4" w:rsidRPr="00F703C2">
        <w:rPr>
          <w:sz w:val="24"/>
          <w:szCs w:val="24"/>
        </w:rPr>
        <w:t>/</w:t>
      </w:r>
      <w:r w:rsidRPr="00F703C2">
        <w:rPr>
          <w:sz w:val="24"/>
          <w:szCs w:val="24"/>
        </w:rPr>
        <w:t>225</w:t>
      </w:r>
      <w:r w:rsidR="000904F9" w:rsidRPr="00F703C2">
        <w:rPr>
          <w:sz w:val="24"/>
          <w:szCs w:val="24"/>
        </w:rPr>
        <w:t xml:space="preserve"> </w:t>
      </w:r>
      <w:r w:rsidR="00F276A9" w:rsidRPr="00F703C2">
        <w:rPr>
          <w:sz w:val="24"/>
          <w:szCs w:val="24"/>
        </w:rPr>
        <w:t>(</w:t>
      </w:r>
      <w:r w:rsidR="001B3B79" w:rsidRPr="00F703C2">
        <w:rPr>
          <w:sz w:val="24"/>
          <w:szCs w:val="24"/>
        </w:rPr>
        <w:t>7</w:t>
      </w:r>
      <w:r w:rsidR="00EE26CB" w:rsidRPr="00F703C2">
        <w:rPr>
          <w:sz w:val="24"/>
          <w:szCs w:val="24"/>
        </w:rPr>
        <w:t xml:space="preserve">%) patients </w:t>
      </w:r>
      <w:r w:rsidR="00A825D0" w:rsidRPr="00F703C2">
        <w:rPr>
          <w:sz w:val="24"/>
          <w:szCs w:val="24"/>
        </w:rPr>
        <w:t>were</w:t>
      </w:r>
      <w:r w:rsidR="004A7DB3" w:rsidRPr="00F703C2">
        <w:rPr>
          <w:sz w:val="24"/>
          <w:szCs w:val="24"/>
        </w:rPr>
        <w:t xml:space="preserve"> </w:t>
      </w:r>
      <w:r w:rsidR="00A825D0" w:rsidRPr="00F703C2">
        <w:rPr>
          <w:sz w:val="24"/>
          <w:szCs w:val="24"/>
        </w:rPr>
        <w:t xml:space="preserve">unable to </w:t>
      </w:r>
      <w:r w:rsidR="00EE26CB" w:rsidRPr="00F703C2">
        <w:rPr>
          <w:sz w:val="24"/>
          <w:szCs w:val="24"/>
        </w:rPr>
        <w:t>sel</w:t>
      </w:r>
      <w:r w:rsidR="00A825D0" w:rsidRPr="00F703C2">
        <w:rPr>
          <w:sz w:val="24"/>
          <w:szCs w:val="24"/>
        </w:rPr>
        <w:t>f-manage</w:t>
      </w:r>
      <w:r w:rsidR="00EE26CB" w:rsidRPr="00F703C2">
        <w:rPr>
          <w:sz w:val="24"/>
          <w:szCs w:val="24"/>
        </w:rPr>
        <w:t xml:space="preserve"> therefore switched to </w:t>
      </w:r>
      <w:r w:rsidR="00C84B25" w:rsidRPr="00F703C2">
        <w:rPr>
          <w:sz w:val="24"/>
          <w:szCs w:val="24"/>
        </w:rPr>
        <w:t>self-</w:t>
      </w:r>
      <w:r w:rsidR="004A7190" w:rsidRPr="00F703C2">
        <w:rPr>
          <w:sz w:val="24"/>
          <w:szCs w:val="24"/>
        </w:rPr>
        <w:t>monitor</w:t>
      </w:r>
      <w:r w:rsidR="00EE26CB" w:rsidRPr="00F703C2">
        <w:rPr>
          <w:sz w:val="24"/>
          <w:szCs w:val="24"/>
        </w:rPr>
        <w:t>ing</w:t>
      </w:r>
      <w:r w:rsidR="001D0F91" w:rsidRPr="00F703C2">
        <w:rPr>
          <w:sz w:val="24"/>
          <w:szCs w:val="24"/>
        </w:rPr>
        <w:t xml:space="preserve"> </w:t>
      </w:r>
      <w:r w:rsidR="001136ED" w:rsidRPr="00F703C2">
        <w:rPr>
          <w:sz w:val="24"/>
          <w:szCs w:val="24"/>
        </w:rPr>
        <w:t xml:space="preserve">alone </w:t>
      </w:r>
      <w:r w:rsidR="001D0F91" w:rsidRPr="00F703C2">
        <w:rPr>
          <w:sz w:val="24"/>
          <w:szCs w:val="24"/>
        </w:rPr>
        <w:t>(Figure 1)</w:t>
      </w:r>
      <w:r w:rsidR="004A7190" w:rsidRPr="00F703C2">
        <w:rPr>
          <w:sz w:val="24"/>
          <w:szCs w:val="24"/>
        </w:rPr>
        <w:t xml:space="preserve">. </w:t>
      </w:r>
      <w:r w:rsidR="00103C4B" w:rsidRPr="00F703C2">
        <w:rPr>
          <w:sz w:val="24"/>
          <w:szCs w:val="24"/>
        </w:rPr>
        <w:t>F</w:t>
      </w:r>
      <w:r w:rsidR="00FE58D0" w:rsidRPr="00F703C2">
        <w:rPr>
          <w:sz w:val="24"/>
          <w:szCs w:val="24"/>
        </w:rPr>
        <w:t xml:space="preserve">our </w:t>
      </w:r>
      <w:r w:rsidR="00A825D0" w:rsidRPr="00F703C2">
        <w:rPr>
          <w:sz w:val="24"/>
          <w:szCs w:val="24"/>
        </w:rPr>
        <w:t xml:space="preserve">of these patients </w:t>
      </w:r>
      <w:r w:rsidR="00103C4B" w:rsidRPr="00F703C2">
        <w:rPr>
          <w:sz w:val="24"/>
          <w:szCs w:val="24"/>
        </w:rPr>
        <w:t>had no</w:t>
      </w:r>
      <w:r w:rsidR="00A825D0" w:rsidRPr="00F703C2">
        <w:rPr>
          <w:sz w:val="24"/>
          <w:szCs w:val="24"/>
        </w:rPr>
        <w:t xml:space="preserve"> </w:t>
      </w:r>
      <w:r w:rsidR="00B570DC" w:rsidRPr="00F703C2">
        <w:rPr>
          <w:sz w:val="24"/>
          <w:szCs w:val="24"/>
        </w:rPr>
        <w:t xml:space="preserve">self-titration plan </w:t>
      </w:r>
      <w:r w:rsidR="00103C4B" w:rsidRPr="00F703C2">
        <w:rPr>
          <w:sz w:val="24"/>
          <w:szCs w:val="24"/>
        </w:rPr>
        <w:t xml:space="preserve">provided </w:t>
      </w:r>
      <w:r w:rsidR="003B139D" w:rsidRPr="00F703C2">
        <w:rPr>
          <w:sz w:val="24"/>
          <w:szCs w:val="24"/>
        </w:rPr>
        <w:t>by</w:t>
      </w:r>
      <w:r w:rsidR="00A825D0" w:rsidRPr="00F703C2">
        <w:rPr>
          <w:sz w:val="24"/>
          <w:szCs w:val="24"/>
        </w:rPr>
        <w:t xml:space="preserve"> their GP</w:t>
      </w:r>
      <w:r w:rsidRPr="00F703C2">
        <w:rPr>
          <w:sz w:val="24"/>
          <w:szCs w:val="24"/>
        </w:rPr>
        <w:t>.</w:t>
      </w:r>
      <w:r w:rsidR="009F1BE4" w:rsidRPr="00F703C2">
        <w:rPr>
          <w:sz w:val="24"/>
          <w:szCs w:val="24"/>
        </w:rPr>
        <w:t xml:space="preserve"> </w:t>
      </w:r>
      <w:r w:rsidR="003B139D" w:rsidRPr="00F703C2">
        <w:rPr>
          <w:sz w:val="24"/>
          <w:szCs w:val="24"/>
        </w:rPr>
        <w:t>T</w:t>
      </w:r>
      <w:r w:rsidR="00EA755B" w:rsidRPr="00F703C2">
        <w:rPr>
          <w:sz w:val="24"/>
          <w:szCs w:val="24"/>
        </w:rPr>
        <w:t xml:space="preserve">he remaining </w:t>
      </w:r>
      <w:r w:rsidR="003B139D" w:rsidRPr="00F703C2">
        <w:rPr>
          <w:sz w:val="24"/>
          <w:szCs w:val="24"/>
        </w:rPr>
        <w:t>11 (</w:t>
      </w:r>
      <w:r w:rsidR="001B3B79" w:rsidRPr="00F703C2">
        <w:rPr>
          <w:sz w:val="24"/>
          <w:szCs w:val="24"/>
        </w:rPr>
        <w:t>73</w:t>
      </w:r>
      <w:r w:rsidR="003B139D" w:rsidRPr="00F703C2">
        <w:rPr>
          <w:sz w:val="24"/>
          <w:szCs w:val="24"/>
        </w:rPr>
        <w:t>%) were either unable or unwilling to self-titrate</w:t>
      </w:r>
      <w:r w:rsidRPr="00F703C2">
        <w:rPr>
          <w:sz w:val="24"/>
          <w:szCs w:val="24"/>
        </w:rPr>
        <w:t>. Over the study period</w:t>
      </w:r>
      <w:r w:rsidR="000B05C9" w:rsidRPr="00F703C2">
        <w:rPr>
          <w:sz w:val="24"/>
          <w:szCs w:val="24"/>
        </w:rPr>
        <w:t xml:space="preserve"> a further</w:t>
      </w:r>
      <w:r w:rsidRPr="00F703C2">
        <w:rPr>
          <w:sz w:val="24"/>
          <w:szCs w:val="24"/>
        </w:rPr>
        <w:t xml:space="preserve"> nine patients switched to self-monitoring</w:t>
      </w:r>
      <w:r w:rsidR="001136ED" w:rsidRPr="00F703C2">
        <w:rPr>
          <w:sz w:val="24"/>
          <w:szCs w:val="24"/>
        </w:rPr>
        <w:t xml:space="preserve"> alone</w:t>
      </w:r>
      <w:r w:rsidR="00B72293" w:rsidRPr="00F703C2">
        <w:rPr>
          <w:sz w:val="24"/>
          <w:szCs w:val="24"/>
        </w:rPr>
        <w:t xml:space="preserve">: </w:t>
      </w:r>
      <w:r w:rsidRPr="00F703C2">
        <w:rPr>
          <w:sz w:val="24"/>
          <w:szCs w:val="24"/>
        </w:rPr>
        <w:t>six</w:t>
      </w:r>
      <w:r w:rsidR="00FE58D0" w:rsidRPr="00F703C2">
        <w:rPr>
          <w:sz w:val="24"/>
          <w:szCs w:val="24"/>
        </w:rPr>
        <w:t xml:space="preserve"> were advised not to </w:t>
      </w:r>
      <w:r w:rsidR="0034081B" w:rsidRPr="00F703C2">
        <w:rPr>
          <w:sz w:val="24"/>
          <w:szCs w:val="24"/>
        </w:rPr>
        <w:t xml:space="preserve">self-manage </w:t>
      </w:r>
      <w:r w:rsidR="005E197B" w:rsidRPr="00F703C2">
        <w:rPr>
          <w:sz w:val="24"/>
          <w:szCs w:val="24"/>
        </w:rPr>
        <w:t xml:space="preserve">by their GP, </w:t>
      </w:r>
      <w:r w:rsidR="003B139D" w:rsidRPr="00F703C2">
        <w:rPr>
          <w:sz w:val="24"/>
          <w:szCs w:val="24"/>
        </w:rPr>
        <w:t>and three chose not to self-manage</w:t>
      </w:r>
      <w:r w:rsidR="007610B6" w:rsidRPr="00F703C2">
        <w:rPr>
          <w:sz w:val="24"/>
          <w:szCs w:val="24"/>
        </w:rPr>
        <w:t xml:space="preserve">. Eight </w:t>
      </w:r>
      <w:r w:rsidR="00576990" w:rsidRPr="00F703C2">
        <w:rPr>
          <w:sz w:val="24"/>
          <w:szCs w:val="24"/>
        </w:rPr>
        <w:t xml:space="preserve">of the fifteen </w:t>
      </w:r>
      <w:r w:rsidR="007610B6" w:rsidRPr="00F703C2">
        <w:rPr>
          <w:sz w:val="24"/>
          <w:szCs w:val="24"/>
        </w:rPr>
        <w:t xml:space="preserve">patients </w:t>
      </w:r>
      <w:r w:rsidR="00576990" w:rsidRPr="00F703C2">
        <w:rPr>
          <w:sz w:val="24"/>
          <w:szCs w:val="24"/>
        </w:rPr>
        <w:t xml:space="preserve">who were </w:t>
      </w:r>
      <w:r w:rsidR="007610B6" w:rsidRPr="00F703C2">
        <w:rPr>
          <w:sz w:val="24"/>
          <w:szCs w:val="24"/>
        </w:rPr>
        <w:t>self-monitoring alone</w:t>
      </w:r>
      <w:r w:rsidR="006C740A" w:rsidRPr="00F703C2">
        <w:rPr>
          <w:sz w:val="24"/>
          <w:szCs w:val="24"/>
        </w:rPr>
        <w:t xml:space="preserve"> </w:t>
      </w:r>
      <w:r w:rsidR="00576990" w:rsidRPr="00F703C2">
        <w:rPr>
          <w:sz w:val="24"/>
          <w:szCs w:val="24"/>
        </w:rPr>
        <w:t>stopped monitoring completely</w:t>
      </w:r>
      <w:r w:rsidR="00015958" w:rsidRPr="00F703C2">
        <w:rPr>
          <w:sz w:val="24"/>
          <w:szCs w:val="24"/>
        </w:rPr>
        <w:t xml:space="preserve">. </w:t>
      </w:r>
      <w:r w:rsidR="00DB5034" w:rsidRPr="00F703C2">
        <w:rPr>
          <w:sz w:val="24"/>
          <w:szCs w:val="24"/>
        </w:rPr>
        <w:t>B</w:t>
      </w:r>
      <w:r w:rsidR="00576990" w:rsidRPr="00F703C2">
        <w:rPr>
          <w:sz w:val="24"/>
          <w:szCs w:val="24"/>
        </w:rPr>
        <w:t xml:space="preserve">y twelve months, </w:t>
      </w:r>
      <w:r w:rsidR="00B72293" w:rsidRPr="00F703C2">
        <w:rPr>
          <w:sz w:val="24"/>
          <w:szCs w:val="24"/>
        </w:rPr>
        <w:t>182/225 (</w:t>
      </w:r>
      <w:r w:rsidR="001828CF" w:rsidRPr="00F703C2">
        <w:rPr>
          <w:sz w:val="24"/>
          <w:szCs w:val="24"/>
        </w:rPr>
        <w:t>81</w:t>
      </w:r>
      <w:r w:rsidR="00B72293" w:rsidRPr="00F703C2">
        <w:rPr>
          <w:sz w:val="24"/>
          <w:szCs w:val="24"/>
        </w:rPr>
        <w:t xml:space="preserve">%) patients </w:t>
      </w:r>
      <w:r w:rsidR="00576990" w:rsidRPr="00F703C2">
        <w:rPr>
          <w:sz w:val="24"/>
          <w:szCs w:val="24"/>
        </w:rPr>
        <w:t>who had completed training</w:t>
      </w:r>
      <w:r w:rsidR="00B81D80" w:rsidRPr="00F703C2">
        <w:rPr>
          <w:sz w:val="24"/>
          <w:szCs w:val="24"/>
        </w:rPr>
        <w:t>,</w:t>
      </w:r>
      <w:r w:rsidR="00576990" w:rsidRPr="00F703C2">
        <w:rPr>
          <w:sz w:val="24"/>
          <w:szCs w:val="24"/>
        </w:rPr>
        <w:t xml:space="preserve"> </w:t>
      </w:r>
      <w:r w:rsidR="00B72293" w:rsidRPr="00F703C2">
        <w:rPr>
          <w:sz w:val="24"/>
          <w:szCs w:val="24"/>
        </w:rPr>
        <w:t>continued to self-manage (166</w:t>
      </w:r>
      <w:r w:rsidR="00DB5034" w:rsidRPr="00F703C2">
        <w:rPr>
          <w:sz w:val="24"/>
          <w:szCs w:val="24"/>
        </w:rPr>
        <w:t xml:space="preserve">, </w:t>
      </w:r>
      <w:r w:rsidR="001828CF" w:rsidRPr="00F703C2">
        <w:rPr>
          <w:sz w:val="24"/>
          <w:szCs w:val="24"/>
        </w:rPr>
        <w:t>74%)</w:t>
      </w:r>
      <w:r w:rsidR="00B72293" w:rsidRPr="00F703C2">
        <w:rPr>
          <w:sz w:val="24"/>
          <w:szCs w:val="24"/>
        </w:rPr>
        <w:t xml:space="preserve"> </w:t>
      </w:r>
      <w:r w:rsidR="00576990" w:rsidRPr="00F703C2">
        <w:rPr>
          <w:sz w:val="24"/>
          <w:szCs w:val="24"/>
        </w:rPr>
        <w:t>or had switched to self-monitoring alone (16</w:t>
      </w:r>
      <w:r w:rsidR="00DB5034" w:rsidRPr="00F703C2">
        <w:rPr>
          <w:sz w:val="24"/>
          <w:szCs w:val="24"/>
        </w:rPr>
        <w:t xml:space="preserve">, </w:t>
      </w:r>
      <w:r w:rsidR="001828CF" w:rsidRPr="00F703C2">
        <w:rPr>
          <w:sz w:val="24"/>
          <w:szCs w:val="24"/>
        </w:rPr>
        <w:t>7%)</w:t>
      </w:r>
      <w:r w:rsidR="00576990" w:rsidRPr="00F703C2">
        <w:rPr>
          <w:sz w:val="24"/>
          <w:szCs w:val="24"/>
        </w:rPr>
        <w:t xml:space="preserve">. </w:t>
      </w:r>
    </w:p>
    <w:p w14:paraId="40E44D96" w14:textId="77777777" w:rsidR="0034081B" w:rsidRPr="00F703C2" w:rsidRDefault="0034081B" w:rsidP="009A47AB">
      <w:pPr>
        <w:spacing w:after="0" w:line="360" w:lineRule="auto"/>
        <w:jc w:val="both"/>
        <w:rPr>
          <w:sz w:val="24"/>
          <w:szCs w:val="24"/>
        </w:rPr>
      </w:pPr>
    </w:p>
    <w:p w14:paraId="118147A4" w14:textId="77777777" w:rsidR="00E14117" w:rsidRPr="00F703C2" w:rsidRDefault="00DB5034" w:rsidP="002B7CEA">
      <w:pPr>
        <w:spacing w:after="0" w:line="360" w:lineRule="auto"/>
        <w:jc w:val="both"/>
        <w:rPr>
          <w:sz w:val="24"/>
          <w:szCs w:val="24"/>
        </w:rPr>
      </w:pPr>
      <w:r w:rsidRPr="00F703C2">
        <w:rPr>
          <w:i/>
          <w:sz w:val="24"/>
          <w:szCs w:val="24"/>
        </w:rPr>
        <w:t>P</w:t>
      </w:r>
      <w:r w:rsidR="00B9559E" w:rsidRPr="00F703C2">
        <w:rPr>
          <w:i/>
          <w:sz w:val="24"/>
          <w:szCs w:val="24"/>
        </w:rPr>
        <w:t xml:space="preserve">ersistence with self-monitoring/management </w:t>
      </w:r>
      <w:r w:rsidR="008E6BEE" w:rsidRPr="00F703C2">
        <w:rPr>
          <w:i/>
          <w:sz w:val="24"/>
          <w:szCs w:val="24"/>
        </w:rPr>
        <w:t>of</w:t>
      </w:r>
      <w:r w:rsidR="00B9559E" w:rsidRPr="00F703C2">
        <w:rPr>
          <w:i/>
          <w:sz w:val="24"/>
          <w:szCs w:val="24"/>
        </w:rPr>
        <w:t xml:space="preserve"> b</w:t>
      </w:r>
      <w:r w:rsidR="00FE58D0" w:rsidRPr="00F703C2">
        <w:rPr>
          <w:i/>
          <w:sz w:val="24"/>
          <w:szCs w:val="24"/>
        </w:rPr>
        <w:t xml:space="preserve">lood pressure </w:t>
      </w:r>
      <w:r w:rsidR="007F7FDC" w:rsidRPr="00F703C2">
        <w:rPr>
          <w:i/>
          <w:sz w:val="24"/>
          <w:szCs w:val="24"/>
        </w:rPr>
        <w:t>and medication use</w:t>
      </w:r>
    </w:p>
    <w:p w14:paraId="27A61162" w14:textId="45DCA29F" w:rsidR="002751AD" w:rsidRPr="00F703C2" w:rsidRDefault="001136ED" w:rsidP="007610B6">
      <w:pPr>
        <w:spacing w:after="0" w:line="360" w:lineRule="auto"/>
        <w:jc w:val="both"/>
        <w:rPr>
          <w:sz w:val="24"/>
          <w:szCs w:val="24"/>
        </w:rPr>
      </w:pPr>
      <w:r w:rsidRPr="00F703C2">
        <w:rPr>
          <w:sz w:val="24"/>
          <w:szCs w:val="24"/>
        </w:rPr>
        <w:t xml:space="preserve">Of </w:t>
      </w:r>
      <w:r w:rsidR="00103C4B" w:rsidRPr="00F703C2">
        <w:rPr>
          <w:sz w:val="24"/>
          <w:szCs w:val="24"/>
        </w:rPr>
        <w:t xml:space="preserve">the </w:t>
      </w:r>
      <w:r w:rsidRPr="00F703C2">
        <w:rPr>
          <w:sz w:val="24"/>
          <w:szCs w:val="24"/>
        </w:rPr>
        <w:t>43</w:t>
      </w:r>
      <w:r w:rsidR="007610B6" w:rsidRPr="00F703C2">
        <w:rPr>
          <w:sz w:val="24"/>
          <w:szCs w:val="24"/>
        </w:rPr>
        <w:t xml:space="preserve"> (19.1</w:t>
      </w:r>
      <w:r w:rsidRPr="00F703C2">
        <w:rPr>
          <w:sz w:val="24"/>
          <w:szCs w:val="24"/>
        </w:rPr>
        <w:t>%)</w:t>
      </w:r>
      <w:r w:rsidR="00CB53E0" w:rsidRPr="00F703C2">
        <w:rPr>
          <w:sz w:val="24"/>
          <w:szCs w:val="24"/>
        </w:rPr>
        <w:t xml:space="preserve"> participants who</w:t>
      </w:r>
      <w:r w:rsidRPr="00F703C2">
        <w:rPr>
          <w:sz w:val="24"/>
          <w:szCs w:val="24"/>
        </w:rPr>
        <w:t xml:space="preserve"> stopped </w:t>
      </w:r>
      <w:r w:rsidR="00F21931" w:rsidRPr="00F703C2">
        <w:rPr>
          <w:sz w:val="24"/>
          <w:szCs w:val="24"/>
        </w:rPr>
        <w:t>self-monit</w:t>
      </w:r>
      <w:r w:rsidR="00CB53E0" w:rsidRPr="00F703C2">
        <w:rPr>
          <w:sz w:val="24"/>
          <w:szCs w:val="24"/>
        </w:rPr>
        <w:t>oring</w:t>
      </w:r>
      <w:r w:rsidR="007610B6" w:rsidRPr="00F703C2">
        <w:rPr>
          <w:sz w:val="24"/>
          <w:szCs w:val="24"/>
        </w:rPr>
        <w:t xml:space="preserve"> completely</w:t>
      </w:r>
      <w:r w:rsidR="00CB53E0" w:rsidRPr="00F703C2">
        <w:rPr>
          <w:sz w:val="24"/>
          <w:szCs w:val="24"/>
        </w:rPr>
        <w:t>,</w:t>
      </w:r>
      <w:r w:rsidR="007610B6" w:rsidRPr="00F703C2">
        <w:rPr>
          <w:sz w:val="24"/>
          <w:szCs w:val="24"/>
        </w:rPr>
        <w:t xml:space="preserve"> </w:t>
      </w:r>
      <w:r w:rsidRPr="00F703C2">
        <w:rPr>
          <w:sz w:val="24"/>
          <w:szCs w:val="24"/>
        </w:rPr>
        <w:t xml:space="preserve">38 </w:t>
      </w:r>
      <w:r w:rsidR="007610B6" w:rsidRPr="00F703C2">
        <w:rPr>
          <w:sz w:val="24"/>
          <w:szCs w:val="24"/>
        </w:rPr>
        <w:t>(16.9</w:t>
      </w:r>
      <w:r w:rsidRPr="00F703C2">
        <w:rPr>
          <w:sz w:val="24"/>
          <w:szCs w:val="24"/>
        </w:rPr>
        <w:t xml:space="preserve">%) attended final follow-up. </w:t>
      </w:r>
      <w:r w:rsidR="00103C4B" w:rsidRPr="00F703C2">
        <w:rPr>
          <w:sz w:val="24"/>
          <w:szCs w:val="24"/>
        </w:rPr>
        <w:t>N</w:t>
      </w:r>
      <w:r w:rsidR="009F1BE4" w:rsidRPr="00F703C2">
        <w:rPr>
          <w:sz w:val="24"/>
          <w:szCs w:val="24"/>
        </w:rPr>
        <w:t xml:space="preserve">o significant differences </w:t>
      </w:r>
      <w:r w:rsidR="00103C4B" w:rsidRPr="00F703C2">
        <w:rPr>
          <w:sz w:val="24"/>
          <w:szCs w:val="24"/>
        </w:rPr>
        <w:t xml:space="preserve">existed </w:t>
      </w:r>
      <w:r w:rsidR="009F1BE4" w:rsidRPr="00F703C2">
        <w:rPr>
          <w:sz w:val="24"/>
          <w:szCs w:val="24"/>
        </w:rPr>
        <w:t>in baseline characteristics between patient</w:t>
      </w:r>
      <w:r w:rsidR="00C84B25" w:rsidRPr="00F703C2">
        <w:rPr>
          <w:sz w:val="24"/>
          <w:szCs w:val="24"/>
        </w:rPr>
        <w:t xml:space="preserve">s </w:t>
      </w:r>
      <w:r w:rsidR="00BD1D56" w:rsidRPr="00F703C2">
        <w:rPr>
          <w:sz w:val="24"/>
          <w:szCs w:val="24"/>
        </w:rPr>
        <w:t>that</w:t>
      </w:r>
      <w:r w:rsidR="009F1BE4" w:rsidRPr="00F703C2">
        <w:rPr>
          <w:sz w:val="24"/>
          <w:szCs w:val="24"/>
        </w:rPr>
        <w:t xml:space="preserve"> persisted with </w:t>
      </w:r>
      <w:r w:rsidR="00743FFD" w:rsidRPr="00F703C2">
        <w:rPr>
          <w:sz w:val="24"/>
          <w:szCs w:val="24"/>
        </w:rPr>
        <w:t>self-monitoring</w:t>
      </w:r>
      <w:r w:rsidR="00415635" w:rsidRPr="00F703C2">
        <w:rPr>
          <w:sz w:val="24"/>
          <w:szCs w:val="24"/>
        </w:rPr>
        <w:t xml:space="preserve"> (n</w:t>
      </w:r>
      <w:r w:rsidR="00785F19" w:rsidRPr="00F703C2">
        <w:rPr>
          <w:sz w:val="24"/>
          <w:szCs w:val="24"/>
        </w:rPr>
        <w:t>=</w:t>
      </w:r>
      <w:r w:rsidR="00415635" w:rsidRPr="00F703C2">
        <w:rPr>
          <w:sz w:val="24"/>
          <w:szCs w:val="24"/>
        </w:rPr>
        <w:t>182)</w:t>
      </w:r>
      <w:r w:rsidR="008E2AA3" w:rsidRPr="00F703C2">
        <w:rPr>
          <w:sz w:val="24"/>
          <w:szCs w:val="24"/>
        </w:rPr>
        <w:t xml:space="preserve"> versus those that did not</w:t>
      </w:r>
      <w:r w:rsidR="00785F19" w:rsidRPr="00F703C2">
        <w:rPr>
          <w:sz w:val="24"/>
          <w:szCs w:val="24"/>
        </w:rPr>
        <w:t xml:space="preserve"> (n=38)</w:t>
      </w:r>
      <w:r w:rsidR="009F1BE4" w:rsidRPr="00F703C2">
        <w:rPr>
          <w:sz w:val="24"/>
          <w:szCs w:val="24"/>
        </w:rPr>
        <w:t xml:space="preserve"> (Table </w:t>
      </w:r>
      <w:r w:rsidR="00AA0440" w:rsidRPr="00F703C2">
        <w:rPr>
          <w:sz w:val="24"/>
          <w:szCs w:val="24"/>
        </w:rPr>
        <w:t>A</w:t>
      </w:r>
      <w:r w:rsidR="009F1BE4" w:rsidRPr="00F703C2">
        <w:rPr>
          <w:sz w:val="24"/>
          <w:szCs w:val="24"/>
        </w:rPr>
        <w:t>1</w:t>
      </w:r>
      <w:r w:rsidR="004C2F8D" w:rsidRPr="00F703C2">
        <w:rPr>
          <w:sz w:val="24"/>
          <w:szCs w:val="24"/>
        </w:rPr>
        <w:t xml:space="preserve"> - Appendix</w:t>
      </w:r>
      <w:r w:rsidR="009F1BE4" w:rsidRPr="00F703C2">
        <w:rPr>
          <w:sz w:val="24"/>
          <w:szCs w:val="24"/>
        </w:rPr>
        <w:t>).</w:t>
      </w:r>
      <w:r w:rsidR="005B6DA3" w:rsidRPr="00F703C2">
        <w:rPr>
          <w:sz w:val="24"/>
          <w:szCs w:val="24"/>
        </w:rPr>
        <w:t xml:space="preserve"> </w:t>
      </w:r>
      <w:r w:rsidR="00F34EAB" w:rsidRPr="00F703C2">
        <w:rPr>
          <w:sz w:val="24"/>
          <w:szCs w:val="24"/>
        </w:rPr>
        <w:t>Primary outcome of the trial was mean of 2</w:t>
      </w:r>
      <w:r w:rsidR="00F34EAB" w:rsidRPr="00F703C2">
        <w:rPr>
          <w:sz w:val="24"/>
          <w:szCs w:val="24"/>
          <w:vertAlign w:val="superscript"/>
        </w:rPr>
        <w:t>nd</w:t>
      </w:r>
      <w:r w:rsidR="00F34EAB" w:rsidRPr="00F703C2">
        <w:rPr>
          <w:sz w:val="24"/>
          <w:szCs w:val="24"/>
        </w:rPr>
        <w:t>/3</w:t>
      </w:r>
      <w:r w:rsidR="00F34EAB" w:rsidRPr="00F703C2">
        <w:rPr>
          <w:sz w:val="24"/>
          <w:szCs w:val="24"/>
          <w:vertAlign w:val="superscript"/>
        </w:rPr>
        <w:t>rd</w:t>
      </w:r>
      <w:r w:rsidR="00F34EAB" w:rsidRPr="00F703C2">
        <w:rPr>
          <w:sz w:val="24"/>
          <w:szCs w:val="24"/>
        </w:rPr>
        <w:t xml:space="preserve"> systolic BP readings at 12 months. M</w:t>
      </w:r>
      <w:r w:rsidR="003F2C42" w:rsidRPr="00F703C2">
        <w:rPr>
          <w:sz w:val="24"/>
          <w:szCs w:val="24"/>
        </w:rPr>
        <w:t>ean</w:t>
      </w:r>
      <w:r w:rsidR="00BB020F" w:rsidRPr="00F703C2">
        <w:rPr>
          <w:sz w:val="24"/>
          <w:szCs w:val="24"/>
        </w:rPr>
        <w:t xml:space="preserve"> office systolic BP was significantly lower for </w:t>
      </w:r>
      <w:r w:rsidR="00330DBA" w:rsidRPr="00F703C2">
        <w:rPr>
          <w:sz w:val="24"/>
          <w:szCs w:val="24"/>
        </w:rPr>
        <w:t xml:space="preserve">patients </w:t>
      </w:r>
      <w:r w:rsidR="008E2AA3" w:rsidRPr="00F703C2">
        <w:rPr>
          <w:sz w:val="24"/>
          <w:szCs w:val="24"/>
        </w:rPr>
        <w:t xml:space="preserve">who </w:t>
      </w:r>
      <w:r w:rsidR="00330DBA" w:rsidRPr="00F703C2">
        <w:rPr>
          <w:sz w:val="24"/>
          <w:szCs w:val="24"/>
        </w:rPr>
        <w:t>self-monitored/</w:t>
      </w:r>
      <w:r w:rsidR="00743FFD" w:rsidRPr="00F703C2">
        <w:rPr>
          <w:sz w:val="24"/>
          <w:szCs w:val="24"/>
        </w:rPr>
        <w:t>self-managed</w:t>
      </w:r>
      <w:r w:rsidR="00BB020F" w:rsidRPr="00F703C2">
        <w:rPr>
          <w:sz w:val="24"/>
          <w:szCs w:val="24"/>
        </w:rPr>
        <w:t>,</w:t>
      </w:r>
      <w:r w:rsidR="008E2AA3" w:rsidRPr="00F703C2">
        <w:rPr>
          <w:sz w:val="24"/>
          <w:szCs w:val="24"/>
        </w:rPr>
        <w:t xml:space="preserve"> when compared with those patients who </w:t>
      </w:r>
      <w:r w:rsidR="00743FFD" w:rsidRPr="00F703C2">
        <w:rPr>
          <w:sz w:val="24"/>
          <w:szCs w:val="24"/>
        </w:rPr>
        <w:t>did not</w:t>
      </w:r>
      <w:r w:rsidR="008E2AA3" w:rsidRPr="00F703C2">
        <w:rPr>
          <w:sz w:val="24"/>
          <w:szCs w:val="24"/>
        </w:rPr>
        <w:t xml:space="preserve"> </w:t>
      </w:r>
      <w:r w:rsidR="00364C02" w:rsidRPr="00F703C2">
        <w:rPr>
          <w:sz w:val="24"/>
          <w:szCs w:val="24"/>
        </w:rPr>
        <w:t>(</w:t>
      </w:r>
      <w:r w:rsidR="006C0A41" w:rsidRPr="00F703C2">
        <w:rPr>
          <w:sz w:val="24"/>
          <w:szCs w:val="24"/>
        </w:rPr>
        <w:t>(12</w:t>
      </w:r>
      <w:r w:rsidR="00B72293" w:rsidRPr="00F703C2">
        <w:rPr>
          <w:sz w:val="24"/>
          <w:szCs w:val="24"/>
        </w:rPr>
        <w:t>6mmHg</w:t>
      </w:r>
      <w:r w:rsidR="00364C02" w:rsidRPr="00F703C2">
        <w:rPr>
          <w:sz w:val="24"/>
          <w:szCs w:val="24"/>
        </w:rPr>
        <w:t xml:space="preserve"> (95% CI 123-12</w:t>
      </w:r>
      <w:r w:rsidR="00B72293" w:rsidRPr="00F703C2">
        <w:rPr>
          <w:sz w:val="24"/>
          <w:szCs w:val="24"/>
        </w:rPr>
        <w:t>8</w:t>
      </w:r>
      <w:r w:rsidR="006C0A41" w:rsidRPr="00F703C2">
        <w:rPr>
          <w:sz w:val="24"/>
          <w:szCs w:val="24"/>
        </w:rPr>
        <w:t>)</w:t>
      </w:r>
      <w:r w:rsidR="008E2AA3" w:rsidRPr="00F703C2">
        <w:rPr>
          <w:sz w:val="24"/>
          <w:szCs w:val="24"/>
        </w:rPr>
        <w:t xml:space="preserve"> vs 14</w:t>
      </w:r>
      <w:r w:rsidR="00B72293" w:rsidRPr="00F703C2">
        <w:rPr>
          <w:sz w:val="24"/>
          <w:szCs w:val="24"/>
        </w:rPr>
        <w:t>1mmHg</w:t>
      </w:r>
      <w:r w:rsidR="008E2AA3" w:rsidRPr="00F703C2">
        <w:rPr>
          <w:sz w:val="24"/>
          <w:szCs w:val="24"/>
        </w:rPr>
        <w:t xml:space="preserve"> (95% CI 134-147</w:t>
      </w:r>
      <w:r w:rsidR="00364C02" w:rsidRPr="00F703C2">
        <w:rPr>
          <w:sz w:val="24"/>
          <w:szCs w:val="24"/>
        </w:rPr>
        <w:t>))</w:t>
      </w:r>
      <w:r w:rsidR="00785F19" w:rsidRPr="00F703C2">
        <w:rPr>
          <w:sz w:val="24"/>
          <w:szCs w:val="24"/>
        </w:rPr>
        <w:t>.</w:t>
      </w:r>
      <w:r w:rsidR="005B6DA3" w:rsidRPr="00F703C2">
        <w:rPr>
          <w:sz w:val="24"/>
          <w:szCs w:val="24"/>
        </w:rPr>
        <w:t xml:space="preserve"> </w:t>
      </w:r>
      <w:r w:rsidR="00330DBA" w:rsidRPr="00F703C2">
        <w:rPr>
          <w:sz w:val="24"/>
          <w:szCs w:val="24"/>
        </w:rPr>
        <w:t>P</w:t>
      </w:r>
      <w:r w:rsidR="00B72293" w:rsidRPr="00F703C2">
        <w:rPr>
          <w:sz w:val="24"/>
          <w:szCs w:val="24"/>
        </w:rPr>
        <w:t xml:space="preserve">atients </w:t>
      </w:r>
      <w:r w:rsidR="008E2AA3" w:rsidRPr="00F703C2">
        <w:rPr>
          <w:sz w:val="24"/>
          <w:szCs w:val="24"/>
        </w:rPr>
        <w:t>who completed self-management</w:t>
      </w:r>
      <w:r w:rsidR="000B35A2" w:rsidRPr="00F703C2">
        <w:rPr>
          <w:sz w:val="24"/>
          <w:szCs w:val="24"/>
        </w:rPr>
        <w:t xml:space="preserve"> (n = 166)</w:t>
      </w:r>
      <w:r w:rsidR="008E2AA3" w:rsidRPr="00F703C2">
        <w:rPr>
          <w:sz w:val="24"/>
          <w:szCs w:val="24"/>
        </w:rPr>
        <w:t xml:space="preserve"> </w:t>
      </w:r>
      <w:r w:rsidR="00743FFD" w:rsidRPr="00F703C2">
        <w:rPr>
          <w:sz w:val="24"/>
          <w:szCs w:val="24"/>
        </w:rPr>
        <w:t>were prescribed more medication</w:t>
      </w:r>
      <w:r w:rsidR="002C37A7" w:rsidRPr="00F703C2">
        <w:rPr>
          <w:sz w:val="24"/>
          <w:szCs w:val="24"/>
        </w:rPr>
        <w:t xml:space="preserve"> (de</w:t>
      </w:r>
      <w:r w:rsidR="008E2AA3" w:rsidRPr="00F703C2">
        <w:rPr>
          <w:sz w:val="24"/>
          <w:szCs w:val="24"/>
        </w:rPr>
        <w:t>fined daily dose) at 12 months compared to</w:t>
      </w:r>
      <w:r w:rsidR="002C37A7" w:rsidRPr="00F703C2">
        <w:rPr>
          <w:sz w:val="24"/>
          <w:szCs w:val="24"/>
        </w:rPr>
        <w:t xml:space="preserve"> </w:t>
      </w:r>
      <w:r w:rsidR="000B35A2" w:rsidRPr="00F703C2">
        <w:rPr>
          <w:sz w:val="24"/>
          <w:szCs w:val="24"/>
        </w:rPr>
        <w:t xml:space="preserve">the </w:t>
      </w:r>
      <w:r w:rsidR="002C37A7" w:rsidRPr="00F703C2">
        <w:rPr>
          <w:sz w:val="24"/>
          <w:szCs w:val="24"/>
        </w:rPr>
        <w:t xml:space="preserve">patients </w:t>
      </w:r>
      <w:r w:rsidR="000B35A2" w:rsidRPr="00F703C2">
        <w:rPr>
          <w:sz w:val="24"/>
          <w:szCs w:val="24"/>
        </w:rPr>
        <w:t xml:space="preserve">(n = 38) </w:t>
      </w:r>
      <w:r w:rsidR="002C37A7" w:rsidRPr="00F703C2">
        <w:rPr>
          <w:sz w:val="24"/>
          <w:szCs w:val="24"/>
        </w:rPr>
        <w:t xml:space="preserve">that </w:t>
      </w:r>
      <w:r w:rsidRPr="00F703C2">
        <w:rPr>
          <w:sz w:val="24"/>
          <w:szCs w:val="24"/>
        </w:rPr>
        <w:t>stopped self-monitoring completely</w:t>
      </w:r>
      <w:r w:rsidR="00364C02" w:rsidRPr="00F703C2">
        <w:rPr>
          <w:sz w:val="24"/>
          <w:szCs w:val="24"/>
        </w:rPr>
        <w:t xml:space="preserve"> </w:t>
      </w:r>
      <w:r w:rsidR="006E4972" w:rsidRPr="00F703C2">
        <w:rPr>
          <w:sz w:val="24"/>
          <w:szCs w:val="24"/>
        </w:rPr>
        <w:t xml:space="preserve">(3.6 </w:t>
      </w:r>
      <w:r w:rsidR="008E2AA3" w:rsidRPr="00F703C2">
        <w:rPr>
          <w:sz w:val="24"/>
          <w:szCs w:val="24"/>
        </w:rPr>
        <w:t xml:space="preserve">(95% CI </w:t>
      </w:r>
      <w:r w:rsidR="006E4972" w:rsidRPr="00F703C2">
        <w:rPr>
          <w:sz w:val="24"/>
          <w:szCs w:val="24"/>
        </w:rPr>
        <w:t xml:space="preserve">3.3 -3.9) vs 2.3 (95% CI 1.7-2.9) </w:t>
      </w:r>
      <w:r w:rsidR="009E69CF" w:rsidRPr="00F703C2">
        <w:rPr>
          <w:sz w:val="24"/>
          <w:szCs w:val="24"/>
        </w:rPr>
        <w:t xml:space="preserve">(Table </w:t>
      </w:r>
      <w:r w:rsidR="006C0A41" w:rsidRPr="00F703C2">
        <w:rPr>
          <w:sz w:val="24"/>
          <w:szCs w:val="24"/>
        </w:rPr>
        <w:t>A</w:t>
      </w:r>
      <w:r w:rsidR="009E69CF" w:rsidRPr="00F703C2">
        <w:rPr>
          <w:sz w:val="24"/>
          <w:szCs w:val="24"/>
        </w:rPr>
        <w:t>1</w:t>
      </w:r>
      <w:r w:rsidR="00BF1DFB" w:rsidRPr="00F703C2">
        <w:rPr>
          <w:sz w:val="24"/>
          <w:szCs w:val="24"/>
        </w:rPr>
        <w:t xml:space="preserve"> - Appendix</w:t>
      </w:r>
      <w:r w:rsidR="009E69CF" w:rsidRPr="00F703C2">
        <w:rPr>
          <w:sz w:val="24"/>
          <w:szCs w:val="24"/>
        </w:rPr>
        <w:t>).</w:t>
      </w:r>
      <w:r w:rsidR="00BB020F" w:rsidRPr="00F703C2">
        <w:rPr>
          <w:sz w:val="24"/>
          <w:szCs w:val="24"/>
        </w:rPr>
        <w:t xml:space="preserve"> </w:t>
      </w:r>
    </w:p>
    <w:p w14:paraId="28F595EC" w14:textId="77777777" w:rsidR="002751AD" w:rsidRPr="00F703C2" w:rsidRDefault="002751AD" w:rsidP="002B7CEA">
      <w:pPr>
        <w:spacing w:after="0" w:line="360" w:lineRule="auto"/>
        <w:jc w:val="both"/>
        <w:rPr>
          <w:i/>
          <w:sz w:val="24"/>
          <w:szCs w:val="24"/>
        </w:rPr>
      </w:pPr>
    </w:p>
    <w:p w14:paraId="708556D9" w14:textId="77777777" w:rsidR="007610B6" w:rsidRPr="00F703C2" w:rsidRDefault="007610B6" w:rsidP="002B7CEA">
      <w:pPr>
        <w:spacing w:after="0" w:line="360" w:lineRule="auto"/>
        <w:jc w:val="both"/>
        <w:rPr>
          <w:i/>
          <w:sz w:val="24"/>
          <w:szCs w:val="24"/>
        </w:rPr>
      </w:pPr>
    </w:p>
    <w:p w14:paraId="4D969247" w14:textId="77777777" w:rsidR="003E020C" w:rsidRPr="00F703C2" w:rsidRDefault="003E020C" w:rsidP="002B7CEA">
      <w:pPr>
        <w:spacing w:after="0" w:line="360" w:lineRule="auto"/>
        <w:jc w:val="both"/>
        <w:rPr>
          <w:i/>
          <w:sz w:val="24"/>
          <w:szCs w:val="24"/>
        </w:rPr>
      </w:pPr>
    </w:p>
    <w:p w14:paraId="6530FD25" w14:textId="77777777" w:rsidR="00FE643A" w:rsidRPr="00F703C2" w:rsidRDefault="00FE643A" w:rsidP="002B7CEA">
      <w:pPr>
        <w:spacing w:after="0" w:line="360" w:lineRule="auto"/>
        <w:jc w:val="both"/>
        <w:rPr>
          <w:i/>
          <w:sz w:val="24"/>
          <w:szCs w:val="24"/>
        </w:rPr>
      </w:pPr>
    </w:p>
    <w:p w14:paraId="08455126" w14:textId="77777777" w:rsidR="00103C4B" w:rsidRPr="00F703C2" w:rsidRDefault="00103C4B" w:rsidP="002B7CEA">
      <w:pPr>
        <w:spacing w:after="0" w:line="360" w:lineRule="auto"/>
        <w:jc w:val="both"/>
        <w:rPr>
          <w:i/>
          <w:sz w:val="24"/>
          <w:szCs w:val="24"/>
        </w:rPr>
      </w:pPr>
    </w:p>
    <w:p w14:paraId="2D451BE2" w14:textId="1CC337ED" w:rsidR="00043B84" w:rsidRPr="00F703C2" w:rsidRDefault="004E40E2" w:rsidP="002B7CEA">
      <w:pPr>
        <w:spacing w:after="0" w:line="360" w:lineRule="auto"/>
        <w:jc w:val="both"/>
        <w:rPr>
          <w:sz w:val="24"/>
          <w:szCs w:val="24"/>
        </w:rPr>
      </w:pPr>
      <w:r w:rsidRPr="00F703C2">
        <w:rPr>
          <w:i/>
          <w:sz w:val="24"/>
          <w:szCs w:val="24"/>
        </w:rPr>
        <w:lastRenderedPageBreak/>
        <w:t>Self-Monitoring Protocol</w:t>
      </w:r>
    </w:p>
    <w:p w14:paraId="4F4B79AD" w14:textId="77777777" w:rsidR="00635619" w:rsidRPr="00F703C2" w:rsidRDefault="00635619" w:rsidP="009A47AB">
      <w:pPr>
        <w:spacing w:after="0" w:line="360" w:lineRule="auto"/>
        <w:jc w:val="both"/>
        <w:rPr>
          <w:sz w:val="24"/>
          <w:szCs w:val="24"/>
        </w:rPr>
      </w:pPr>
      <w:r w:rsidRPr="00F703C2">
        <w:rPr>
          <w:sz w:val="24"/>
          <w:szCs w:val="24"/>
        </w:rPr>
        <w:t>For one intervention patient no monitor readings were available meaning that the following analyses comprise 181 participants (99%) who continued to self-monitor or self-manage throughout the study.</w:t>
      </w:r>
    </w:p>
    <w:p w14:paraId="1D87D41E" w14:textId="77777777" w:rsidR="00635619" w:rsidRPr="00F703C2" w:rsidRDefault="00635619" w:rsidP="009A47AB">
      <w:pPr>
        <w:spacing w:after="0" w:line="360" w:lineRule="auto"/>
        <w:jc w:val="both"/>
        <w:rPr>
          <w:sz w:val="24"/>
          <w:szCs w:val="24"/>
        </w:rPr>
      </w:pPr>
    </w:p>
    <w:p w14:paraId="7EE13672" w14:textId="79902CE6" w:rsidR="009A47AB" w:rsidRPr="00F703C2" w:rsidRDefault="00C84B25" w:rsidP="009A47AB">
      <w:pPr>
        <w:spacing w:after="0" w:line="360" w:lineRule="auto"/>
        <w:jc w:val="both"/>
        <w:rPr>
          <w:sz w:val="24"/>
          <w:szCs w:val="24"/>
        </w:rPr>
      </w:pPr>
      <w:r w:rsidRPr="00F703C2">
        <w:rPr>
          <w:sz w:val="24"/>
          <w:szCs w:val="24"/>
        </w:rPr>
        <w:t xml:space="preserve">Readings </w:t>
      </w:r>
      <w:r w:rsidR="00036072" w:rsidRPr="00F703C2">
        <w:rPr>
          <w:sz w:val="24"/>
          <w:szCs w:val="24"/>
        </w:rPr>
        <w:t xml:space="preserve">downloaded from the monitor </w:t>
      </w:r>
      <w:r w:rsidR="000750FB" w:rsidRPr="00F703C2">
        <w:rPr>
          <w:sz w:val="24"/>
          <w:szCs w:val="24"/>
        </w:rPr>
        <w:t>showed</w:t>
      </w:r>
      <w:r w:rsidR="00C81480" w:rsidRPr="00F703C2">
        <w:rPr>
          <w:sz w:val="24"/>
          <w:szCs w:val="24"/>
        </w:rPr>
        <w:t xml:space="preserve"> that </w:t>
      </w:r>
      <w:r w:rsidR="00D90FD5" w:rsidRPr="00F703C2">
        <w:rPr>
          <w:sz w:val="24"/>
          <w:szCs w:val="24"/>
        </w:rPr>
        <w:t>1861</w:t>
      </w:r>
      <w:r w:rsidR="00C64B86" w:rsidRPr="00F703C2">
        <w:rPr>
          <w:sz w:val="24"/>
          <w:szCs w:val="24"/>
        </w:rPr>
        <w:t>/</w:t>
      </w:r>
      <w:r w:rsidR="00D90FD5" w:rsidRPr="00F703C2">
        <w:rPr>
          <w:sz w:val="24"/>
          <w:szCs w:val="24"/>
        </w:rPr>
        <w:t xml:space="preserve">1936 </w:t>
      </w:r>
      <w:r w:rsidR="00C64B86" w:rsidRPr="00F703C2">
        <w:rPr>
          <w:sz w:val="24"/>
          <w:szCs w:val="24"/>
        </w:rPr>
        <w:t>(</w:t>
      </w:r>
      <w:r w:rsidR="00C81480" w:rsidRPr="00F703C2">
        <w:rPr>
          <w:sz w:val="24"/>
          <w:szCs w:val="24"/>
        </w:rPr>
        <w:t>96</w:t>
      </w:r>
      <w:r w:rsidR="00415635" w:rsidRPr="00F703C2">
        <w:rPr>
          <w:sz w:val="24"/>
          <w:szCs w:val="24"/>
        </w:rPr>
        <w:t>%</w:t>
      </w:r>
      <w:r w:rsidR="00C64B86" w:rsidRPr="00F703C2">
        <w:rPr>
          <w:sz w:val="24"/>
          <w:szCs w:val="24"/>
        </w:rPr>
        <w:t>)</w:t>
      </w:r>
      <w:r w:rsidR="00BD1D56" w:rsidRPr="00F703C2">
        <w:rPr>
          <w:sz w:val="24"/>
          <w:szCs w:val="24"/>
        </w:rPr>
        <w:t xml:space="preserve"> of </w:t>
      </w:r>
      <w:r w:rsidR="000750FB" w:rsidRPr="00F703C2">
        <w:rPr>
          <w:sz w:val="24"/>
          <w:szCs w:val="24"/>
        </w:rPr>
        <w:t xml:space="preserve">monitored </w:t>
      </w:r>
      <w:r w:rsidR="00BD1D56" w:rsidRPr="00F703C2">
        <w:rPr>
          <w:sz w:val="24"/>
          <w:szCs w:val="24"/>
        </w:rPr>
        <w:t xml:space="preserve">months in the study period </w:t>
      </w:r>
      <w:r w:rsidR="00E02226" w:rsidRPr="00F703C2">
        <w:rPr>
          <w:sz w:val="24"/>
          <w:szCs w:val="24"/>
        </w:rPr>
        <w:t>included</w:t>
      </w:r>
      <w:r w:rsidR="00BD1D56" w:rsidRPr="00F703C2">
        <w:rPr>
          <w:sz w:val="24"/>
          <w:szCs w:val="24"/>
        </w:rPr>
        <w:t xml:space="preserve"> sufficient readings for a management decision</w:t>
      </w:r>
      <w:r w:rsidR="005F2986" w:rsidRPr="00F703C2">
        <w:rPr>
          <w:sz w:val="24"/>
          <w:szCs w:val="24"/>
        </w:rPr>
        <w:t xml:space="preserve"> to be made. In nearly all cases</w:t>
      </w:r>
      <w:r w:rsidR="00AC23DC" w:rsidRPr="00F703C2">
        <w:rPr>
          <w:sz w:val="24"/>
          <w:szCs w:val="24"/>
        </w:rPr>
        <w:t xml:space="preserve"> </w:t>
      </w:r>
      <w:r w:rsidR="001B3B79" w:rsidRPr="00F703C2">
        <w:rPr>
          <w:sz w:val="24"/>
          <w:szCs w:val="24"/>
        </w:rPr>
        <w:t>12,836/12,929 (99</w:t>
      </w:r>
      <w:r w:rsidR="00E36682" w:rsidRPr="00F703C2">
        <w:rPr>
          <w:sz w:val="24"/>
          <w:szCs w:val="24"/>
        </w:rPr>
        <w:t xml:space="preserve">%), </w:t>
      </w:r>
      <w:r w:rsidR="00893B3C" w:rsidRPr="00F703C2">
        <w:rPr>
          <w:sz w:val="24"/>
          <w:szCs w:val="24"/>
        </w:rPr>
        <w:t>based on the monitor clock</w:t>
      </w:r>
      <w:r w:rsidR="00036072" w:rsidRPr="00F703C2">
        <w:rPr>
          <w:sz w:val="24"/>
          <w:szCs w:val="24"/>
        </w:rPr>
        <w:t xml:space="preserve"> from the downloaded readings</w:t>
      </w:r>
      <w:r w:rsidR="00893B3C" w:rsidRPr="00F703C2">
        <w:rPr>
          <w:sz w:val="24"/>
          <w:szCs w:val="24"/>
        </w:rPr>
        <w:t xml:space="preserve">, at least one </w:t>
      </w:r>
      <w:r w:rsidR="00E812A5" w:rsidRPr="00F703C2">
        <w:rPr>
          <w:sz w:val="24"/>
          <w:szCs w:val="24"/>
        </w:rPr>
        <w:t xml:space="preserve">minute was </w:t>
      </w:r>
      <w:r w:rsidR="005F2986" w:rsidRPr="00F703C2">
        <w:rPr>
          <w:sz w:val="24"/>
          <w:szCs w:val="24"/>
        </w:rPr>
        <w:t xml:space="preserve">allowed </w:t>
      </w:r>
      <w:r w:rsidR="00E812A5" w:rsidRPr="00F703C2">
        <w:rPr>
          <w:sz w:val="24"/>
          <w:szCs w:val="24"/>
        </w:rPr>
        <w:t xml:space="preserve">between </w:t>
      </w:r>
      <w:r w:rsidR="005F2986" w:rsidRPr="00F703C2">
        <w:rPr>
          <w:sz w:val="24"/>
          <w:szCs w:val="24"/>
        </w:rPr>
        <w:t>consecutive</w:t>
      </w:r>
      <w:r w:rsidR="00893B3C" w:rsidRPr="00F703C2">
        <w:rPr>
          <w:sz w:val="24"/>
          <w:szCs w:val="24"/>
        </w:rPr>
        <w:t xml:space="preserve"> readings</w:t>
      </w:r>
      <w:r w:rsidR="00415635" w:rsidRPr="00F703C2">
        <w:rPr>
          <w:sz w:val="24"/>
          <w:szCs w:val="24"/>
        </w:rPr>
        <w:t>.</w:t>
      </w:r>
      <w:r w:rsidRPr="00F703C2">
        <w:rPr>
          <w:sz w:val="24"/>
          <w:szCs w:val="24"/>
        </w:rPr>
        <w:t xml:space="preserve"> </w:t>
      </w:r>
      <w:r w:rsidR="00AC23DC" w:rsidRPr="00F703C2">
        <w:rPr>
          <w:sz w:val="24"/>
          <w:szCs w:val="24"/>
        </w:rPr>
        <w:t>13</w:t>
      </w:r>
      <w:r w:rsidR="009A47AB" w:rsidRPr="00F703C2">
        <w:rPr>
          <w:sz w:val="24"/>
          <w:szCs w:val="24"/>
        </w:rPr>
        <w:t>% of the monitoring months were in the target range</w:t>
      </w:r>
      <w:r w:rsidR="005F2986" w:rsidRPr="00F703C2">
        <w:rPr>
          <w:sz w:val="24"/>
          <w:szCs w:val="24"/>
        </w:rPr>
        <w:t>. T</w:t>
      </w:r>
      <w:r w:rsidR="009A47AB" w:rsidRPr="00F703C2">
        <w:rPr>
          <w:sz w:val="24"/>
          <w:szCs w:val="24"/>
        </w:rPr>
        <w:t xml:space="preserve">he </w:t>
      </w:r>
      <w:r w:rsidR="005F2986" w:rsidRPr="00F703C2">
        <w:rPr>
          <w:sz w:val="24"/>
          <w:szCs w:val="24"/>
        </w:rPr>
        <w:t xml:space="preserve">proportion </w:t>
      </w:r>
      <w:r w:rsidR="009A47AB" w:rsidRPr="00F703C2">
        <w:rPr>
          <w:sz w:val="24"/>
          <w:szCs w:val="24"/>
        </w:rPr>
        <w:t xml:space="preserve">of months in target was significantly higher in </w:t>
      </w:r>
      <w:r w:rsidR="005F2986" w:rsidRPr="00F703C2">
        <w:rPr>
          <w:sz w:val="24"/>
          <w:szCs w:val="24"/>
        </w:rPr>
        <w:t xml:space="preserve">the </w:t>
      </w:r>
      <w:r w:rsidR="009A47AB" w:rsidRPr="00F703C2">
        <w:rPr>
          <w:sz w:val="24"/>
          <w:szCs w:val="24"/>
        </w:rPr>
        <w:t>second six months of the study (</w:t>
      </w:r>
      <w:r w:rsidR="00B9559E" w:rsidRPr="00F703C2">
        <w:rPr>
          <w:sz w:val="24"/>
          <w:szCs w:val="24"/>
        </w:rPr>
        <w:t>6.6% vs 19.2%, p&lt;0.0</w:t>
      </w:r>
      <w:r w:rsidR="003E4CCB" w:rsidRPr="00F703C2">
        <w:rPr>
          <w:sz w:val="24"/>
          <w:szCs w:val="24"/>
        </w:rPr>
        <w:t>01</w:t>
      </w:r>
      <w:r w:rsidR="009A47AB" w:rsidRPr="00F703C2">
        <w:rPr>
          <w:sz w:val="24"/>
          <w:szCs w:val="24"/>
        </w:rPr>
        <w:t>).</w:t>
      </w:r>
    </w:p>
    <w:p w14:paraId="20F2B26B" w14:textId="77777777" w:rsidR="009A47AB" w:rsidRPr="00F703C2" w:rsidRDefault="009A47AB" w:rsidP="00E0190C">
      <w:pPr>
        <w:spacing w:after="0" w:line="360" w:lineRule="auto"/>
        <w:jc w:val="both"/>
        <w:rPr>
          <w:sz w:val="24"/>
          <w:szCs w:val="24"/>
        </w:rPr>
      </w:pPr>
    </w:p>
    <w:p w14:paraId="19B38838" w14:textId="77777777" w:rsidR="009A47AB" w:rsidRPr="00F703C2" w:rsidRDefault="00AC23DC" w:rsidP="00E0190C">
      <w:pPr>
        <w:spacing w:after="0" w:line="360" w:lineRule="auto"/>
        <w:jc w:val="both"/>
        <w:rPr>
          <w:i/>
          <w:sz w:val="24"/>
          <w:szCs w:val="24"/>
        </w:rPr>
      </w:pPr>
      <w:r w:rsidRPr="00F703C2">
        <w:rPr>
          <w:i/>
          <w:sz w:val="24"/>
          <w:szCs w:val="24"/>
        </w:rPr>
        <w:t xml:space="preserve">Response to </w:t>
      </w:r>
      <w:r w:rsidR="00AF0093" w:rsidRPr="00F703C2">
        <w:rPr>
          <w:i/>
          <w:sz w:val="24"/>
          <w:szCs w:val="24"/>
        </w:rPr>
        <w:t xml:space="preserve">very </w:t>
      </w:r>
      <w:r w:rsidRPr="00F703C2">
        <w:rPr>
          <w:i/>
          <w:sz w:val="24"/>
          <w:szCs w:val="24"/>
        </w:rPr>
        <w:t xml:space="preserve">high </w:t>
      </w:r>
      <w:r w:rsidR="0092686B" w:rsidRPr="00F703C2">
        <w:rPr>
          <w:i/>
          <w:sz w:val="24"/>
          <w:szCs w:val="24"/>
        </w:rPr>
        <w:t xml:space="preserve">and low </w:t>
      </w:r>
      <w:r w:rsidRPr="00F703C2">
        <w:rPr>
          <w:i/>
          <w:sz w:val="24"/>
          <w:szCs w:val="24"/>
        </w:rPr>
        <w:t>readings</w:t>
      </w:r>
    </w:p>
    <w:p w14:paraId="177D7B8D" w14:textId="1DA08BCC" w:rsidR="004E40E2" w:rsidRPr="00F703C2" w:rsidRDefault="00C64B86" w:rsidP="00E0190C">
      <w:pPr>
        <w:spacing w:after="0" w:line="360" w:lineRule="auto"/>
        <w:jc w:val="both"/>
        <w:rPr>
          <w:sz w:val="24"/>
          <w:szCs w:val="24"/>
        </w:rPr>
      </w:pPr>
      <w:r w:rsidRPr="00F703C2">
        <w:rPr>
          <w:sz w:val="24"/>
          <w:szCs w:val="24"/>
        </w:rPr>
        <w:t xml:space="preserve">Participants took two readings </w:t>
      </w:r>
      <w:r w:rsidR="00B9559E" w:rsidRPr="00F703C2">
        <w:rPr>
          <w:sz w:val="24"/>
          <w:szCs w:val="24"/>
        </w:rPr>
        <w:t xml:space="preserve">on </w:t>
      </w:r>
      <w:r w:rsidRPr="00F703C2">
        <w:rPr>
          <w:sz w:val="24"/>
          <w:szCs w:val="24"/>
        </w:rPr>
        <w:t xml:space="preserve">each </w:t>
      </w:r>
      <w:r w:rsidR="00B9559E" w:rsidRPr="00F703C2">
        <w:rPr>
          <w:sz w:val="24"/>
          <w:szCs w:val="24"/>
        </w:rPr>
        <w:t>occasion</w:t>
      </w:r>
      <w:r w:rsidRPr="00F703C2">
        <w:rPr>
          <w:sz w:val="24"/>
          <w:szCs w:val="24"/>
        </w:rPr>
        <w:t xml:space="preserve"> and acted on the second. </w:t>
      </w:r>
      <w:r w:rsidR="006926E1" w:rsidRPr="00F703C2">
        <w:rPr>
          <w:sz w:val="24"/>
          <w:szCs w:val="24"/>
        </w:rPr>
        <w:t>I</w:t>
      </w:r>
      <w:r w:rsidR="00E812A5" w:rsidRPr="00F703C2">
        <w:rPr>
          <w:sz w:val="24"/>
          <w:szCs w:val="24"/>
        </w:rPr>
        <w:t>n th</w:t>
      </w:r>
      <w:r w:rsidR="00155469" w:rsidRPr="00F703C2">
        <w:rPr>
          <w:sz w:val="24"/>
          <w:szCs w:val="24"/>
        </w:rPr>
        <w:t xml:space="preserve">e case of </w:t>
      </w:r>
      <w:r w:rsidR="00AF0093" w:rsidRPr="00F703C2">
        <w:rPr>
          <w:sz w:val="24"/>
          <w:szCs w:val="24"/>
        </w:rPr>
        <w:t xml:space="preserve">very </w:t>
      </w:r>
      <w:r w:rsidR="00155469" w:rsidRPr="00F703C2">
        <w:rPr>
          <w:sz w:val="24"/>
          <w:szCs w:val="24"/>
        </w:rPr>
        <w:t>high second readings</w:t>
      </w:r>
      <w:r w:rsidR="00B9559E" w:rsidRPr="00F703C2">
        <w:rPr>
          <w:sz w:val="24"/>
          <w:szCs w:val="24"/>
        </w:rPr>
        <w:t xml:space="preserve"> (</w:t>
      </w:r>
      <w:r w:rsidR="004E6EE2" w:rsidRPr="00F703C2">
        <w:rPr>
          <w:sz w:val="24"/>
          <w:szCs w:val="24"/>
        </w:rPr>
        <w:t>≥181mmHg systolic or ≥101mmHg diastolic</w:t>
      </w:r>
      <w:r w:rsidR="00B9559E" w:rsidRPr="00F703C2">
        <w:rPr>
          <w:sz w:val="24"/>
          <w:szCs w:val="24"/>
        </w:rPr>
        <w:t>)</w:t>
      </w:r>
      <w:r w:rsidR="003F2C42" w:rsidRPr="00F703C2">
        <w:rPr>
          <w:sz w:val="24"/>
          <w:szCs w:val="24"/>
        </w:rPr>
        <w:t>,</w:t>
      </w:r>
      <w:r w:rsidR="00E812A5" w:rsidRPr="00F703C2">
        <w:rPr>
          <w:sz w:val="24"/>
          <w:szCs w:val="24"/>
        </w:rPr>
        <w:t xml:space="preserve"> </w:t>
      </w:r>
      <w:r w:rsidR="006D00CB" w:rsidRPr="00F703C2">
        <w:rPr>
          <w:sz w:val="24"/>
          <w:szCs w:val="24"/>
        </w:rPr>
        <w:t>patients</w:t>
      </w:r>
      <w:r w:rsidR="00155469" w:rsidRPr="00F703C2">
        <w:rPr>
          <w:sz w:val="24"/>
          <w:szCs w:val="24"/>
        </w:rPr>
        <w:t xml:space="preserve"> were instructed to take</w:t>
      </w:r>
      <w:r w:rsidR="006D00CB" w:rsidRPr="00F703C2">
        <w:rPr>
          <w:sz w:val="24"/>
          <w:szCs w:val="24"/>
        </w:rPr>
        <w:t xml:space="preserve"> a third reading</w:t>
      </w:r>
      <w:r w:rsidR="00155469" w:rsidRPr="00F703C2">
        <w:rPr>
          <w:sz w:val="24"/>
          <w:szCs w:val="24"/>
        </w:rPr>
        <w:t>,</w:t>
      </w:r>
      <w:r w:rsidR="006D00CB" w:rsidRPr="00F703C2">
        <w:rPr>
          <w:sz w:val="24"/>
          <w:szCs w:val="24"/>
        </w:rPr>
        <w:t xml:space="preserve"> </w:t>
      </w:r>
      <w:r w:rsidR="000417D2" w:rsidRPr="00F703C2">
        <w:rPr>
          <w:sz w:val="24"/>
          <w:szCs w:val="24"/>
        </w:rPr>
        <w:t>and followed these instructions</w:t>
      </w:r>
      <w:r w:rsidR="00155469" w:rsidRPr="00F703C2">
        <w:rPr>
          <w:sz w:val="24"/>
          <w:szCs w:val="24"/>
        </w:rPr>
        <w:t xml:space="preserve"> </w:t>
      </w:r>
      <w:r w:rsidR="006D00CB" w:rsidRPr="00F703C2">
        <w:rPr>
          <w:sz w:val="24"/>
          <w:szCs w:val="24"/>
        </w:rPr>
        <w:t xml:space="preserve">83% of the time. </w:t>
      </w:r>
      <w:r w:rsidR="0003714C" w:rsidRPr="00F703C2">
        <w:rPr>
          <w:sz w:val="24"/>
          <w:szCs w:val="24"/>
        </w:rPr>
        <w:t>V</w:t>
      </w:r>
      <w:r w:rsidR="00E812A5" w:rsidRPr="00F703C2">
        <w:rPr>
          <w:sz w:val="24"/>
          <w:szCs w:val="24"/>
        </w:rPr>
        <w:t xml:space="preserve">ery high readings </w:t>
      </w:r>
      <w:r w:rsidR="00F77FAB" w:rsidRPr="00F703C2">
        <w:rPr>
          <w:sz w:val="24"/>
          <w:szCs w:val="24"/>
        </w:rPr>
        <w:t>(ranged here</w:t>
      </w:r>
      <w:r w:rsidR="00BB5A66" w:rsidRPr="00F703C2">
        <w:rPr>
          <w:sz w:val="24"/>
          <w:szCs w:val="24"/>
        </w:rPr>
        <w:t xml:space="preserve"> from 181–209mmHg systolic or</w:t>
      </w:r>
      <w:r w:rsidR="004F1E95" w:rsidRPr="00F703C2">
        <w:rPr>
          <w:sz w:val="24"/>
          <w:szCs w:val="24"/>
        </w:rPr>
        <w:t xml:space="preserve"> 101–148mmHg diastolic) </w:t>
      </w:r>
      <w:r w:rsidR="00505891" w:rsidRPr="00F703C2">
        <w:rPr>
          <w:sz w:val="24"/>
          <w:szCs w:val="24"/>
        </w:rPr>
        <w:t>occurr</w:t>
      </w:r>
      <w:r w:rsidR="000417D2" w:rsidRPr="00F703C2">
        <w:rPr>
          <w:sz w:val="24"/>
          <w:szCs w:val="24"/>
        </w:rPr>
        <w:t>ed in</w:t>
      </w:r>
      <w:r w:rsidR="00E812A5" w:rsidRPr="00F703C2">
        <w:rPr>
          <w:sz w:val="24"/>
          <w:szCs w:val="24"/>
        </w:rPr>
        <w:t xml:space="preserve"> 3% of study months requiring </w:t>
      </w:r>
      <w:r w:rsidR="00E02226" w:rsidRPr="00F703C2">
        <w:rPr>
          <w:sz w:val="24"/>
          <w:szCs w:val="24"/>
        </w:rPr>
        <w:t xml:space="preserve">urgent </w:t>
      </w:r>
      <w:r w:rsidR="00E812A5" w:rsidRPr="00F703C2">
        <w:rPr>
          <w:sz w:val="24"/>
          <w:szCs w:val="24"/>
        </w:rPr>
        <w:t xml:space="preserve">GP </w:t>
      </w:r>
      <w:r w:rsidR="008C14AA" w:rsidRPr="00F703C2">
        <w:rPr>
          <w:sz w:val="24"/>
          <w:szCs w:val="24"/>
        </w:rPr>
        <w:t>follow-up</w:t>
      </w:r>
      <w:r w:rsidR="00D05E96" w:rsidRPr="00F703C2">
        <w:rPr>
          <w:sz w:val="24"/>
          <w:szCs w:val="24"/>
        </w:rPr>
        <w:t xml:space="preserve"> for 32 patients</w:t>
      </w:r>
      <w:r w:rsidR="00117311" w:rsidRPr="00F703C2">
        <w:rPr>
          <w:sz w:val="24"/>
          <w:szCs w:val="24"/>
        </w:rPr>
        <w:t xml:space="preserve">. </w:t>
      </w:r>
      <w:r w:rsidR="00E812A5" w:rsidRPr="00F703C2">
        <w:rPr>
          <w:sz w:val="24"/>
          <w:szCs w:val="24"/>
        </w:rPr>
        <w:t>Details of appointments from practice medical record</w:t>
      </w:r>
      <w:r w:rsidR="00C81480" w:rsidRPr="00F703C2">
        <w:rPr>
          <w:sz w:val="24"/>
          <w:szCs w:val="24"/>
        </w:rPr>
        <w:t>s</w:t>
      </w:r>
      <w:r w:rsidR="006926E1" w:rsidRPr="00F703C2">
        <w:rPr>
          <w:sz w:val="24"/>
          <w:szCs w:val="24"/>
        </w:rPr>
        <w:t xml:space="preserve"> </w:t>
      </w:r>
      <w:r w:rsidR="00B9559E" w:rsidRPr="00F703C2">
        <w:rPr>
          <w:sz w:val="24"/>
          <w:szCs w:val="24"/>
        </w:rPr>
        <w:t>evidence</w:t>
      </w:r>
      <w:r w:rsidR="00F77FAB" w:rsidRPr="00F703C2">
        <w:rPr>
          <w:sz w:val="24"/>
          <w:szCs w:val="24"/>
        </w:rPr>
        <w:t>d</w:t>
      </w:r>
      <w:r w:rsidR="00B9559E" w:rsidRPr="00F703C2">
        <w:rPr>
          <w:sz w:val="24"/>
          <w:szCs w:val="24"/>
        </w:rPr>
        <w:t xml:space="preserve"> </w:t>
      </w:r>
      <w:r w:rsidR="001F00B9" w:rsidRPr="00F703C2">
        <w:rPr>
          <w:sz w:val="24"/>
          <w:szCs w:val="24"/>
        </w:rPr>
        <w:t>that 53</w:t>
      </w:r>
      <w:r w:rsidR="00CE4A15" w:rsidRPr="00F703C2">
        <w:rPr>
          <w:sz w:val="24"/>
          <w:szCs w:val="24"/>
        </w:rPr>
        <w:t xml:space="preserve">% of patients followed up </w:t>
      </w:r>
      <w:r w:rsidR="003F2C42" w:rsidRPr="00F703C2">
        <w:rPr>
          <w:sz w:val="24"/>
          <w:szCs w:val="24"/>
        </w:rPr>
        <w:t>a very high reading</w:t>
      </w:r>
      <w:r w:rsidR="00CE4A15" w:rsidRPr="00F703C2">
        <w:rPr>
          <w:sz w:val="24"/>
          <w:szCs w:val="24"/>
        </w:rPr>
        <w:t xml:space="preserve"> with</w:t>
      </w:r>
      <w:r w:rsidR="00E02226" w:rsidRPr="00F703C2">
        <w:rPr>
          <w:sz w:val="24"/>
          <w:szCs w:val="24"/>
        </w:rPr>
        <w:t xml:space="preserve"> </w:t>
      </w:r>
      <w:r w:rsidR="00CE4A15" w:rsidRPr="00F703C2">
        <w:rPr>
          <w:sz w:val="24"/>
          <w:szCs w:val="24"/>
        </w:rPr>
        <w:t>their</w:t>
      </w:r>
      <w:r w:rsidR="00E812A5" w:rsidRPr="00F703C2">
        <w:rPr>
          <w:sz w:val="24"/>
          <w:szCs w:val="24"/>
        </w:rPr>
        <w:t xml:space="preserve"> </w:t>
      </w:r>
      <w:r w:rsidR="00117311" w:rsidRPr="00F703C2">
        <w:rPr>
          <w:sz w:val="24"/>
          <w:szCs w:val="24"/>
        </w:rPr>
        <w:t xml:space="preserve">GP </w:t>
      </w:r>
      <w:r w:rsidR="00CE4A15" w:rsidRPr="00F703C2">
        <w:rPr>
          <w:sz w:val="24"/>
          <w:szCs w:val="24"/>
        </w:rPr>
        <w:t>practice.</w:t>
      </w:r>
      <w:r w:rsidR="00980E21" w:rsidRPr="00F703C2">
        <w:rPr>
          <w:sz w:val="24"/>
          <w:szCs w:val="24"/>
        </w:rPr>
        <w:t xml:space="preserve"> </w:t>
      </w:r>
      <w:r w:rsidR="004A7C6B" w:rsidRPr="00F703C2">
        <w:rPr>
          <w:sz w:val="24"/>
          <w:szCs w:val="24"/>
        </w:rPr>
        <w:t>9/19 (47%) patients with only one very high reading followed this up with their GP</w:t>
      </w:r>
      <w:r w:rsidR="00737092" w:rsidRPr="00F703C2">
        <w:rPr>
          <w:sz w:val="24"/>
          <w:szCs w:val="24"/>
        </w:rPr>
        <w:t>.</w:t>
      </w:r>
      <w:r w:rsidR="004A7C6B" w:rsidRPr="00F703C2">
        <w:rPr>
          <w:sz w:val="24"/>
          <w:szCs w:val="24"/>
        </w:rPr>
        <w:t xml:space="preserve"> </w:t>
      </w:r>
      <w:r w:rsidR="00737092" w:rsidRPr="00F703C2">
        <w:rPr>
          <w:sz w:val="24"/>
          <w:szCs w:val="24"/>
        </w:rPr>
        <w:t>This was slightly higher for patients with more than one very high reading</w:t>
      </w:r>
      <w:r w:rsidR="00F77FAB" w:rsidRPr="00F703C2">
        <w:rPr>
          <w:sz w:val="24"/>
          <w:szCs w:val="24"/>
        </w:rPr>
        <w:t>,</w:t>
      </w:r>
      <w:r w:rsidR="00737092" w:rsidRPr="00F703C2">
        <w:rPr>
          <w:sz w:val="24"/>
          <w:szCs w:val="24"/>
        </w:rPr>
        <w:t xml:space="preserve"> with</w:t>
      </w:r>
      <w:r w:rsidR="004A7C6B" w:rsidRPr="00F703C2">
        <w:rPr>
          <w:sz w:val="24"/>
          <w:szCs w:val="24"/>
        </w:rPr>
        <w:t xml:space="preserve"> </w:t>
      </w:r>
      <w:r w:rsidR="00737092" w:rsidRPr="00F703C2">
        <w:rPr>
          <w:sz w:val="24"/>
          <w:szCs w:val="24"/>
        </w:rPr>
        <w:t>8/13</w:t>
      </w:r>
      <w:r w:rsidR="00DE1B72" w:rsidRPr="00F703C2">
        <w:rPr>
          <w:sz w:val="24"/>
          <w:szCs w:val="24"/>
        </w:rPr>
        <w:t xml:space="preserve"> </w:t>
      </w:r>
      <w:r w:rsidR="00737092" w:rsidRPr="00F703C2">
        <w:rPr>
          <w:sz w:val="24"/>
          <w:szCs w:val="24"/>
        </w:rPr>
        <w:t xml:space="preserve">(62%) </w:t>
      </w:r>
      <w:r w:rsidR="00CE4A15" w:rsidRPr="00F703C2">
        <w:rPr>
          <w:sz w:val="24"/>
          <w:szCs w:val="24"/>
        </w:rPr>
        <w:t>p</w:t>
      </w:r>
      <w:r w:rsidR="00DE1B72" w:rsidRPr="00F703C2">
        <w:rPr>
          <w:sz w:val="24"/>
          <w:szCs w:val="24"/>
        </w:rPr>
        <w:t xml:space="preserve">atients </w:t>
      </w:r>
      <w:r w:rsidR="00E812A5" w:rsidRPr="00F703C2">
        <w:rPr>
          <w:sz w:val="24"/>
          <w:szCs w:val="24"/>
        </w:rPr>
        <w:t>contact</w:t>
      </w:r>
      <w:r w:rsidR="00737092" w:rsidRPr="00F703C2">
        <w:rPr>
          <w:sz w:val="24"/>
          <w:szCs w:val="24"/>
        </w:rPr>
        <w:t>ing</w:t>
      </w:r>
      <w:r w:rsidR="001F00B9" w:rsidRPr="00F703C2">
        <w:rPr>
          <w:sz w:val="24"/>
          <w:szCs w:val="24"/>
        </w:rPr>
        <w:t xml:space="preserve"> their GP at least once</w:t>
      </w:r>
      <w:r w:rsidR="0037134F" w:rsidRPr="00F703C2">
        <w:rPr>
          <w:sz w:val="24"/>
          <w:szCs w:val="24"/>
        </w:rPr>
        <w:t>.</w:t>
      </w:r>
    </w:p>
    <w:p w14:paraId="43F99455" w14:textId="77777777" w:rsidR="00980E21" w:rsidRPr="00F703C2" w:rsidRDefault="00980E21" w:rsidP="009A47AB">
      <w:pPr>
        <w:spacing w:after="0" w:line="360" w:lineRule="auto"/>
        <w:jc w:val="both"/>
        <w:rPr>
          <w:sz w:val="24"/>
          <w:szCs w:val="24"/>
        </w:rPr>
      </w:pPr>
    </w:p>
    <w:p w14:paraId="58BC5EFD" w14:textId="11726B5B" w:rsidR="00AF539B" w:rsidRPr="00F703C2" w:rsidRDefault="00505891" w:rsidP="009A47AB">
      <w:pPr>
        <w:spacing w:after="0" w:line="360" w:lineRule="auto"/>
        <w:jc w:val="both"/>
        <w:rPr>
          <w:sz w:val="24"/>
          <w:szCs w:val="24"/>
        </w:rPr>
      </w:pPr>
      <w:r w:rsidRPr="00F703C2">
        <w:rPr>
          <w:sz w:val="24"/>
          <w:szCs w:val="24"/>
        </w:rPr>
        <w:t>In the case of very low second readings (i</w:t>
      </w:r>
      <w:r w:rsidR="00E36682" w:rsidRPr="00F703C2">
        <w:rPr>
          <w:sz w:val="24"/>
          <w:szCs w:val="24"/>
        </w:rPr>
        <w:t>.</w:t>
      </w:r>
      <w:r w:rsidRPr="00F703C2">
        <w:rPr>
          <w:sz w:val="24"/>
          <w:szCs w:val="24"/>
        </w:rPr>
        <w:t>e</w:t>
      </w:r>
      <w:r w:rsidR="00E36682" w:rsidRPr="00F703C2">
        <w:rPr>
          <w:sz w:val="24"/>
          <w:szCs w:val="24"/>
        </w:rPr>
        <w:t>.</w:t>
      </w:r>
      <w:r w:rsidR="001B3B79" w:rsidRPr="00F703C2">
        <w:rPr>
          <w:sz w:val="24"/>
          <w:szCs w:val="24"/>
        </w:rPr>
        <w:t xml:space="preserve"> systolic &lt;100mmHg, 1</w:t>
      </w:r>
      <w:r w:rsidRPr="00F703C2">
        <w:rPr>
          <w:sz w:val="24"/>
          <w:szCs w:val="24"/>
        </w:rPr>
        <w:t>% of study months), p</w:t>
      </w:r>
      <w:r w:rsidR="009012A4" w:rsidRPr="00F703C2">
        <w:rPr>
          <w:sz w:val="24"/>
          <w:szCs w:val="24"/>
        </w:rPr>
        <w:t>atients took a</w:t>
      </w:r>
      <w:r w:rsidR="002B7CEA" w:rsidRPr="00F703C2">
        <w:rPr>
          <w:sz w:val="24"/>
          <w:szCs w:val="24"/>
        </w:rPr>
        <w:t xml:space="preserve"> third reading </w:t>
      </w:r>
      <w:r w:rsidR="00C81480" w:rsidRPr="00F703C2">
        <w:rPr>
          <w:sz w:val="24"/>
          <w:szCs w:val="24"/>
        </w:rPr>
        <w:t>68</w:t>
      </w:r>
      <w:r w:rsidR="006926E1" w:rsidRPr="00F703C2">
        <w:rPr>
          <w:sz w:val="24"/>
          <w:szCs w:val="24"/>
        </w:rPr>
        <w:t xml:space="preserve">% of </w:t>
      </w:r>
      <w:r w:rsidRPr="00F703C2">
        <w:rPr>
          <w:sz w:val="24"/>
          <w:szCs w:val="24"/>
        </w:rPr>
        <w:t xml:space="preserve">the time. </w:t>
      </w:r>
      <w:r w:rsidR="00E36682" w:rsidRPr="00F703C2">
        <w:rPr>
          <w:sz w:val="24"/>
          <w:szCs w:val="24"/>
        </w:rPr>
        <w:t>This</w:t>
      </w:r>
      <w:r w:rsidRPr="00F703C2">
        <w:rPr>
          <w:sz w:val="24"/>
          <w:szCs w:val="24"/>
        </w:rPr>
        <w:t xml:space="preserve"> affected </w:t>
      </w:r>
      <w:r w:rsidR="00D05E96" w:rsidRPr="00F703C2">
        <w:rPr>
          <w:sz w:val="24"/>
          <w:szCs w:val="24"/>
        </w:rPr>
        <w:t xml:space="preserve">19 patients </w:t>
      </w:r>
      <w:r w:rsidRPr="00F703C2">
        <w:rPr>
          <w:sz w:val="24"/>
          <w:szCs w:val="24"/>
        </w:rPr>
        <w:t>of whom</w:t>
      </w:r>
      <w:r w:rsidR="00CE4A15" w:rsidRPr="00F703C2">
        <w:rPr>
          <w:sz w:val="24"/>
          <w:szCs w:val="24"/>
        </w:rPr>
        <w:t xml:space="preserve"> </w:t>
      </w:r>
      <w:r w:rsidR="000A2357" w:rsidRPr="00F703C2">
        <w:rPr>
          <w:sz w:val="24"/>
          <w:szCs w:val="24"/>
        </w:rPr>
        <w:t xml:space="preserve">7 </w:t>
      </w:r>
      <w:r w:rsidR="001B3B79" w:rsidRPr="00F703C2">
        <w:rPr>
          <w:sz w:val="24"/>
          <w:szCs w:val="24"/>
        </w:rPr>
        <w:t>(37</w:t>
      </w:r>
      <w:r w:rsidR="006926E1" w:rsidRPr="00F703C2">
        <w:rPr>
          <w:sz w:val="24"/>
          <w:szCs w:val="24"/>
        </w:rPr>
        <w:t>%)</w:t>
      </w:r>
      <w:r w:rsidR="00DE1B72" w:rsidRPr="00F703C2">
        <w:rPr>
          <w:sz w:val="24"/>
          <w:szCs w:val="24"/>
        </w:rPr>
        <w:t xml:space="preserve"> </w:t>
      </w:r>
      <w:r w:rsidR="000A7031" w:rsidRPr="00F703C2">
        <w:rPr>
          <w:sz w:val="24"/>
          <w:szCs w:val="24"/>
        </w:rPr>
        <w:t>followed up with a health professional</w:t>
      </w:r>
      <w:r w:rsidR="00E872BE" w:rsidRPr="00F703C2">
        <w:rPr>
          <w:sz w:val="24"/>
          <w:szCs w:val="24"/>
        </w:rPr>
        <w:t xml:space="preserve"> acco</w:t>
      </w:r>
      <w:r w:rsidR="00F62BDD" w:rsidRPr="00F703C2">
        <w:rPr>
          <w:sz w:val="24"/>
          <w:szCs w:val="24"/>
        </w:rPr>
        <w:t xml:space="preserve">rding to </w:t>
      </w:r>
      <w:r w:rsidRPr="00F703C2">
        <w:rPr>
          <w:sz w:val="24"/>
          <w:szCs w:val="24"/>
        </w:rPr>
        <w:t>the</w:t>
      </w:r>
      <w:r w:rsidR="00E36682" w:rsidRPr="00F703C2">
        <w:rPr>
          <w:sz w:val="24"/>
          <w:szCs w:val="24"/>
        </w:rPr>
        <w:t>ir</w:t>
      </w:r>
      <w:r w:rsidR="00F62BDD" w:rsidRPr="00F703C2">
        <w:rPr>
          <w:sz w:val="24"/>
          <w:szCs w:val="24"/>
        </w:rPr>
        <w:t xml:space="preserve"> </w:t>
      </w:r>
      <w:r w:rsidR="00E872BE" w:rsidRPr="00F703C2">
        <w:rPr>
          <w:sz w:val="24"/>
          <w:szCs w:val="24"/>
        </w:rPr>
        <w:t>medical records</w:t>
      </w:r>
      <w:r w:rsidR="000A7031" w:rsidRPr="00F703C2">
        <w:rPr>
          <w:sz w:val="24"/>
          <w:szCs w:val="24"/>
        </w:rPr>
        <w:t>.</w:t>
      </w:r>
      <w:r w:rsidR="00083CBF" w:rsidRPr="00F703C2">
        <w:rPr>
          <w:sz w:val="24"/>
          <w:szCs w:val="24"/>
        </w:rPr>
        <w:t xml:space="preserve"> </w:t>
      </w:r>
      <w:r w:rsidR="00CE4A15" w:rsidRPr="00F703C2">
        <w:rPr>
          <w:sz w:val="24"/>
          <w:szCs w:val="24"/>
        </w:rPr>
        <w:t>Seven</w:t>
      </w:r>
      <w:r w:rsidR="0041243F" w:rsidRPr="00F703C2">
        <w:rPr>
          <w:sz w:val="24"/>
          <w:szCs w:val="24"/>
        </w:rPr>
        <w:t xml:space="preserve"> patients reported more than one </w:t>
      </w:r>
      <w:r w:rsidRPr="00F703C2">
        <w:rPr>
          <w:sz w:val="24"/>
          <w:szCs w:val="24"/>
        </w:rPr>
        <w:t>very low reading</w:t>
      </w:r>
      <w:r w:rsidR="0041243F" w:rsidRPr="00F703C2">
        <w:rPr>
          <w:sz w:val="24"/>
          <w:szCs w:val="24"/>
        </w:rPr>
        <w:t>, but were no more likely to see</w:t>
      </w:r>
      <w:r w:rsidR="000A3E4A" w:rsidRPr="00F703C2">
        <w:rPr>
          <w:sz w:val="24"/>
          <w:szCs w:val="24"/>
        </w:rPr>
        <w:t>k</w:t>
      </w:r>
      <w:r w:rsidR="0041243F" w:rsidRPr="00F703C2">
        <w:rPr>
          <w:sz w:val="24"/>
          <w:szCs w:val="24"/>
        </w:rPr>
        <w:t xml:space="preserve"> medical advice than patients with only one</w:t>
      </w:r>
      <w:r w:rsidR="00717D5B" w:rsidRPr="00F703C2">
        <w:rPr>
          <w:sz w:val="24"/>
          <w:szCs w:val="24"/>
        </w:rPr>
        <w:t>.</w:t>
      </w:r>
      <w:r w:rsidR="0041243F" w:rsidRPr="00F703C2">
        <w:rPr>
          <w:sz w:val="24"/>
          <w:szCs w:val="24"/>
        </w:rPr>
        <w:t xml:space="preserve"> </w:t>
      </w:r>
    </w:p>
    <w:p w14:paraId="4D94EF25" w14:textId="77777777" w:rsidR="00A607AC" w:rsidRPr="00F703C2" w:rsidRDefault="00A607AC" w:rsidP="00C84B25">
      <w:pPr>
        <w:spacing w:after="0" w:line="360" w:lineRule="auto"/>
        <w:jc w:val="both"/>
        <w:rPr>
          <w:sz w:val="24"/>
          <w:szCs w:val="24"/>
        </w:rPr>
      </w:pPr>
    </w:p>
    <w:p w14:paraId="65A7331C" w14:textId="77777777" w:rsidR="00635619" w:rsidRPr="00F703C2" w:rsidRDefault="00635619" w:rsidP="009A47AB">
      <w:pPr>
        <w:spacing w:after="0" w:line="360" w:lineRule="auto"/>
        <w:rPr>
          <w:i/>
          <w:sz w:val="24"/>
          <w:szCs w:val="24"/>
        </w:rPr>
      </w:pPr>
    </w:p>
    <w:p w14:paraId="12D8E277" w14:textId="77777777" w:rsidR="00F34EAB" w:rsidRPr="00F703C2" w:rsidRDefault="00F34EAB" w:rsidP="009A47AB">
      <w:pPr>
        <w:spacing w:after="0" w:line="360" w:lineRule="auto"/>
        <w:rPr>
          <w:i/>
          <w:sz w:val="24"/>
          <w:szCs w:val="24"/>
        </w:rPr>
      </w:pPr>
    </w:p>
    <w:p w14:paraId="36CE6D3A" w14:textId="77777777" w:rsidR="00FE643A" w:rsidRPr="00F703C2" w:rsidRDefault="00FE643A" w:rsidP="009A47AB">
      <w:pPr>
        <w:spacing w:after="0" w:line="360" w:lineRule="auto"/>
        <w:rPr>
          <w:i/>
          <w:sz w:val="24"/>
          <w:szCs w:val="24"/>
        </w:rPr>
      </w:pPr>
    </w:p>
    <w:p w14:paraId="5A609CC0" w14:textId="37984684" w:rsidR="00EE48B9" w:rsidRPr="00F703C2" w:rsidRDefault="00EE48B9" w:rsidP="009A47AB">
      <w:pPr>
        <w:spacing w:after="0" w:line="360" w:lineRule="auto"/>
        <w:rPr>
          <w:i/>
          <w:sz w:val="24"/>
          <w:szCs w:val="24"/>
        </w:rPr>
      </w:pPr>
      <w:r w:rsidRPr="00F703C2">
        <w:rPr>
          <w:i/>
          <w:sz w:val="24"/>
          <w:szCs w:val="24"/>
        </w:rPr>
        <w:lastRenderedPageBreak/>
        <w:t>Accuracy of Reporting BP Readings</w:t>
      </w:r>
    </w:p>
    <w:p w14:paraId="476A5AF3" w14:textId="77777777" w:rsidR="004E6EE2" w:rsidRPr="00F703C2" w:rsidRDefault="004E6EE2" w:rsidP="009A47AB">
      <w:pPr>
        <w:spacing w:after="0" w:line="360" w:lineRule="auto"/>
        <w:jc w:val="both"/>
        <w:rPr>
          <w:sz w:val="24"/>
          <w:szCs w:val="24"/>
        </w:rPr>
      </w:pPr>
    </w:p>
    <w:p w14:paraId="562FF704" w14:textId="331FCF87" w:rsidR="00075B71" w:rsidRPr="00F703C2" w:rsidRDefault="007A6E7B" w:rsidP="009A47AB">
      <w:pPr>
        <w:spacing w:after="0" w:line="360" w:lineRule="auto"/>
        <w:jc w:val="both"/>
        <w:rPr>
          <w:sz w:val="24"/>
          <w:szCs w:val="24"/>
        </w:rPr>
      </w:pPr>
      <w:r w:rsidRPr="00F703C2">
        <w:rPr>
          <w:sz w:val="24"/>
          <w:szCs w:val="24"/>
        </w:rPr>
        <w:t>Out of 13093 readings</w:t>
      </w:r>
      <w:r w:rsidR="00505891" w:rsidRPr="00F703C2">
        <w:rPr>
          <w:sz w:val="24"/>
          <w:szCs w:val="24"/>
        </w:rPr>
        <w:t xml:space="preserve"> taken during the study from whom data were available</w:t>
      </w:r>
      <w:r w:rsidRPr="00F703C2">
        <w:rPr>
          <w:sz w:val="24"/>
          <w:szCs w:val="24"/>
        </w:rPr>
        <w:t xml:space="preserve">, </w:t>
      </w:r>
      <w:r w:rsidR="00BF3A54" w:rsidRPr="00F703C2">
        <w:rPr>
          <w:sz w:val="24"/>
          <w:szCs w:val="24"/>
        </w:rPr>
        <w:t xml:space="preserve">12707 </w:t>
      </w:r>
      <w:r w:rsidR="00505891" w:rsidRPr="00F703C2">
        <w:rPr>
          <w:sz w:val="24"/>
          <w:szCs w:val="24"/>
        </w:rPr>
        <w:t>(</w:t>
      </w:r>
      <w:r w:rsidR="00E36682" w:rsidRPr="00F703C2">
        <w:rPr>
          <w:sz w:val="24"/>
          <w:szCs w:val="24"/>
        </w:rPr>
        <w:t>97.1</w:t>
      </w:r>
      <w:r w:rsidR="00505891" w:rsidRPr="00F703C2">
        <w:rPr>
          <w:sz w:val="24"/>
          <w:szCs w:val="24"/>
        </w:rPr>
        <w:t xml:space="preserve">%) downloaded readings </w:t>
      </w:r>
      <w:r w:rsidR="00BF3A54" w:rsidRPr="00F703C2">
        <w:rPr>
          <w:sz w:val="24"/>
          <w:szCs w:val="24"/>
        </w:rPr>
        <w:t xml:space="preserve">could be matched </w:t>
      </w:r>
      <w:r w:rsidR="00505891" w:rsidRPr="00F703C2">
        <w:rPr>
          <w:sz w:val="24"/>
          <w:szCs w:val="24"/>
        </w:rPr>
        <w:t xml:space="preserve">to a </w:t>
      </w:r>
      <w:r w:rsidR="00F76F37" w:rsidRPr="00F703C2">
        <w:rPr>
          <w:sz w:val="24"/>
          <w:szCs w:val="24"/>
        </w:rPr>
        <w:t>paper record</w:t>
      </w:r>
      <w:r w:rsidR="004218DB" w:rsidRPr="00F703C2">
        <w:rPr>
          <w:sz w:val="24"/>
          <w:szCs w:val="24"/>
        </w:rPr>
        <w:t xml:space="preserve"> by date</w:t>
      </w:r>
      <w:r w:rsidR="00BF3A54" w:rsidRPr="00F703C2">
        <w:rPr>
          <w:sz w:val="24"/>
          <w:szCs w:val="24"/>
        </w:rPr>
        <w:t xml:space="preserve">. </w:t>
      </w:r>
      <w:r w:rsidR="009563DA" w:rsidRPr="00F703C2">
        <w:rPr>
          <w:sz w:val="24"/>
          <w:szCs w:val="24"/>
        </w:rPr>
        <w:t>There were 224</w:t>
      </w:r>
      <w:r w:rsidRPr="00F703C2">
        <w:rPr>
          <w:sz w:val="24"/>
          <w:szCs w:val="24"/>
        </w:rPr>
        <w:t>/13093 (1.7</w:t>
      </w:r>
      <w:r w:rsidR="009563DA" w:rsidRPr="00F703C2">
        <w:rPr>
          <w:sz w:val="24"/>
          <w:szCs w:val="24"/>
        </w:rPr>
        <w:t xml:space="preserve">%) readings </w:t>
      </w:r>
      <w:r w:rsidR="00505891" w:rsidRPr="00F703C2">
        <w:rPr>
          <w:sz w:val="24"/>
          <w:szCs w:val="24"/>
        </w:rPr>
        <w:t>present i</w:t>
      </w:r>
      <w:r w:rsidR="009563DA" w:rsidRPr="00F703C2">
        <w:rPr>
          <w:sz w:val="24"/>
          <w:szCs w:val="24"/>
        </w:rPr>
        <w:t xml:space="preserve">n the monitor </w:t>
      </w:r>
      <w:r w:rsidR="00505891" w:rsidRPr="00F703C2">
        <w:rPr>
          <w:sz w:val="24"/>
          <w:szCs w:val="24"/>
        </w:rPr>
        <w:t xml:space="preserve">memory </w:t>
      </w:r>
      <w:r w:rsidR="009563DA" w:rsidRPr="00F703C2">
        <w:rPr>
          <w:sz w:val="24"/>
          <w:szCs w:val="24"/>
        </w:rPr>
        <w:t>not reported on paper and</w:t>
      </w:r>
      <w:r w:rsidRPr="00F703C2">
        <w:rPr>
          <w:sz w:val="24"/>
          <w:szCs w:val="24"/>
        </w:rPr>
        <w:t xml:space="preserve"> 162/13093 (1.2</w:t>
      </w:r>
      <w:r w:rsidR="009563DA" w:rsidRPr="00F703C2">
        <w:rPr>
          <w:sz w:val="24"/>
          <w:szCs w:val="24"/>
        </w:rPr>
        <w:t>%) readings report</w:t>
      </w:r>
      <w:r w:rsidR="00941566" w:rsidRPr="00F703C2">
        <w:rPr>
          <w:sz w:val="24"/>
          <w:szCs w:val="24"/>
        </w:rPr>
        <w:t>ed on paper which were not present</w:t>
      </w:r>
      <w:r w:rsidR="009563DA" w:rsidRPr="00F703C2">
        <w:rPr>
          <w:sz w:val="24"/>
          <w:szCs w:val="24"/>
        </w:rPr>
        <w:t xml:space="preserve"> </w:t>
      </w:r>
      <w:r w:rsidR="00505891" w:rsidRPr="00F703C2">
        <w:rPr>
          <w:sz w:val="24"/>
          <w:szCs w:val="24"/>
        </w:rPr>
        <w:t>i</w:t>
      </w:r>
      <w:r w:rsidR="009563DA" w:rsidRPr="00F703C2">
        <w:rPr>
          <w:sz w:val="24"/>
          <w:szCs w:val="24"/>
        </w:rPr>
        <w:t>n the monitor</w:t>
      </w:r>
      <w:r w:rsidR="00505891" w:rsidRPr="00F703C2">
        <w:rPr>
          <w:sz w:val="24"/>
          <w:szCs w:val="24"/>
        </w:rPr>
        <w:t xml:space="preserve"> memory</w:t>
      </w:r>
      <w:r w:rsidR="009563DA" w:rsidRPr="00F703C2">
        <w:rPr>
          <w:sz w:val="24"/>
          <w:szCs w:val="24"/>
        </w:rPr>
        <w:t xml:space="preserve">. </w:t>
      </w:r>
      <w:r w:rsidR="004218DB" w:rsidRPr="00F703C2">
        <w:rPr>
          <w:sz w:val="24"/>
          <w:szCs w:val="24"/>
        </w:rPr>
        <w:t xml:space="preserve">Of the 12707 readings matched by date, </w:t>
      </w:r>
      <w:r w:rsidR="00CB7097" w:rsidRPr="00F703C2">
        <w:rPr>
          <w:sz w:val="24"/>
          <w:szCs w:val="24"/>
        </w:rPr>
        <w:t>11385/12707 (89.6</w:t>
      </w:r>
      <w:r w:rsidR="009563DA" w:rsidRPr="00F703C2">
        <w:rPr>
          <w:sz w:val="24"/>
          <w:szCs w:val="24"/>
        </w:rPr>
        <w:t xml:space="preserve">%) readings matched exactly </w:t>
      </w:r>
      <w:r w:rsidR="004218DB" w:rsidRPr="00F703C2">
        <w:rPr>
          <w:sz w:val="24"/>
          <w:szCs w:val="24"/>
        </w:rPr>
        <w:t>for blood pressure level between</w:t>
      </w:r>
      <w:r w:rsidR="009563DA" w:rsidRPr="00F703C2">
        <w:rPr>
          <w:sz w:val="24"/>
          <w:szCs w:val="24"/>
        </w:rPr>
        <w:t xml:space="preserve"> paper and monitor</w:t>
      </w:r>
      <w:r w:rsidR="004218DB" w:rsidRPr="00F703C2">
        <w:rPr>
          <w:sz w:val="24"/>
          <w:szCs w:val="24"/>
        </w:rPr>
        <w:t xml:space="preserve"> memory</w:t>
      </w:r>
      <w:r w:rsidR="009563DA" w:rsidRPr="00F703C2">
        <w:rPr>
          <w:sz w:val="24"/>
          <w:szCs w:val="24"/>
        </w:rPr>
        <w:t xml:space="preserve">. </w:t>
      </w:r>
      <w:r w:rsidR="004218DB" w:rsidRPr="00F703C2">
        <w:rPr>
          <w:sz w:val="24"/>
          <w:szCs w:val="24"/>
        </w:rPr>
        <w:t>A further 373 /12707 (</w:t>
      </w:r>
      <w:r w:rsidR="00E36682" w:rsidRPr="00F703C2">
        <w:rPr>
          <w:sz w:val="24"/>
          <w:szCs w:val="24"/>
        </w:rPr>
        <w:t>2.9</w:t>
      </w:r>
      <w:r w:rsidR="004218DB" w:rsidRPr="00F703C2">
        <w:rPr>
          <w:sz w:val="24"/>
          <w:szCs w:val="24"/>
        </w:rPr>
        <w:t xml:space="preserve">%) were within </w:t>
      </w:r>
      <w:r w:rsidR="00846D88" w:rsidRPr="00F703C2">
        <w:rPr>
          <w:sz w:val="24"/>
          <w:szCs w:val="24"/>
        </w:rPr>
        <w:t xml:space="preserve">5mmHg of </w:t>
      </w:r>
      <w:r w:rsidR="004218DB" w:rsidRPr="00F703C2">
        <w:rPr>
          <w:sz w:val="24"/>
          <w:szCs w:val="24"/>
        </w:rPr>
        <w:t xml:space="preserve">readings </w:t>
      </w:r>
      <w:r w:rsidR="00365129" w:rsidRPr="00F703C2">
        <w:rPr>
          <w:sz w:val="24"/>
          <w:szCs w:val="24"/>
        </w:rPr>
        <w:t>downloaded from</w:t>
      </w:r>
      <w:r w:rsidR="00846D88" w:rsidRPr="00F703C2">
        <w:rPr>
          <w:sz w:val="24"/>
          <w:szCs w:val="24"/>
        </w:rPr>
        <w:t xml:space="preserve"> the monitor</w:t>
      </w:r>
      <w:r w:rsidR="00365129" w:rsidRPr="00F703C2">
        <w:rPr>
          <w:sz w:val="24"/>
          <w:szCs w:val="24"/>
        </w:rPr>
        <w:t xml:space="preserve"> memory</w:t>
      </w:r>
      <w:r w:rsidR="00846D88" w:rsidRPr="00F703C2">
        <w:rPr>
          <w:sz w:val="24"/>
          <w:szCs w:val="24"/>
        </w:rPr>
        <w:t xml:space="preserve">. </w:t>
      </w:r>
      <w:r w:rsidR="00447ED0" w:rsidRPr="00F703C2">
        <w:rPr>
          <w:sz w:val="24"/>
          <w:szCs w:val="24"/>
        </w:rPr>
        <w:t xml:space="preserve">In </w:t>
      </w:r>
      <w:r w:rsidR="00CB7097" w:rsidRPr="00F703C2">
        <w:rPr>
          <w:sz w:val="24"/>
          <w:szCs w:val="24"/>
        </w:rPr>
        <w:t>461</w:t>
      </w:r>
      <w:r w:rsidR="004218DB" w:rsidRPr="00F703C2">
        <w:rPr>
          <w:sz w:val="24"/>
          <w:szCs w:val="24"/>
        </w:rPr>
        <w:t>/</w:t>
      </w:r>
      <w:r w:rsidR="00CB7097" w:rsidRPr="00F703C2">
        <w:rPr>
          <w:sz w:val="24"/>
          <w:szCs w:val="24"/>
        </w:rPr>
        <w:t>12707</w:t>
      </w:r>
      <w:r w:rsidR="004218DB" w:rsidRPr="00F703C2">
        <w:rPr>
          <w:sz w:val="24"/>
          <w:szCs w:val="24"/>
        </w:rPr>
        <w:t xml:space="preserve"> (</w:t>
      </w:r>
      <w:r w:rsidR="00CB7097" w:rsidRPr="00F703C2">
        <w:rPr>
          <w:sz w:val="24"/>
          <w:szCs w:val="24"/>
        </w:rPr>
        <w:t>3.6</w:t>
      </w:r>
      <w:r w:rsidR="00447ED0" w:rsidRPr="00F703C2">
        <w:rPr>
          <w:sz w:val="24"/>
          <w:szCs w:val="24"/>
        </w:rPr>
        <w:t>%</w:t>
      </w:r>
      <w:r w:rsidR="004218DB" w:rsidRPr="00F703C2">
        <w:rPr>
          <w:sz w:val="24"/>
          <w:szCs w:val="24"/>
        </w:rPr>
        <w:t>)</w:t>
      </w:r>
      <w:r w:rsidR="00447ED0" w:rsidRPr="00F703C2">
        <w:rPr>
          <w:sz w:val="24"/>
          <w:szCs w:val="24"/>
        </w:rPr>
        <w:t xml:space="preserve"> cases p</w:t>
      </w:r>
      <w:r w:rsidR="00C703DF" w:rsidRPr="00F703C2">
        <w:rPr>
          <w:sz w:val="24"/>
          <w:szCs w:val="24"/>
        </w:rPr>
        <w:t xml:space="preserve">atients took </w:t>
      </w:r>
      <w:r w:rsidR="00785F19" w:rsidRPr="00F703C2">
        <w:rPr>
          <w:sz w:val="24"/>
          <w:szCs w:val="24"/>
        </w:rPr>
        <w:t>three</w:t>
      </w:r>
      <w:r w:rsidR="00C703DF" w:rsidRPr="00F703C2">
        <w:rPr>
          <w:sz w:val="24"/>
          <w:szCs w:val="24"/>
        </w:rPr>
        <w:t xml:space="preserve"> readings and </w:t>
      </w:r>
      <w:r w:rsidR="00F76F37" w:rsidRPr="00F703C2">
        <w:rPr>
          <w:sz w:val="24"/>
          <w:szCs w:val="24"/>
        </w:rPr>
        <w:t>selected two to report.</w:t>
      </w:r>
      <w:r w:rsidRPr="00F703C2">
        <w:rPr>
          <w:sz w:val="24"/>
          <w:szCs w:val="24"/>
        </w:rPr>
        <w:t xml:space="preserve"> </w:t>
      </w:r>
      <w:r w:rsidR="004218DB" w:rsidRPr="00F703C2">
        <w:rPr>
          <w:sz w:val="24"/>
          <w:szCs w:val="24"/>
        </w:rPr>
        <w:t xml:space="preserve">The remaining </w:t>
      </w:r>
      <w:r w:rsidRPr="00F703C2">
        <w:rPr>
          <w:sz w:val="24"/>
          <w:szCs w:val="24"/>
        </w:rPr>
        <w:t>493/12707 (3.9</w:t>
      </w:r>
      <w:r w:rsidR="00F76F37" w:rsidRPr="00F703C2">
        <w:rPr>
          <w:sz w:val="24"/>
          <w:szCs w:val="24"/>
        </w:rPr>
        <w:t xml:space="preserve">%) readings were misreported and </w:t>
      </w:r>
      <w:r w:rsidR="00A607AC" w:rsidRPr="00F703C2">
        <w:rPr>
          <w:sz w:val="24"/>
          <w:szCs w:val="24"/>
        </w:rPr>
        <w:t xml:space="preserve">the reading </w:t>
      </w:r>
      <w:r w:rsidR="00F76F37" w:rsidRPr="00F703C2">
        <w:rPr>
          <w:sz w:val="24"/>
          <w:szCs w:val="24"/>
        </w:rPr>
        <w:t xml:space="preserve">did not correspond with </w:t>
      </w:r>
      <w:r w:rsidR="004218DB" w:rsidRPr="00F703C2">
        <w:rPr>
          <w:sz w:val="24"/>
          <w:szCs w:val="24"/>
        </w:rPr>
        <w:t xml:space="preserve">any </w:t>
      </w:r>
      <w:r w:rsidR="00A607AC" w:rsidRPr="00F703C2">
        <w:rPr>
          <w:sz w:val="24"/>
          <w:szCs w:val="24"/>
        </w:rPr>
        <w:t>monitor</w:t>
      </w:r>
      <w:r w:rsidR="00FD3C3B" w:rsidRPr="00F703C2">
        <w:rPr>
          <w:sz w:val="24"/>
          <w:szCs w:val="24"/>
        </w:rPr>
        <w:t xml:space="preserve"> reading</w:t>
      </w:r>
      <w:r w:rsidR="00A607AC" w:rsidRPr="00F703C2">
        <w:rPr>
          <w:sz w:val="24"/>
          <w:szCs w:val="24"/>
        </w:rPr>
        <w:t xml:space="preserve"> taken</w:t>
      </w:r>
      <w:r w:rsidR="00F76F37" w:rsidRPr="00F703C2">
        <w:rPr>
          <w:sz w:val="24"/>
          <w:szCs w:val="24"/>
        </w:rPr>
        <w:t xml:space="preserve"> the same date.</w:t>
      </w:r>
      <w:r w:rsidR="00075B71" w:rsidRPr="00F703C2">
        <w:rPr>
          <w:sz w:val="24"/>
          <w:szCs w:val="24"/>
        </w:rPr>
        <w:t xml:space="preserve"> </w:t>
      </w:r>
      <w:r w:rsidR="00875BC8" w:rsidRPr="00F703C2">
        <w:rPr>
          <w:sz w:val="24"/>
          <w:szCs w:val="24"/>
        </w:rPr>
        <w:t>Misreporting and selective reporting</w:t>
      </w:r>
      <w:r w:rsidR="00150848" w:rsidRPr="00F703C2">
        <w:rPr>
          <w:sz w:val="24"/>
          <w:szCs w:val="24"/>
        </w:rPr>
        <w:t xml:space="preserve"> </w:t>
      </w:r>
      <w:r w:rsidR="00DC1E31" w:rsidRPr="00F703C2">
        <w:rPr>
          <w:sz w:val="24"/>
          <w:szCs w:val="24"/>
        </w:rPr>
        <w:t>le</w:t>
      </w:r>
      <w:r w:rsidR="00352C23" w:rsidRPr="00F703C2">
        <w:rPr>
          <w:sz w:val="24"/>
          <w:szCs w:val="24"/>
        </w:rPr>
        <w:t xml:space="preserve">d </w:t>
      </w:r>
      <w:r w:rsidR="00CB7097" w:rsidRPr="00F703C2">
        <w:rPr>
          <w:sz w:val="24"/>
          <w:szCs w:val="24"/>
        </w:rPr>
        <w:t>to</w:t>
      </w:r>
      <w:r w:rsidR="00423FEF" w:rsidRPr="00F703C2">
        <w:rPr>
          <w:sz w:val="24"/>
          <w:szCs w:val="24"/>
        </w:rPr>
        <w:t xml:space="preserve"> subsequent management being potentially affected in</w:t>
      </w:r>
      <w:r w:rsidR="00CB7097" w:rsidRPr="00F703C2">
        <w:rPr>
          <w:sz w:val="24"/>
          <w:szCs w:val="24"/>
        </w:rPr>
        <w:t xml:space="preserve"> </w:t>
      </w:r>
      <w:r w:rsidR="00A93694" w:rsidRPr="00F703C2">
        <w:rPr>
          <w:sz w:val="24"/>
          <w:szCs w:val="24"/>
        </w:rPr>
        <w:t>40</w:t>
      </w:r>
      <w:r w:rsidR="00150848" w:rsidRPr="00F703C2">
        <w:rPr>
          <w:sz w:val="24"/>
          <w:szCs w:val="24"/>
        </w:rPr>
        <w:t>/1828</w:t>
      </w:r>
      <w:r w:rsidR="00352C23" w:rsidRPr="00F703C2">
        <w:rPr>
          <w:sz w:val="24"/>
          <w:szCs w:val="24"/>
        </w:rPr>
        <w:t xml:space="preserve"> </w:t>
      </w:r>
      <w:r w:rsidR="00A93694" w:rsidRPr="00F703C2">
        <w:rPr>
          <w:sz w:val="24"/>
          <w:szCs w:val="24"/>
        </w:rPr>
        <w:t>(2.2</w:t>
      </w:r>
      <w:r w:rsidR="00E93ABD" w:rsidRPr="00F703C2">
        <w:rPr>
          <w:sz w:val="24"/>
          <w:szCs w:val="24"/>
        </w:rPr>
        <w:t>%)</w:t>
      </w:r>
      <w:r w:rsidR="00150848" w:rsidRPr="00F703C2">
        <w:rPr>
          <w:sz w:val="24"/>
          <w:szCs w:val="24"/>
        </w:rPr>
        <w:t xml:space="preserve"> months</w:t>
      </w:r>
      <w:r w:rsidR="009A3CF3" w:rsidRPr="00F703C2">
        <w:rPr>
          <w:sz w:val="24"/>
          <w:szCs w:val="24"/>
        </w:rPr>
        <w:t>.</w:t>
      </w:r>
      <w:r w:rsidR="004218DB" w:rsidRPr="00F703C2">
        <w:rPr>
          <w:sz w:val="24"/>
          <w:szCs w:val="24"/>
        </w:rPr>
        <w:t xml:space="preserve"> </w:t>
      </w:r>
      <w:r w:rsidR="00352C23" w:rsidRPr="00F703C2">
        <w:rPr>
          <w:sz w:val="24"/>
          <w:szCs w:val="24"/>
        </w:rPr>
        <w:t>I</w:t>
      </w:r>
      <w:r w:rsidR="002A7AAC" w:rsidRPr="00F703C2">
        <w:rPr>
          <w:sz w:val="24"/>
          <w:szCs w:val="24"/>
        </w:rPr>
        <w:t>n 4</w:t>
      </w:r>
      <w:r w:rsidR="00196860" w:rsidRPr="00F703C2">
        <w:rPr>
          <w:sz w:val="24"/>
          <w:szCs w:val="24"/>
        </w:rPr>
        <w:t>/</w:t>
      </w:r>
      <w:r w:rsidR="00A93694" w:rsidRPr="00F703C2">
        <w:rPr>
          <w:sz w:val="24"/>
          <w:szCs w:val="24"/>
        </w:rPr>
        <w:t>40 (10%)</w:t>
      </w:r>
      <w:r w:rsidR="009310CF" w:rsidRPr="00F703C2">
        <w:rPr>
          <w:sz w:val="24"/>
          <w:szCs w:val="24"/>
        </w:rPr>
        <w:t xml:space="preserve"> </w:t>
      </w:r>
      <w:r w:rsidR="000D2066" w:rsidRPr="00F703C2">
        <w:rPr>
          <w:sz w:val="24"/>
          <w:szCs w:val="24"/>
        </w:rPr>
        <w:t xml:space="preserve">of these months, </w:t>
      </w:r>
      <w:r w:rsidR="00C72027" w:rsidRPr="00F703C2">
        <w:rPr>
          <w:sz w:val="24"/>
          <w:szCs w:val="24"/>
        </w:rPr>
        <w:t>readings</w:t>
      </w:r>
      <w:r w:rsidR="009310CF" w:rsidRPr="00F703C2">
        <w:rPr>
          <w:sz w:val="24"/>
          <w:szCs w:val="24"/>
        </w:rPr>
        <w:t xml:space="preserve"> were close to a threshold</w:t>
      </w:r>
      <w:r w:rsidR="00352C23" w:rsidRPr="00F703C2">
        <w:rPr>
          <w:sz w:val="24"/>
          <w:szCs w:val="24"/>
        </w:rPr>
        <w:t>,</w:t>
      </w:r>
      <w:r w:rsidR="00C72027" w:rsidRPr="00F703C2">
        <w:rPr>
          <w:sz w:val="24"/>
          <w:szCs w:val="24"/>
        </w:rPr>
        <w:t xml:space="preserve"> where a difference of 1 or 2mmHg </w:t>
      </w:r>
      <w:r w:rsidR="00875BC8" w:rsidRPr="00F703C2">
        <w:rPr>
          <w:sz w:val="24"/>
          <w:szCs w:val="24"/>
        </w:rPr>
        <w:t xml:space="preserve">between paper and downloaded </w:t>
      </w:r>
      <w:r w:rsidR="00DC1E31" w:rsidRPr="00F703C2">
        <w:rPr>
          <w:sz w:val="24"/>
          <w:szCs w:val="24"/>
        </w:rPr>
        <w:t>readings,</w:t>
      </w:r>
      <w:r w:rsidR="00875BC8" w:rsidRPr="00F703C2">
        <w:rPr>
          <w:sz w:val="24"/>
          <w:szCs w:val="24"/>
        </w:rPr>
        <w:t xml:space="preserve"> </w:t>
      </w:r>
      <w:r w:rsidR="00C72027" w:rsidRPr="00F703C2">
        <w:rPr>
          <w:sz w:val="24"/>
          <w:szCs w:val="24"/>
        </w:rPr>
        <w:t xml:space="preserve">changed the </w:t>
      </w:r>
      <w:r w:rsidR="009310CF" w:rsidRPr="00F703C2">
        <w:rPr>
          <w:sz w:val="24"/>
          <w:szCs w:val="24"/>
        </w:rPr>
        <w:t>outcome of a given months readings</w:t>
      </w:r>
      <w:r w:rsidR="00C72027" w:rsidRPr="00F703C2">
        <w:rPr>
          <w:sz w:val="24"/>
          <w:szCs w:val="24"/>
        </w:rPr>
        <w:t>.</w:t>
      </w:r>
      <w:r w:rsidR="00196860" w:rsidRPr="00F703C2">
        <w:rPr>
          <w:sz w:val="24"/>
          <w:szCs w:val="24"/>
        </w:rPr>
        <w:t xml:space="preserve"> These discrepancies</w:t>
      </w:r>
      <w:r w:rsidR="00075B71" w:rsidRPr="00F703C2">
        <w:rPr>
          <w:sz w:val="24"/>
          <w:szCs w:val="24"/>
        </w:rPr>
        <w:t xml:space="preserve"> made very little difference to the overall mean BP between the downloaded and </w:t>
      </w:r>
      <w:r w:rsidR="009707DF" w:rsidRPr="00F703C2">
        <w:rPr>
          <w:sz w:val="24"/>
          <w:szCs w:val="24"/>
        </w:rPr>
        <w:t xml:space="preserve">reported readings </w:t>
      </w:r>
      <w:r w:rsidR="00006F3E" w:rsidRPr="00F703C2">
        <w:rPr>
          <w:sz w:val="24"/>
          <w:szCs w:val="24"/>
        </w:rPr>
        <w:t>(</w:t>
      </w:r>
      <w:r w:rsidR="009707DF" w:rsidRPr="00F703C2">
        <w:rPr>
          <w:sz w:val="24"/>
          <w:szCs w:val="24"/>
        </w:rPr>
        <w:t>(-0.2</w:t>
      </w:r>
      <w:r w:rsidR="00006F3E" w:rsidRPr="00F703C2">
        <w:rPr>
          <w:sz w:val="24"/>
          <w:szCs w:val="24"/>
        </w:rPr>
        <w:t>6</w:t>
      </w:r>
      <w:r w:rsidR="009707DF" w:rsidRPr="00F703C2">
        <w:rPr>
          <w:sz w:val="24"/>
          <w:szCs w:val="24"/>
        </w:rPr>
        <w:t>mmHg</w:t>
      </w:r>
      <w:r w:rsidR="00006F3E" w:rsidRPr="00F703C2">
        <w:rPr>
          <w:sz w:val="24"/>
          <w:szCs w:val="24"/>
        </w:rPr>
        <w:t xml:space="preserve"> systolic</w:t>
      </w:r>
      <w:r w:rsidR="009310CF" w:rsidRPr="00F703C2">
        <w:rPr>
          <w:sz w:val="24"/>
          <w:szCs w:val="24"/>
        </w:rPr>
        <w:t xml:space="preserve"> </w:t>
      </w:r>
      <w:r w:rsidR="00CA00C9" w:rsidRPr="00F703C2">
        <w:rPr>
          <w:sz w:val="24"/>
          <w:szCs w:val="24"/>
        </w:rPr>
        <w:t>(95% CI -0.30</w:t>
      </w:r>
      <w:r w:rsidR="00006F3E" w:rsidRPr="00F703C2">
        <w:rPr>
          <w:sz w:val="24"/>
          <w:szCs w:val="24"/>
        </w:rPr>
        <w:t>-0.22) (-0</w:t>
      </w:r>
      <w:r w:rsidR="00CA00C9" w:rsidRPr="00F703C2">
        <w:rPr>
          <w:sz w:val="24"/>
          <w:szCs w:val="24"/>
        </w:rPr>
        <w:t>.17mmHg diastolic (95% CI -0.21</w:t>
      </w:r>
      <w:r w:rsidR="00006F3E" w:rsidRPr="00F703C2">
        <w:rPr>
          <w:sz w:val="24"/>
          <w:szCs w:val="24"/>
        </w:rPr>
        <w:t>-0.14)).</w:t>
      </w:r>
      <w:r w:rsidR="009F7224" w:rsidRPr="00F703C2">
        <w:rPr>
          <w:sz w:val="24"/>
          <w:szCs w:val="24"/>
        </w:rPr>
        <w:t xml:space="preserve"> 5223/5850 (89.3%) BP readings matched exactly in months 1-5, compared to 6162/6857 (89.9%) in months 6 – 12 following the 6 month follow up when patients would be made aware of the study nurse downloading readings from the monitor memory. </w:t>
      </w:r>
    </w:p>
    <w:p w14:paraId="09242D06" w14:textId="77777777" w:rsidR="009310CF" w:rsidRPr="00F703C2" w:rsidRDefault="009310CF" w:rsidP="009707DF">
      <w:pPr>
        <w:spacing w:after="0" w:line="360" w:lineRule="auto"/>
        <w:jc w:val="both"/>
        <w:rPr>
          <w:sz w:val="24"/>
          <w:szCs w:val="24"/>
        </w:rPr>
      </w:pPr>
    </w:p>
    <w:p w14:paraId="4BDFE71E" w14:textId="77777777" w:rsidR="00FB7E9B" w:rsidRPr="00F703C2" w:rsidRDefault="009310CF" w:rsidP="009707DF">
      <w:pPr>
        <w:spacing w:after="0" w:line="360" w:lineRule="auto"/>
        <w:jc w:val="both"/>
        <w:rPr>
          <w:sz w:val="24"/>
          <w:szCs w:val="24"/>
        </w:rPr>
      </w:pPr>
      <w:r w:rsidRPr="00F703C2">
        <w:rPr>
          <w:sz w:val="24"/>
          <w:szCs w:val="24"/>
        </w:rPr>
        <w:t xml:space="preserve">Overall the mean error rate per patient was 5.2%. </w:t>
      </w:r>
      <w:r w:rsidR="00312B22" w:rsidRPr="00F703C2">
        <w:rPr>
          <w:sz w:val="24"/>
          <w:szCs w:val="24"/>
        </w:rPr>
        <w:t xml:space="preserve">This </w:t>
      </w:r>
      <w:r w:rsidR="00331569" w:rsidRPr="00F703C2">
        <w:rPr>
          <w:sz w:val="24"/>
          <w:szCs w:val="24"/>
        </w:rPr>
        <w:t xml:space="preserve">was not affected by the number of </w:t>
      </w:r>
      <w:r w:rsidR="00157748" w:rsidRPr="00F703C2">
        <w:rPr>
          <w:sz w:val="24"/>
          <w:szCs w:val="24"/>
        </w:rPr>
        <w:t>co-</w:t>
      </w:r>
      <w:r w:rsidR="00331569" w:rsidRPr="00F703C2">
        <w:rPr>
          <w:sz w:val="24"/>
          <w:szCs w:val="24"/>
        </w:rPr>
        <w:t>morbidities, but patients over 65 year</w:t>
      </w:r>
      <w:r w:rsidR="009012A4" w:rsidRPr="00F703C2">
        <w:rPr>
          <w:sz w:val="24"/>
          <w:szCs w:val="24"/>
        </w:rPr>
        <w:t xml:space="preserve">s </w:t>
      </w:r>
      <w:r w:rsidR="00157748" w:rsidRPr="00F703C2">
        <w:rPr>
          <w:sz w:val="24"/>
          <w:szCs w:val="24"/>
        </w:rPr>
        <w:t xml:space="preserve">had </w:t>
      </w:r>
      <w:r w:rsidR="009012A4" w:rsidRPr="00F703C2">
        <w:rPr>
          <w:sz w:val="24"/>
          <w:szCs w:val="24"/>
        </w:rPr>
        <w:t>a higher error rate</w:t>
      </w:r>
      <w:r w:rsidR="00157748" w:rsidRPr="00F703C2">
        <w:rPr>
          <w:sz w:val="24"/>
          <w:szCs w:val="24"/>
        </w:rPr>
        <w:t xml:space="preserve"> compared to those below</w:t>
      </w:r>
      <w:r w:rsidR="009012A4" w:rsidRPr="00F703C2">
        <w:rPr>
          <w:sz w:val="24"/>
          <w:szCs w:val="24"/>
        </w:rPr>
        <w:t xml:space="preserve">, </w:t>
      </w:r>
      <w:r w:rsidR="002B6C3A" w:rsidRPr="00F703C2">
        <w:rPr>
          <w:sz w:val="24"/>
          <w:szCs w:val="24"/>
        </w:rPr>
        <w:t>6.1</w:t>
      </w:r>
      <w:r w:rsidR="00331569" w:rsidRPr="00F703C2">
        <w:rPr>
          <w:sz w:val="24"/>
          <w:szCs w:val="24"/>
        </w:rPr>
        <w:t>%</w:t>
      </w:r>
      <w:r w:rsidR="003D7592" w:rsidRPr="00F703C2">
        <w:rPr>
          <w:sz w:val="24"/>
          <w:szCs w:val="24"/>
        </w:rPr>
        <w:t xml:space="preserve"> (95% CI 4.8-</w:t>
      </w:r>
      <w:r w:rsidR="002B6C3A" w:rsidRPr="00F703C2">
        <w:rPr>
          <w:sz w:val="24"/>
          <w:szCs w:val="24"/>
        </w:rPr>
        <w:t>7.4</w:t>
      </w:r>
      <w:r w:rsidR="003D7592" w:rsidRPr="00F703C2">
        <w:rPr>
          <w:sz w:val="24"/>
          <w:szCs w:val="24"/>
        </w:rPr>
        <w:t>) vs 3.1% (95% CI 2.1-</w:t>
      </w:r>
      <w:r w:rsidR="006C55B8" w:rsidRPr="00F703C2">
        <w:rPr>
          <w:sz w:val="24"/>
          <w:szCs w:val="24"/>
        </w:rPr>
        <w:t>4.0</w:t>
      </w:r>
      <w:r w:rsidR="00A7786B" w:rsidRPr="00F703C2">
        <w:rPr>
          <w:sz w:val="24"/>
          <w:szCs w:val="24"/>
        </w:rPr>
        <w:t>) p&lt;0.05</w:t>
      </w:r>
      <w:r w:rsidR="00075B71" w:rsidRPr="00F703C2">
        <w:rPr>
          <w:sz w:val="24"/>
          <w:szCs w:val="24"/>
        </w:rPr>
        <w:t>.</w:t>
      </w:r>
      <w:r w:rsidR="002B7CEA" w:rsidRPr="00F703C2">
        <w:rPr>
          <w:sz w:val="24"/>
          <w:szCs w:val="24"/>
        </w:rPr>
        <w:t xml:space="preserve"> </w:t>
      </w:r>
      <w:r w:rsidRPr="00F703C2">
        <w:rPr>
          <w:sz w:val="24"/>
          <w:szCs w:val="24"/>
        </w:rPr>
        <w:t>A small proportion, 9/181 (5%) patients, reported their BP with ≤80% accuracy.</w:t>
      </w:r>
    </w:p>
    <w:p w14:paraId="67B23C9E" w14:textId="77777777" w:rsidR="00FB7E9B" w:rsidRPr="00F703C2" w:rsidRDefault="00FB7E9B" w:rsidP="009707DF">
      <w:pPr>
        <w:spacing w:after="0" w:line="360" w:lineRule="auto"/>
        <w:jc w:val="both"/>
        <w:rPr>
          <w:sz w:val="24"/>
          <w:szCs w:val="24"/>
        </w:rPr>
      </w:pPr>
    </w:p>
    <w:p w14:paraId="3BCC679E" w14:textId="77777777" w:rsidR="00331569" w:rsidRPr="00F703C2" w:rsidRDefault="00331569" w:rsidP="009A47AB">
      <w:pPr>
        <w:spacing w:after="0" w:line="360" w:lineRule="auto"/>
        <w:jc w:val="both"/>
        <w:rPr>
          <w:i/>
          <w:sz w:val="24"/>
          <w:szCs w:val="24"/>
        </w:rPr>
      </w:pPr>
      <w:r w:rsidRPr="00F703C2">
        <w:rPr>
          <w:i/>
          <w:sz w:val="24"/>
          <w:szCs w:val="24"/>
        </w:rPr>
        <w:t>Self-Titration</w:t>
      </w:r>
    </w:p>
    <w:p w14:paraId="2BAFF9A8" w14:textId="1653579E" w:rsidR="00331569" w:rsidRPr="00F703C2" w:rsidRDefault="00DC63E5" w:rsidP="00E0190C">
      <w:pPr>
        <w:spacing w:after="0" w:line="360" w:lineRule="auto"/>
        <w:jc w:val="both"/>
        <w:rPr>
          <w:sz w:val="24"/>
          <w:szCs w:val="24"/>
        </w:rPr>
      </w:pPr>
      <w:r w:rsidRPr="00F703C2">
        <w:rPr>
          <w:sz w:val="24"/>
          <w:szCs w:val="24"/>
        </w:rPr>
        <w:t xml:space="preserve">Based on </w:t>
      </w:r>
      <w:r w:rsidR="00B04BD4" w:rsidRPr="00F703C2">
        <w:rPr>
          <w:sz w:val="24"/>
          <w:szCs w:val="24"/>
        </w:rPr>
        <w:t>the</w:t>
      </w:r>
      <w:r w:rsidR="00D24FBD" w:rsidRPr="00F703C2">
        <w:rPr>
          <w:sz w:val="24"/>
          <w:szCs w:val="24"/>
        </w:rPr>
        <w:t xml:space="preserve"> </w:t>
      </w:r>
      <w:r w:rsidR="00C135B7" w:rsidRPr="00F703C2">
        <w:rPr>
          <w:sz w:val="24"/>
          <w:szCs w:val="24"/>
        </w:rPr>
        <w:t xml:space="preserve">downloaded </w:t>
      </w:r>
      <w:r w:rsidRPr="00F703C2">
        <w:rPr>
          <w:sz w:val="24"/>
          <w:szCs w:val="24"/>
        </w:rPr>
        <w:t xml:space="preserve">BP </w:t>
      </w:r>
      <w:r w:rsidR="00D24FBD" w:rsidRPr="00F703C2">
        <w:rPr>
          <w:sz w:val="24"/>
          <w:szCs w:val="24"/>
        </w:rPr>
        <w:t>r</w:t>
      </w:r>
      <w:r w:rsidR="00075B71" w:rsidRPr="00F703C2">
        <w:rPr>
          <w:sz w:val="24"/>
          <w:szCs w:val="24"/>
        </w:rPr>
        <w:t>ea</w:t>
      </w:r>
      <w:r w:rsidR="009707DF" w:rsidRPr="00F703C2">
        <w:rPr>
          <w:sz w:val="24"/>
          <w:szCs w:val="24"/>
        </w:rPr>
        <w:t>dings</w:t>
      </w:r>
      <w:r w:rsidR="009A7F00" w:rsidRPr="00F703C2">
        <w:rPr>
          <w:sz w:val="24"/>
          <w:szCs w:val="24"/>
        </w:rPr>
        <w:t xml:space="preserve"> for patients who completed self-management</w:t>
      </w:r>
      <w:r w:rsidR="004C03B5" w:rsidRPr="00F703C2">
        <w:rPr>
          <w:sz w:val="24"/>
          <w:szCs w:val="24"/>
        </w:rPr>
        <w:t xml:space="preserve"> (n=166)</w:t>
      </w:r>
      <w:r w:rsidRPr="00F703C2">
        <w:rPr>
          <w:sz w:val="24"/>
          <w:szCs w:val="24"/>
        </w:rPr>
        <w:t>,</w:t>
      </w:r>
      <w:r w:rsidR="009707DF" w:rsidRPr="00F703C2">
        <w:rPr>
          <w:sz w:val="24"/>
          <w:szCs w:val="24"/>
        </w:rPr>
        <w:t xml:space="preserve"> </w:t>
      </w:r>
      <w:r w:rsidR="002B3C17" w:rsidRPr="00F703C2">
        <w:rPr>
          <w:sz w:val="24"/>
          <w:szCs w:val="24"/>
        </w:rPr>
        <w:t xml:space="preserve">683 </w:t>
      </w:r>
      <w:r w:rsidR="009A7F00" w:rsidRPr="00F703C2">
        <w:rPr>
          <w:sz w:val="24"/>
          <w:szCs w:val="24"/>
        </w:rPr>
        <w:t xml:space="preserve">medication changes </w:t>
      </w:r>
      <w:r w:rsidR="009310CF" w:rsidRPr="00F703C2">
        <w:rPr>
          <w:sz w:val="24"/>
          <w:szCs w:val="24"/>
        </w:rPr>
        <w:t>were expected</w:t>
      </w:r>
      <w:r w:rsidR="009A7F00" w:rsidRPr="00F703C2">
        <w:rPr>
          <w:sz w:val="24"/>
          <w:szCs w:val="24"/>
        </w:rPr>
        <w:t>. This</w:t>
      </w:r>
      <w:r w:rsidR="00075B71" w:rsidRPr="00F703C2">
        <w:rPr>
          <w:sz w:val="24"/>
          <w:szCs w:val="24"/>
        </w:rPr>
        <w:t xml:space="preserve"> equates to </w:t>
      </w:r>
      <w:r w:rsidR="003322F3" w:rsidRPr="00F703C2">
        <w:rPr>
          <w:sz w:val="24"/>
          <w:szCs w:val="24"/>
        </w:rPr>
        <w:t>treatment intensification fo</w:t>
      </w:r>
      <w:r w:rsidR="008E6BEE" w:rsidRPr="00F703C2">
        <w:rPr>
          <w:sz w:val="24"/>
          <w:szCs w:val="24"/>
        </w:rPr>
        <w:t>r</w:t>
      </w:r>
      <w:r w:rsidR="003322F3" w:rsidRPr="00F703C2">
        <w:rPr>
          <w:sz w:val="24"/>
          <w:szCs w:val="24"/>
        </w:rPr>
        <w:t xml:space="preserve"> </w:t>
      </w:r>
      <w:r w:rsidR="00075B71" w:rsidRPr="00F703C2">
        <w:rPr>
          <w:sz w:val="24"/>
          <w:szCs w:val="24"/>
        </w:rPr>
        <w:t>40%</w:t>
      </w:r>
      <w:r w:rsidR="00D24FBD" w:rsidRPr="00F703C2">
        <w:rPr>
          <w:sz w:val="24"/>
          <w:szCs w:val="24"/>
        </w:rPr>
        <w:t xml:space="preserve"> of all</w:t>
      </w:r>
      <w:r w:rsidR="00A56068" w:rsidRPr="00F703C2">
        <w:rPr>
          <w:sz w:val="24"/>
          <w:szCs w:val="24"/>
        </w:rPr>
        <w:t xml:space="preserve"> monitoring months </w:t>
      </w:r>
      <w:r w:rsidR="003A4A97" w:rsidRPr="00F703C2">
        <w:rPr>
          <w:sz w:val="24"/>
          <w:szCs w:val="24"/>
        </w:rPr>
        <w:t xml:space="preserve">and just over </w:t>
      </w:r>
      <w:r w:rsidR="0052357E" w:rsidRPr="00F703C2">
        <w:rPr>
          <w:sz w:val="24"/>
          <w:szCs w:val="24"/>
        </w:rPr>
        <w:t>four</w:t>
      </w:r>
      <w:r w:rsidR="003A4A97" w:rsidRPr="00F703C2">
        <w:rPr>
          <w:sz w:val="24"/>
          <w:szCs w:val="24"/>
        </w:rPr>
        <w:t xml:space="preserve"> </w:t>
      </w:r>
      <w:r w:rsidR="003322F3" w:rsidRPr="00F703C2">
        <w:rPr>
          <w:sz w:val="24"/>
          <w:szCs w:val="24"/>
        </w:rPr>
        <w:t xml:space="preserve">recommended </w:t>
      </w:r>
      <w:r w:rsidR="003A4A97" w:rsidRPr="00F703C2">
        <w:rPr>
          <w:sz w:val="24"/>
          <w:szCs w:val="24"/>
        </w:rPr>
        <w:t>medication changes per patient</w:t>
      </w:r>
      <w:r w:rsidR="00D24FBD" w:rsidRPr="00F703C2">
        <w:rPr>
          <w:sz w:val="24"/>
          <w:szCs w:val="24"/>
        </w:rPr>
        <w:t xml:space="preserve">. </w:t>
      </w:r>
      <w:r w:rsidR="00C135B7" w:rsidRPr="00F703C2">
        <w:rPr>
          <w:sz w:val="24"/>
          <w:szCs w:val="24"/>
        </w:rPr>
        <w:t>P</w:t>
      </w:r>
      <w:r w:rsidR="00D24FBD" w:rsidRPr="00F703C2">
        <w:rPr>
          <w:sz w:val="24"/>
          <w:szCs w:val="24"/>
        </w:rPr>
        <w:t xml:space="preserve">atients made </w:t>
      </w:r>
      <w:r w:rsidR="00E44A2C" w:rsidRPr="00F703C2">
        <w:rPr>
          <w:sz w:val="24"/>
          <w:szCs w:val="24"/>
        </w:rPr>
        <w:t>t</w:t>
      </w:r>
      <w:r w:rsidR="0016116F" w:rsidRPr="00F703C2">
        <w:rPr>
          <w:sz w:val="24"/>
          <w:szCs w:val="24"/>
        </w:rPr>
        <w:t>wo-thirds</w:t>
      </w:r>
      <w:r w:rsidR="00D24FBD" w:rsidRPr="00F703C2">
        <w:rPr>
          <w:sz w:val="24"/>
          <w:szCs w:val="24"/>
        </w:rPr>
        <w:t xml:space="preserve"> of these</w:t>
      </w:r>
      <w:r w:rsidR="009E3F35" w:rsidRPr="00F703C2">
        <w:rPr>
          <w:sz w:val="24"/>
          <w:szCs w:val="24"/>
        </w:rPr>
        <w:t xml:space="preserve"> medication</w:t>
      </w:r>
      <w:r w:rsidR="00D24FBD" w:rsidRPr="00F703C2">
        <w:rPr>
          <w:sz w:val="24"/>
          <w:szCs w:val="24"/>
        </w:rPr>
        <w:t xml:space="preserve"> changes</w:t>
      </w:r>
      <w:r w:rsidR="009E3F35" w:rsidRPr="00F703C2">
        <w:rPr>
          <w:sz w:val="24"/>
          <w:szCs w:val="24"/>
        </w:rPr>
        <w:t xml:space="preserve"> (</w:t>
      </w:r>
      <w:r w:rsidR="00102544" w:rsidRPr="00F703C2">
        <w:rPr>
          <w:sz w:val="24"/>
          <w:szCs w:val="24"/>
        </w:rPr>
        <w:t xml:space="preserve">475/683, </w:t>
      </w:r>
      <w:r w:rsidR="002B3C17" w:rsidRPr="00F703C2">
        <w:rPr>
          <w:sz w:val="24"/>
          <w:szCs w:val="24"/>
        </w:rPr>
        <w:t>69</w:t>
      </w:r>
      <w:r w:rsidR="00075B71" w:rsidRPr="00F703C2">
        <w:rPr>
          <w:sz w:val="24"/>
          <w:szCs w:val="24"/>
        </w:rPr>
        <w:t>.</w:t>
      </w:r>
      <w:r w:rsidR="002B3C17" w:rsidRPr="00F703C2">
        <w:rPr>
          <w:sz w:val="24"/>
          <w:szCs w:val="24"/>
        </w:rPr>
        <w:t>5</w:t>
      </w:r>
      <w:r w:rsidR="00600DA5" w:rsidRPr="00F703C2">
        <w:rPr>
          <w:sz w:val="24"/>
          <w:szCs w:val="24"/>
        </w:rPr>
        <w:t>%</w:t>
      </w:r>
      <w:r w:rsidR="00102544" w:rsidRPr="00F703C2">
        <w:rPr>
          <w:sz w:val="24"/>
          <w:szCs w:val="24"/>
        </w:rPr>
        <w:t>)</w:t>
      </w:r>
      <w:r w:rsidR="009E3F35" w:rsidRPr="00F703C2">
        <w:rPr>
          <w:sz w:val="24"/>
          <w:szCs w:val="24"/>
        </w:rPr>
        <w:t>,</w:t>
      </w:r>
      <w:r w:rsidR="00D24FBD" w:rsidRPr="00F703C2">
        <w:rPr>
          <w:sz w:val="24"/>
          <w:szCs w:val="24"/>
        </w:rPr>
        <w:t xml:space="preserve"> </w:t>
      </w:r>
      <w:r w:rsidR="00A607AC" w:rsidRPr="00F703C2">
        <w:rPr>
          <w:sz w:val="24"/>
          <w:szCs w:val="24"/>
        </w:rPr>
        <w:t xml:space="preserve">equating to </w:t>
      </w:r>
      <w:r w:rsidR="002B3C17" w:rsidRPr="00F703C2">
        <w:rPr>
          <w:sz w:val="24"/>
          <w:szCs w:val="24"/>
        </w:rPr>
        <w:t xml:space="preserve">nearly </w:t>
      </w:r>
      <w:r w:rsidR="002B3C17" w:rsidRPr="00F703C2">
        <w:rPr>
          <w:sz w:val="24"/>
          <w:szCs w:val="24"/>
        </w:rPr>
        <w:lastRenderedPageBreak/>
        <w:t>three</w:t>
      </w:r>
      <w:r w:rsidR="009E3F35" w:rsidRPr="00F703C2">
        <w:rPr>
          <w:sz w:val="24"/>
          <w:szCs w:val="24"/>
        </w:rPr>
        <w:t xml:space="preserve"> </w:t>
      </w:r>
      <w:r w:rsidR="007D6218" w:rsidRPr="00F703C2">
        <w:rPr>
          <w:sz w:val="24"/>
          <w:szCs w:val="24"/>
        </w:rPr>
        <w:t xml:space="preserve">changes per patient. </w:t>
      </w:r>
      <w:r w:rsidR="009E3F35" w:rsidRPr="00F703C2">
        <w:rPr>
          <w:sz w:val="24"/>
          <w:szCs w:val="24"/>
        </w:rPr>
        <w:t>Implemented medicati</w:t>
      </w:r>
      <w:r w:rsidR="00075B71" w:rsidRPr="00F703C2">
        <w:rPr>
          <w:sz w:val="24"/>
          <w:szCs w:val="24"/>
        </w:rPr>
        <w:t>on changes were accompanied by</w:t>
      </w:r>
      <w:r w:rsidR="009E3F35" w:rsidRPr="00F703C2">
        <w:rPr>
          <w:sz w:val="24"/>
          <w:szCs w:val="24"/>
        </w:rPr>
        <w:t xml:space="preserve"> </w:t>
      </w:r>
      <w:r w:rsidR="009129DA" w:rsidRPr="00F703C2">
        <w:rPr>
          <w:sz w:val="24"/>
          <w:szCs w:val="24"/>
        </w:rPr>
        <w:t xml:space="preserve">health professional </w:t>
      </w:r>
      <w:r w:rsidR="009E3F35" w:rsidRPr="00F703C2">
        <w:rPr>
          <w:sz w:val="24"/>
          <w:szCs w:val="24"/>
        </w:rPr>
        <w:t xml:space="preserve">contact in </w:t>
      </w:r>
      <w:r w:rsidR="009707DF" w:rsidRPr="00F703C2">
        <w:rPr>
          <w:sz w:val="24"/>
          <w:szCs w:val="24"/>
        </w:rPr>
        <w:t>around a third</w:t>
      </w:r>
      <w:r w:rsidR="00232C84" w:rsidRPr="00F703C2">
        <w:rPr>
          <w:sz w:val="24"/>
          <w:szCs w:val="24"/>
        </w:rPr>
        <w:t xml:space="preserve"> of </w:t>
      </w:r>
      <w:r w:rsidR="009E3F35" w:rsidRPr="00F703C2">
        <w:rPr>
          <w:sz w:val="24"/>
          <w:szCs w:val="24"/>
        </w:rPr>
        <w:t>cases</w:t>
      </w:r>
      <w:r w:rsidR="00FC5155" w:rsidRPr="00F703C2">
        <w:rPr>
          <w:sz w:val="24"/>
          <w:szCs w:val="24"/>
        </w:rPr>
        <w:t xml:space="preserve"> </w:t>
      </w:r>
      <w:r w:rsidR="00075B71" w:rsidRPr="00F703C2">
        <w:rPr>
          <w:sz w:val="24"/>
          <w:szCs w:val="24"/>
        </w:rPr>
        <w:t>(</w:t>
      </w:r>
      <w:r w:rsidR="00102544" w:rsidRPr="00F703C2">
        <w:rPr>
          <w:sz w:val="24"/>
          <w:szCs w:val="24"/>
        </w:rPr>
        <w:t>171</w:t>
      </w:r>
      <w:r w:rsidR="009310CF" w:rsidRPr="00F703C2">
        <w:rPr>
          <w:sz w:val="24"/>
          <w:szCs w:val="24"/>
        </w:rPr>
        <w:t xml:space="preserve">/475, </w:t>
      </w:r>
      <w:r w:rsidR="002B3C17" w:rsidRPr="00F703C2">
        <w:rPr>
          <w:sz w:val="24"/>
          <w:szCs w:val="24"/>
        </w:rPr>
        <w:t>36</w:t>
      </w:r>
      <w:r w:rsidR="00AF6E89" w:rsidRPr="00F703C2">
        <w:rPr>
          <w:sz w:val="24"/>
          <w:szCs w:val="24"/>
        </w:rPr>
        <w:t>%)</w:t>
      </w:r>
      <w:r w:rsidR="004A60A6" w:rsidRPr="00F703C2">
        <w:rPr>
          <w:sz w:val="24"/>
          <w:szCs w:val="24"/>
        </w:rPr>
        <w:t>.</w:t>
      </w:r>
      <w:r w:rsidR="009E69CF" w:rsidRPr="00F703C2">
        <w:rPr>
          <w:sz w:val="24"/>
          <w:szCs w:val="24"/>
        </w:rPr>
        <w:t xml:space="preserve"> </w:t>
      </w:r>
    </w:p>
    <w:p w14:paraId="19097308" w14:textId="77777777" w:rsidR="00232C84" w:rsidRPr="00F703C2" w:rsidRDefault="00232C84" w:rsidP="009A47AB">
      <w:pPr>
        <w:spacing w:after="0" w:line="360" w:lineRule="auto"/>
        <w:jc w:val="both"/>
        <w:rPr>
          <w:sz w:val="24"/>
          <w:szCs w:val="24"/>
        </w:rPr>
      </w:pPr>
    </w:p>
    <w:p w14:paraId="1A8EBAF2" w14:textId="59808E2B" w:rsidR="000E71BF" w:rsidRPr="00F703C2" w:rsidRDefault="009310CF" w:rsidP="000E71BF">
      <w:pPr>
        <w:spacing w:after="0" w:line="360" w:lineRule="auto"/>
        <w:jc w:val="both"/>
        <w:rPr>
          <w:sz w:val="24"/>
          <w:szCs w:val="24"/>
        </w:rPr>
      </w:pPr>
      <w:r w:rsidRPr="00F703C2">
        <w:rPr>
          <w:sz w:val="24"/>
          <w:szCs w:val="24"/>
        </w:rPr>
        <w:t xml:space="preserve">The proportion </w:t>
      </w:r>
      <w:r w:rsidR="004A60A6" w:rsidRPr="00F703C2">
        <w:rPr>
          <w:sz w:val="24"/>
          <w:szCs w:val="24"/>
        </w:rPr>
        <w:t xml:space="preserve">of </w:t>
      </w:r>
      <w:r w:rsidR="00232C84" w:rsidRPr="00F703C2">
        <w:rPr>
          <w:sz w:val="24"/>
          <w:szCs w:val="24"/>
        </w:rPr>
        <w:t xml:space="preserve">medication changes </w:t>
      </w:r>
      <w:r w:rsidR="009E3F35" w:rsidRPr="00F703C2">
        <w:rPr>
          <w:sz w:val="24"/>
          <w:szCs w:val="24"/>
        </w:rPr>
        <w:t>imp</w:t>
      </w:r>
      <w:r w:rsidR="009707DF" w:rsidRPr="00F703C2">
        <w:rPr>
          <w:sz w:val="24"/>
          <w:szCs w:val="24"/>
        </w:rPr>
        <w:t xml:space="preserve">lemented was </w:t>
      </w:r>
      <w:r w:rsidR="009129DA" w:rsidRPr="00F703C2">
        <w:rPr>
          <w:sz w:val="24"/>
          <w:szCs w:val="24"/>
        </w:rPr>
        <w:t>associated with</w:t>
      </w:r>
      <w:r w:rsidR="009707DF" w:rsidRPr="00F703C2">
        <w:rPr>
          <w:sz w:val="24"/>
          <w:szCs w:val="24"/>
        </w:rPr>
        <w:t xml:space="preserve"> </w:t>
      </w:r>
      <w:r w:rsidR="003322F3" w:rsidRPr="00F703C2">
        <w:rPr>
          <w:sz w:val="24"/>
          <w:szCs w:val="24"/>
        </w:rPr>
        <w:t xml:space="preserve">achieved </w:t>
      </w:r>
      <w:r w:rsidR="0052357E" w:rsidRPr="00F703C2">
        <w:rPr>
          <w:sz w:val="24"/>
          <w:szCs w:val="24"/>
        </w:rPr>
        <w:t>mean</w:t>
      </w:r>
      <w:r w:rsidR="009E3F35" w:rsidRPr="00F703C2">
        <w:rPr>
          <w:sz w:val="24"/>
          <w:szCs w:val="24"/>
        </w:rPr>
        <w:t xml:space="preserve"> </w:t>
      </w:r>
      <w:r w:rsidR="004A60A6" w:rsidRPr="00F703C2">
        <w:rPr>
          <w:sz w:val="24"/>
          <w:szCs w:val="24"/>
        </w:rPr>
        <w:t>systolic BP at 12 months</w:t>
      </w:r>
      <w:r w:rsidR="009707DF" w:rsidRPr="00F703C2">
        <w:rPr>
          <w:sz w:val="24"/>
          <w:szCs w:val="24"/>
        </w:rPr>
        <w:t xml:space="preserve">, </w:t>
      </w:r>
      <w:r w:rsidR="009E3F35" w:rsidRPr="00F703C2">
        <w:rPr>
          <w:sz w:val="24"/>
          <w:szCs w:val="24"/>
        </w:rPr>
        <w:t xml:space="preserve">ranging from </w:t>
      </w:r>
      <w:r w:rsidR="002B3C17" w:rsidRPr="00F703C2">
        <w:rPr>
          <w:sz w:val="24"/>
          <w:szCs w:val="24"/>
        </w:rPr>
        <w:t>129</w:t>
      </w:r>
      <w:r w:rsidR="004A60A6" w:rsidRPr="00F703C2">
        <w:rPr>
          <w:sz w:val="24"/>
          <w:szCs w:val="24"/>
        </w:rPr>
        <w:t xml:space="preserve">mmHg </w:t>
      </w:r>
      <w:r w:rsidR="009E3F35" w:rsidRPr="00F703C2">
        <w:rPr>
          <w:sz w:val="24"/>
          <w:szCs w:val="24"/>
        </w:rPr>
        <w:t xml:space="preserve">(no recommended changes made) to </w:t>
      </w:r>
      <w:r w:rsidR="004A60A6" w:rsidRPr="00F703C2">
        <w:rPr>
          <w:sz w:val="24"/>
          <w:szCs w:val="24"/>
        </w:rPr>
        <w:t xml:space="preserve">121mmHg </w:t>
      </w:r>
      <w:r w:rsidR="009E3F35" w:rsidRPr="00F703C2">
        <w:rPr>
          <w:sz w:val="24"/>
          <w:szCs w:val="24"/>
        </w:rPr>
        <w:t xml:space="preserve">(all </w:t>
      </w:r>
      <w:r w:rsidR="004C2F8D" w:rsidRPr="00F703C2">
        <w:rPr>
          <w:sz w:val="24"/>
          <w:szCs w:val="24"/>
        </w:rPr>
        <w:t>changes</w:t>
      </w:r>
      <w:r w:rsidR="009E3F35" w:rsidRPr="00F703C2">
        <w:rPr>
          <w:sz w:val="24"/>
          <w:szCs w:val="24"/>
        </w:rPr>
        <w:t xml:space="preserve"> made)</w:t>
      </w:r>
      <w:r w:rsidR="00717D5B" w:rsidRPr="00F703C2">
        <w:rPr>
          <w:sz w:val="24"/>
          <w:szCs w:val="24"/>
        </w:rPr>
        <w:t xml:space="preserve"> (Table 1</w:t>
      </w:r>
      <w:r w:rsidR="004A60A6" w:rsidRPr="00F703C2">
        <w:rPr>
          <w:sz w:val="24"/>
          <w:szCs w:val="24"/>
        </w:rPr>
        <w:t>).</w:t>
      </w:r>
      <w:r w:rsidR="00980E64" w:rsidRPr="00F703C2">
        <w:rPr>
          <w:sz w:val="24"/>
          <w:szCs w:val="24"/>
        </w:rPr>
        <w:t xml:space="preserve"> A test for trend</w:t>
      </w:r>
      <w:r w:rsidR="00C834CE" w:rsidRPr="00F703C2">
        <w:rPr>
          <w:sz w:val="24"/>
          <w:szCs w:val="24"/>
        </w:rPr>
        <w:fldChar w:fldCharType="begin"/>
      </w:r>
      <w:r w:rsidR="00CE6ABA" w:rsidRPr="00F703C2">
        <w:rPr>
          <w:sz w:val="24"/>
          <w:szCs w:val="24"/>
        </w:rPr>
        <w:instrText xml:space="preserve"> ADDIN EN.CITE &lt;EndNote&gt;&lt;Cite&gt;&lt;Author&gt;Cuzick&lt;/Author&gt;&lt;Year&gt;1985&lt;/Year&gt;&lt;RecNum&gt;1281&lt;/RecNum&gt;&lt;DisplayText&gt;&lt;style face="italic superscript"&gt;13&lt;/style&gt;&lt;/DisplayText&gt;&lt;record&gt;&lt;rec-number&gt;1281&lt;/rec-number&gt;&lt;foreign-keys&gt;&lt;key app="EN" db-id="ff2zrdvfz9ptxoezasbvs924r5p202tpd9wa" timestamp="1487242450"&gt;1281&lt;/key&gt;&lt;/foreign-keys&gt;&lt;ref-type name="Journal Article"&gt;17&lt;/ref-type&gt;&lt;contributors&gt;&lt;authors&gt;&lt;author&gt;Cuzick, J.&lt;/author&gt;&lt;/authors&gt;&lt;/contributors&gt;&lt;titles&gt;&lt;title&gt;A Wilcoxon-type test for tren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7-90&lt;/pages&gt;&lt;volume&gt;4&lt;/volume&gt;&lt;number&gt;1&lt;/number&gt;&lt;keywords&gt;&lt;keyword&gt;Analysis of Variance&lt;/keyword&gt;&lt;keyword&gt;Animals&lt;/keyword&gt;&lt;keyword&gt;Cell Line&lt;/keyword&gt;&lt;keyword&gt;*Epidemiologic Methods&lt;/keyword&gt;&lt;keyword&gt;Female&lt;/keyword&gt;&lt;keyword&gt;Humans&lt;/keyword&gt;&lt;keyword&gt;Male&lt;/keyword&gt;&lt;keyword&gt;Neoplasm Metastasis&lt;/keyword&gt;&lt;keyword&gt;Neoplasms/*mortality&lt;/keyword&gt;&lt;keyword&gt;Neoplasms, Experimental/mortality&lt;/keyword&gt;&lt;keyword&gt;Risk&lt;/keyword&gt;&lt;/keywords&gt;&lt;dates&gt;&lt;year&gt;1985&lt;/year&gt;&lt;pub-dates&gt;&lt;date&gt;Jan-Mar&lt;/date&gt;&lt;/pub-dates&gt;&lt;/dates&gt;&lt;isbn&gt;0277-6715 (Print)&amp;#xD;0277-6715 (Linking)&lt;/isbn&gt;&lt;accession-num&gt;3992076&lt;/accession-num&gt;&lt;urls&gt;&lt;related-urls&gt;&lt;url&gt;http://www.ncbi.nlm.nih.gov/pubmed/3992076&lt;/url&gt;&lt;/related-urls&gt;&lt;/urls&gt;&lt;/record&gt;&lt;/Cite&gt;&lt;/EndNote&gt;</w:instrText>
      </w:r>
      <w:r w:rsidR="00C834CE" w:rsidRPr="00F703C2">
        <w:rPr>
          <w:sz w:val="24"/>
          <w:szCs w:val="24"/>
        </w:rPr>
        <w:fldChar w:fldCharType="separate"/>
      </w:r>
      <w:r w:rsidR="00CE6ABA" w:rsidRPr="00F703C2">
        <w:rPr>
          <w:i/>
          <w:noProof/>
          <w:sz w:val="24"/>
          <w:szCs w:val="24"/>
          <w:vertAlign w:val="superscript"/>
        </w:rPr>
        <w:t>13</w:t>
      </w:r>
      <w:r w:rsidR="00C834CE" w:rsidRPr="00F703C2">
        <w:rPr>
          <w:sz w:val="24"/>
          <w:szCs w:val="24"/>
        </w:rPr>
        <w:fldChar w:fldCharType="end"/>
      </w:r>
      <w:r w:rsidR="00980E64" w:rsidRPr="00F703C2">
        <w:rPr>
          <w:sz w:val="24"/>
          <w:szCs w:val="24"/>
        </w:rPr>
        <w:t xml:space="preserve"> showed that the drop in BP was significant according to the proportion of medication changes made</w:t>
      </w:r>
      <w:r w:rsidR="00B36D81" w:rsidRPr="00F703C2">
        <w:rPr>
          <w:sz w:val="24"/>
          <w:szCs w:val="24"/>
        </w:rPr>
        <w:t xml:space="preserve"> (p&lt;0.05</w:t>
      </w:r>
      <w:r w:rsidR="00C834CE" w:rsidRPr="00F703C2">
        <w:rPr>
          <w:sz w:val="24"/>
          <w:szCs w:val="24"/>
        </w:rPr>
        <w:t xml:space="preserve">). </w:t>
      </w:r>
    </w:p>
    <w:p w14:paraId="70A6A2DD" w14:textId="77777777" w:rsidR="003322F3" w:rsidRPr="00F703C2" w:rsidRDefault="003322F3" w:rsidP="000E71BF">
      <w:pPr>
        <w:spacing w:after="0" w:line="360" w:lineRule="auto"/>
        <w:jc w:val="both"/>
        <w:rPr>
          <w:sz w:val="24"/>
          <w:szCs w:val="24"/>
        </w:rPr>
      </w:pPr>
    </w:p>
    <w:p w14:paraId="43C2E707" w14:textId="77777777" w:rsidR="007F7AF3" w:rsidRPr="00F703C2" w:rsidRDefault="00CD0413" w:rsidP="00E0190C">
      <w:pPr>
        <w:spacing w:after="0" w:line="360" w:lineRule="auto"/>
        <w:jc w:val="both"/>
        <w:rPr>
          <w:sz w:val="24"/>
          <w:szCs w:val="24"/>
        </w:rPr>
      </w:pPr>
      <w:r w:rsidRPr="00F703C2">
        <w:rPr>
          <w:sz w:val="24"/>
          <w:szCs w:val="24"/>
        </w:rPr>
        <w:t>O</w:t>
      </w:r>
      <w:r w:rsidR="00961008" w:rsidRPr="00F703C2">
        <w:rPr>
          <w:sz w:val="24"/>
          <w:szCs w:val="24"/>
        </w:rPr>
        <w:t>f</w:t>
      </w:r>
      <w:r w:rsidR="003322F3" w:rsidRPr="00F703C2">
        <w:rPr>
          <w:sz w:val="24"/>
          <w:szCs w:val="24"/>
        </w:rPr>
        <w:t xml:space="preserve"> the</w:t>
      </w:r>
      <w:r w:rsidR="00961008" w:rsidRPr="00F703C2">
        <w:rPr>
          <w:sz w:val="24"/>
          <w:szCs w:val="24"/>
        </w:rPr>
        <w:t xml:space="preserve"> 208 (30.5</w:t>
      </w:r>
      <w:r w:rsidR="007D6218" w:rsidRPr="00F703C2">
        <w:rPr>
          <w:sz w:val="24"/>
          <w:szCs w:val="24"/>
        </w:rPr>
        <w:t xml:space="preserve">%) </w:t>
      </w:r>
      <w:r w:rsidR="003322F3" w:rsidRPr="00F703C2">
        <w:rPr>
          <w:sz w:val="24"/>
          <w:szCs w:val="24"/>
        </w:rPr>
        <w:t xml:space="preserve">recommended </w:t>
      </w:r>
      <w:r w:rsidR="007D6218" w:rsidRPr="00F703C2">
        <w:rPr>
          <w:sz w:val="24"/>
          <w:szCs w:val="24"/>
        </w:rPr>
        <w:t xml:space="preserve">medication changes not carried out, </w:t>
      </w:r>
      <w:r w:rsidR="00961008" w:rsidRPr="00F703C2">
        <w:rPr>
          <w:sz w:val="24"/>
          <w:szCs w:val="24"/>
        </w:rPr>
        <w:t>106 (51</w:t>
      </w:r>
      <w:r w:rsidR="004F333E" w:rsidRPr="00F703C2">
        <w:rPr>
          <w:sz w:val="24"/>
          <w:szCs w:val="24"/>
        </w:rPr>
        <w:t xml:space="preserve">%) reported a reason and </w:t>
      </w:r>
      <w:r w:rsidR="007D6218" w:rsidRPr="00F703C2">
        <w:rPr>
          <w:sz w:val="24"/>
          <w:szCs w:val="24"/>
        </w:rPr>
        <w:t>1</w:t>
      </w:r>
      <w:r w:rsidR="00961008" w:rsidRPr="00F703C2">
        <w:rPr>
          <w:sz w:val="24"/>
          <w:szCs w:val="24"/>
        </w:rPr>
        <w:t>02 (49</w:t>
      </w:r>
      <w:r w:rsidR="001C67E6" w:rsidRPr="00F703C2">
        <w:rPr>
          <w:sz w:val="24"/>
          <w:szCs w:val="24"/>
        </w:rPr>
        <w:t xml:space="preserve">%) </w:t>
      </w:r>
      <w:r w:rsidR="004F333E" w:rsidRPr="00F703C2">
        <w:rPr>
          <w:sz w:val="24"/>
          <w:szCs w:val="24"/>
        </w:rPr>
        <w:t xml:space="preserve">did not </w:t>
      </w:r>
      <w:r w:rsidR="007D6218" w:rsidRPr="00F703C2">
        <w:rPr>
          <w:sz w:val="24"/>
          <w:szCs w:val="24"/>
        </w:rPr>
        <w:t>(Figure 2).</w:t>
      </w:r>
      <w:r w:rsidR="007C6ABB" w:rsidRPr="00F703C2">
        <w:rPr>
          <w:sz w:val="24"/>
          <w:szCs w:val="24"/>
        </w:rPr>
        <w:t xml:space="preserve"> </w:t>
      </w:r>
      <w:r w:rsidR="004F333E" w:rsidRPr="00F703C2">
        <w:rPr>
          <w:sz w:val="24"/>
          <w:szCs w:val="24"/>
        </w:rPr>
        <w:t>The decision not to make a</w:t>
      </w:r>
      <w:r w:rsidR="001A5130" w:rsidRPr="00F703C2">
        <w:rPr>
          <w:sz w:val="24"/>
          <w:szCs w:val="24"/>
        </w:rPr>
        <w:t xml:space="preserve"> </w:t>
      </w:r>
      <w:r w:rsidR="001C67E6" w:rsidRPr="00F703C2">
        <w:rPr>
          <w:sz w:val="24"/>
          <w:szCs w:val="24"/>
        </w:rPr>
        <w:t>medication</w:t>
      </w:r>
      <w:r w:rsidR="00F912B5" w:rsidRPr="00F703C2">
        <w:rPr>
          <w:sz w:val="24"/>
          <w:szCs w:val="24"/>
        </w:rPr>
        <w:t xml:space="preserve"> </w:t>
      </w:r>
      <w:r w:rsidR="004F333E" w:rsidRPr="00F703C2">
        <w:rPr>
          <w:sz w:val="24"/>
          <w:szCs w:val="24"/>
        </w:rPr>
        <w:t xml:space="preserve">change </w:t>
      </w:r>
      <w:r w:rsidR="00F912B5" w:rsidRPr="00F703C2">
        <w:rPr>
          <w:sz w:val="24"/>
          <w:szCs w:val="24"/>
        </w:rPr>
        <w:t xml:space="preserve">was guided by a health professional about a third of the time </w:t>
      </w:r>
      <w:r w:rsidR="004F333E" w:rsidRPr="00F703C2">
        <w:rPr>
          <w:sz w:val="24"/>
          <w:szCs w:val="24"/>
        </w:rPr>
        <w:t xml:space="preserve">and </w:t>
      </w:r>
      <w:r w:rsidR="00F912B5" w:rsidRPr="00F703C2">
        <w:rPr>
          <w:sz w:val="24"/>
          <w:szCs w:val="24"/>
        </w:rPr>
        <w:t>made exclusiv</w:t>
      </w:r>
      <w:r w:rsidR="001A5130" w:rsidRPr="00F703C2">
        <w:rPr>
          <w:sz w:val="24"/>
          <w:szCs w:val="24"/>
        </w:rPr>
        <w:t>ely by the patient</w:t>
      </w:r>
      <w:r w:rsidR="00082470" w:rsidRPr="00F703C2">
        <w:rPr>
          <w:sz w:val="24"/>
          <w:szCs w:val="24"/>
        </w:rPr>
        <w:t xml:space="preserve"> the remaining</w:t>
      </w:r>
      <w:r w:rsidR="00F912B5" w:rsidRPr="00F703C2">
        <w:rPr>
          <w:sz w:val="24"/>
          <w:szCs w:val="24"/>
        </w:rPr>
        <w:t xml:space="preserve"> two-thirds</w:t>
      </w:r>
      <w:r w:rsidR="009E3F35" w:rsidRPr="00F703C2">
        <w:rPr>
          <w:sz w:val="24"/>
          <w:szCs w:val="24"/>
        </w:rPr>
        <w:t>. Reasons given included side effects and borderline readings</w:t>
      </w:r>
      <w:r w:rsidR="00F912B5" w:rsidRPr="00F703C2">
        <w:rPr>
          <w:sz w:val="24"/>
          <w:szCs w:val="24"/>
        </w:rPr>
        <w:t xml:space="preserve"> </w:t>
      </w:r>
      <w:r w:rsidR="001A5130" w:rsidRPr="00F703C2">
        <w:rPr>
          <w:sz w:val="24"/>
          <w:szCs w:val="24"/>
        </w:rPr>
        <w:t xml:space="preserve">(Figure 2). </w:t>
      </w:r>
    </w:p>
    <w:p w14:paraId="73904F3B" w14:textId="77777777" w:rsidR="00D26194" w:rsidRPr="00F703C2" w:rsidRDefault="00D26194" w:rsidP="006A40A2">
      <w:pPr>
        <w:spacing w:after="0" w:line="360" w:lineRule="auto"/>
        <w:jc w:val="both"/>
        <w:rPr>
          <w:b/>
          <w:sz w:val="24"/>
          <w:szCs w:val="24"/>
        </w:rPr>
      </w:pPr>
    </w:p>
    <w:p w14:paraId="023C9295" w14:textId="77777777" w:rsidR="00117761" w:rsidRPr="00F703C2" w:rsidRDefault="00CC709B" w:rsidP="006A40A2">
      <w:pPr>
        <w:spacing w:after="0" w:line="360" w:lineRule="auto"/>
        <w:jc w:val="both"/>
        <w:rPr>
          <w:b/>
          <w:sz w:val="24"/>
          <w:szCs w:val="24"/>
        </w:rPr>
      </w:pPr>
      <w:r w:rsidRPr="00F703C2">
        <w:rPr>
          <w:b/>
          <w:sz w:val="24"/>
          <w:szCs w:val="24"/>
        </w:rPr>
        <w:t>Discussion</w:t>
      </w:r>
    </w:p>
    <w:p w14:paraId="117F7624" w14:textId="774E6A5D" w:rsidR="008E6E6F" w:rsidRPr="00F703C2" w:rsidRDefault="00330DBA" w:rsidP="00E0190C">
      <w:pPr>
        <w:spacing w:after="0" w:line="360" w:lineRule="auto"/>
        <w:jc w:val="both"/>
        <w:rPr>
          <w:sz w:val="24"/>
          <w:szCs w:val="24"/>
        </w:rPr>
      </w:pPr>
      <w:r w:rsidRPr="00F703C2">
        <w:rPr>
          <w:sz w:val="24"/>
          <w:szCs w:val="24"/>
        </w:rPr>
        <w:t>P</w:t>
      </w:r>
      <w:r w:rsidR="00FF5674" w:rsidRPr="00F703C2">
        <w:rPr>
          <w:sz w:val="24"/>
          <w:szCs w:val="24"/>
        </w:rPr>
        <w:t xml:space="preserve">eople in </w:t>
      </w:r>
      <w:r w:rsidR="002619C1" w:rsidRPr="00F703C2">
        <w:rPr>
          <w:sz w:val="24"/>
          <w:szCs w:val="24"/>
        </w:rPr>
        <w:t xml:space="preserve">a </w:t>
      </w:r>
      <w:r w:rsidR="002A6AF6" w:rsidRPr="00F703C2">
        <w:rPr>
          <w:sz w:val="24"/>
          <w:szCs w:val="24"/>
        </w:rPr>
        <w:t xml:space="preserve">high-risk, older, hypertensive population can be successfully trained to self-monitor their </w:t>
      </w:r>
      <w:r w:rsidR="00411E9D" w:rsidRPr="00F703C2">
        <w:rPr>
          <w:sz w:val="24"/>
          <w:szCs w:val="24"/>
        </w:rPr>
        <w:t xml:space="preserve">BP </w:t>
      </w:r>
      <w:r w:rsidR="002A6AF6" w:rsidRPr="00F703C2">
        <w:rPr>
          <w:sz w:val="24"/>
          <w:szCs w:val="24"/>
        </w:rPr>
        <w:t>and make appropriate management decisions</w:t>
      </w:r>
      <w:r w:rsidR="003F20F4" w:rsidRPr="00F703C2">
        <w:rPr>
          <w:sz w:val="24"/>
          <w:szCs w:val="24"/>
        </w:rPr>
        <w:t xml:space="preserve"> concerning self-titration</w:t>
      </w:r>
      <w:r w:rsidR="002A6AF6" w:rsidRPr="00F703C2">
        <w:rPr>
          <w:sz w:val="24"/>
          <w:szCs w:val="24"/>
        </w:rPr>
        <w:t xml:space="preserve">. The majority of </w:t>
      </w:r>
      <w:r w:rsidR="00FC672B" w:rsidRPr="00F703C2">
        <w:rPr>
          <w:sz w:val="24"/>
          <w:szCs w:val="24"/>
        </w:rPr>
        <w:t xml:space="preserve">trained </w:t>
      </w:r>
      <w:r w:rsidR="009707DF" w:rsidRPr="00F703C2">
        <w:rPr>
          <w:sz w:val="24"/>
          <w:szCs w:val="24"/>
        </w:rPr>
        <w:t xml:space="preserve">patients completed </w:t>
      </w:r>
      <w:r w:rsidR="002A6AF6" w:rsidRPr="00F703C2">
        <w:rPr>
          <w:sz w:val="24"/>
          <w:szCs w:val="24"/>
        </w:rPr>
        <w:t>self-management ove</w:t>
      </w:r>
      <w:r w:rsidR="001347A3" w:rsidRPr="00F703C2">
        <w:rPr>
          <w:sz w:val="24"/>
          <w:szCs w:val="24"/>
        </w:rPr>
        <w:t>r an extende</w:t>
      </w:r>
      <w:r w:rsidR="001C67E6" w:rsidRPr="00F703C2">
        <w:rPr>
          <w:sz w:val="24"/>
          <w:szCs w:val="24"/>
        </w:rPr>
        <w:t>d period and followed a structured</w:t>
      </w:r>
      <w:r w:rsidR="009707DF" w:rsidRPr="00F703C2">
        <w:rPr>
          <w:sz w:val="24"/>
          <w:szCs w:val="24"/>
        </w:rPr>
        <w:t xml:space="preserve"> management decision</w:t>
      </w:r>
      <w:r w:rsidR="001347A3" w:rsidRPr="00F703C2">
        <w:rPr>
          <w:sz w:val="24"/>
          <w:szCs w:val="24"/>
        </w:rPr>
        <w:t xml:space="preserve"> </w:t>
      </w:r>
      <w:r w:rsidR="00140E2C" w:rsidRPr="00F703C2">
        <w:rPr>
          <w:sz w:val="24"/>
          <w:szCs w:val="24"/>
        </w:rPr>
        <w:t xml:space="preserve">resulting in significantly lower </w:t>
      </w:r>
      <w:r w:rsidR="00B069E0" w:rsidRPr="00F703C2">
        <w:rPr>
          <w:sz w:val="24"/>
          <w:szCs w:val="24"/>
        </w:rPr>
        <w:t xml:space="preserve">BP </w:t>
      </w:r>
      <w:r w:rsidR="00140E2C" w:rsidRPr="00F703C2">
        <w:rPr>
          <w:sz w:val="24"/>
          <w:szCs w:val="24"/>
        </w:rPr>
        <w:t xml:space="preserve">than the control group and </w:t>
      </w:r>
      <w:r w:rsidR="00F77FAB" w:rsidRPr="00F703C2">
        <w:rPr>
          <w:sz w:val="24"/>
          <w:szCs w:val="24"/>
        </w:rPr>
        <w:t>patients</w:t>
      </w:r>
      <w:r w:rsidR="00140E2C" w:rsidRPr="00F703C2">
        <w:rPr>
          <w:sz w:val="24"/>
          <w:szCs w:val="24"/>
        </w:rPr>
        <w:t xml:space="preserve"> randomised to self-management who withdrew</w:t>
      </w:r>
      <w:r w:rsidR="001347A3" w:rsidRPr="00F703C2">
        <w:rPr>
          <w:sz w:val="24"/>
          <w:szCs w:val="24"/>
        </w:rPr>
        <w:t>.</w:t>
      </w:r>
      <w:r w:rsidR="002A6AF6" w:rsidRPr="00F703C2">
        <w:rPr>
          <w:sz w:val="24"/>
          <w:szCs w:val="24"/>
        </w:rPr>
        <w:t xml:space="preserve"> </w:t>
      </w:r>
      <w:r w:rsidR="00414567" w:rsidRPr="00F703C2">
        <w:rPr>
          <w:sz w:val="24"/>
          <w:szCs w:val="24"/>
        </w:rPr>
        <w:t>Monitoring was car</w:t>
      </w:r>
      <w:r w:rsidR="00352C23" w:rsidRPr="00F703C2">
        <w:rPr>
          <w:sz w:val="24"/>
          <w:szCs w:val="24"/>
        </w:rPr>
        <w:t>ried out to a high standard and</w:t>
      </w:r>
      <w:r w:rsidR="00414567" w:rsidRPr="00F703C2">
        <w:rPr>
          <w:sz w:val="24"/>
          <w:szCs w:val="24"/>
        </w:rPr>
        <w:t xml:space="preserve"> almost all monitoring </w:t>
      </w:r>
      <w:r w:rsidR="001347A3" w:rsidRPr="00F703C2">
        <w:rPr>
          <w:sz w:val="24"/>
          <w:szCs w:val="24"/>
        </w:rPr>
        <w:t xml:space="preserve">months </w:t>
      </w:r>
      <w:r w:rsidR="00C07C3C" w:rsidRPr="00F703C2">
        <w:rPr>
          <w:sz w:val="24"/>
          <w:szCs w:val="24"/>
        </w:rPr>
        <w:t>include</w:t>
      </w:r>
      <w:r w:rsidR="00352C23" w:rsidRPr="00F703C2">
        <w:rPr>
          <w:sz w:val="24"/>
          <w:szCs w:val="24"/>
        </w:rPr>
        <w:t>d</w:t>
      </w:r>
      <w:r w:rsidR="00C07C3C" w:rsidRPr="00F703C2">
        <w:rPr>
          <w:sz w:val="24"/>
          <w:szCs w:val="24"/>
        </w:rPr>
        <w:t xml:space="preserve"> </w:t>
      </w:r>
      <w:r w:rsidR="002A6AF6" w:rsidRPr="00F703C2">
        <w:rPr>
          <w:sz w:val="24"/>
          <w:szCs w:val="24"/>
        </w:rPr>
        <w:t>sufficien</w:t>
      </w:r>
      <w:r w:rsidR="001347A3" w:rsidRPr="00F703C2">
        <w:rPr>
          <w:sz w:val="24"/>
          <w:szCs w:val="24"/>
        </w:rPr>
        <w:t>t readings to make a management decision</w:t>
      </w:r>
      <w:r w:rsidR="00414567" w:rsidRPr="00F703C2">
        <w:rPr>
          <w:sz w:val="24"/>
          <w:szCs w:val="24"/>
        </w:rPr>
        <w:t xml:space="preserve">. </w:t>
      </w:r>
    </w:p>
    <w:p w14:paraId="61E3FF2B" w14:textId="77777777" w:rsidR="008E6E6F" w:rsidRPr="00F703C2" w:rsidRDefault="008E6E6F" w:rsidP="00E0190C">
      <w:pPr>
        <w:spacing w:after="0" w:line="360" w:lineRule="auto"/>
        <w:jc w:val="both"/>
        <w:rPr>
          <w:sz w:val="24"/>
          <w:szCs w:val="24"/>
        </w:rPr>
      </w:pPr>
    </w:p>
    <w:p w14:paraId="2E5BCACB" w14:textId="77777777" w:rsidR="00F77FAB" w:rsidRPr="00F703C2" w:rsidRDefault="00140E2C" w:rsidP="009A47AB">
      <w:pPr>
        <w:spacing w:after="0" w:line="360" w:lineRule="auto"/>
        <w:jc w:val="both"/>
        <w:rPr>
          <w:sz w:val="24"/>
          <w:szCs w:val="24"/>
        </w:rPr>
      </w:pPr>
      <w:r w:rsidRPr="00F703C2">
        <w:rPr>
          <w:sz w:val="24"/>
          <w:szCs w:val="24"/>
        </w:rPr>
        <w:t xml:space="preserve">For self-management to be a reality, safety is a prime concern. </w:t>
      </w:r>
      <w:r w:rsidR="001347A3" w:rsidRPr="00F703C2">
        <w:rPr>
          <w:sz w:val="24"/>
          <w:szCs w:val="24"/>
        </w:rPr>
        <w:t>In the case of very high readings</w:t>
      </w:r>
      <w:r w:rsidR="00D0148A" w:rsidRPr="00F703C2">
        <w:rPr>
          <w:sz w:val="24"/>
          <w:szCs w:val="24"/>
        </w:rPr>
        <w:t>,</w:t>
      </w:r>
      <w:r w:rsidR="001347A3" w:rsidRPr="00F703C2">
        <w:rPr>
          <w:sz w:val="24"/>
          <w:szCs w:val="24"/>
        </w:rPr>
        <w:t xml:space="preserve"> patients took an additional reading in the majority of cases and there was evidence that almost half were followed up by a health professional. </w:t>
      </w:r>
      <w:r w:rsidR="009A6984" w:rsidRPr="00F703C2">
        <w:rPr>
          <w:sz w:val="24"/>
          <w:szCs w:val="24"/>
        </w:rPr>
        <w:t xml:space="preserve">Of those that </w:t>
      </w:r>
      <w:r w:rsidR="00737092" w:rsidRPr="00F703C2">
        <w:rPr>
          <w:sz w:val="24"/>
          <w:szCs w:val="24"/>
        </w:rPr>
        <w:t xml:space="preserve">did not contact their GP immediately, </w:t>
      </w:r>
      <w:r w:rsidR="00B069E0" w:rsidRPr="00F703C2">
        <w:rPr>
          <w:sz w:val="24"/>
          <w:szCs w:val="24"/>
        </w:rPr>
        <w:t xml:space="preserve">BP </w:t>
      </w:r>
      <w:r w:rsidR="009A6984" w:rsidRPr="00F703C2">
        <w:rPr>
          <w:sz w:val="24"/>
          <w:szCs w:val="24"/>
        </w:rPr>
        <w:t>subsequently stabilised or they contacted their GP the following month.</w:t>
      </w:r>
      <w:r w:rsidR="00A64BEC" w:rsidRPr="00F703C2">
        <w:rPr>
          <w:sz w:val="24"/>
          <w:szCs w:val="24"/>
        </w:rPr>
        <w:t xml:space="preserve"> </w:t>
      </w:r>
      <w:r w:rsidR="00876017" w:rsidRPr="00F703C2">
        <w:rPr>
          <w:sz w:val="24"/>
          <w:szCs w:val="24"/>
        </w:rPr>
        <w:t xml:space="preserve">Performance following very low readings was </w:t>
      </w:r>
      <w:r w:rsidR="00EE5D25" w:rsidRPr="00F703C2">
        <w:rPr>
          <w:sz w:val="24"/>
          <w:szCs w:val="24"/>
        </w:rPr>
        <w:t xml:space="preserve">less faithful to the protocol </w:t>
      </w:r>
      <w:r w:rsidR="00876017" w:rsidRPr="00F703C2">
        <w:rPr>
          <w:sz w:val="24"/>
          <w:szCs w:val="24"/>
        </w:rPr>
        <w:t xml:space="preserve">and many patients did not follow-up with additional readings or GP contact. </w:t>
      </w:r>
      <w:r w:rsidR="007A04B7" w:rsidRPr="00F703C2">
        <w:rPr>
          <w:sz w:val="24"/>
          <w:szCs w:val="24"/>
        </w:rPr>
        <w:t>However</w:t>
      </w:r>
      <w:r w:rsidR="00F77FAB" w:rsidRPr="00F703C2">
        <w:rPr>
          <w:sz w:val="24"/>
          <w:szCs w:val="24"/>
        </w:rPr>
        <w:t>,</w:t>
      </w:r>
      <w:r w:rsidR="007A04B7" w:rsidRPr="00F703C2">
        <w:rPr>
          <w:sz w:val="24"/>
          <w:szCs w:val="24"/>
        </w:rPr>
        <w:t xml:space="preserve"> </w:t>
      </w:r>
      <w:r w:rsidR="00F77FAB" w:rsidRPr="00F703C2">
        <w:rPr>
          <w:sz w:val="24"/>
          <w:szCs w:val="24"/>
        </w:rPr>
        <w:t xml:space="preserve">reported </w:t>
      </w:r>
      <w:r w:rsidR="009A6984" w:rsidRPr="00F703C2">
        <w:rPr>
          <w:sz w:val="24"/>
          <w:szCs w:val="24"/>
        </w:rPr>
        <w:t xml:space="preserve">symptomatic postural hypotension was rare and led to GP contact in </w:t>
      </w:r>
      <w:r w:rsidR="00F77FAB" w:rsidRPr="00F703C2">
        <w:rPr>
          <w:sz w:val="24"/>
          <w:szCs w:val="24"/>
        </w:rPr>
        <w:t xml:space="preserve">all </w:t>
      </w:r>
      <w:r w:rsidR="009A6984" w:rsidRPr="00F703C2">
        <w:rPr>
          <w:sz w:val="24"/>
          <w:szCs w:val="24"/>
        </w:rPr>
        <w:t xml:space="preserve">cases. </w:t>
      </w:r>
      <w:r w:rsidRPr="00F703C2">
        <w:rPr>
          <w:sz w:val="24"/>
          <w:szCs w:val="24"/>
        </w:rPr>
        <w:t xml:space="preserve">Arguably, </w:t>
      </w:r>
      <w:r w:rsidR="00820D00" w:rsidRPr="00F703C2">
        <w:rPr>
          <w:sz w:val="24"/>
          <w:szCs w:val="24"/>
        </w:rPr>
        <w:t xml:space="preserve">as most </w:t>
      </w:r>
      <w:r w:rsidRPr="00F703C2">
        <w:rPr>
          <w:sz w:val="24"/>
          <w:szCs w:val="24"/>
        </w:rPr>
        <w:t xml:space="preserve">people were asymptomatic such additional contact </w:t>
      </w:r>
      <w:r w:rsidR="009A6984" w:rsidRPr="00F703C2">
        <w:rPr>
          <w:sz w:val="24"/>
          <w:szCs w:val="24"/>
        </w:rPr>
        <w:t>could probably be optional in practice</w:t>
      </w:r>
      <w:r w:rsidRPr="00F703C2">
        <w:rPr>
          <w:sz w:val="24"/>
          <w:szCs w:val="24"/>
        </w:rPr>
        <w:t xml:space="preserve">. </w:t>
      </w:r>
    </w:p>
    <w:p w14:paraId="02C10864" w14:textId="7C974CA5" w:rsidR="001724E3" w:rsidRPr="00F703C2" w:rsidRDefault="00A10F48" w:rsidP="009A47AB">
      <w:pPr>
        <w:spacing w:after="0" w:line="360" w:lineRule="auto"/>
        <w:jc w:val="both"/>
        <w:rPr>
          <w:sz w:val="24"/>
          <w:szCs w:val="24"/>
        </w:rPr>
      </w:pPr>
      <w:r w:rsidRPr="00F703C2">
        <w:rPr>
          <w:sz w:val="24"/>
          <w:szCs w:val="24"/>
        </w:rPr>
        <w:lastRenderedPageBreak/>
        <w:t xml:space="preserve">Patients reported their BP </w:t>
      </w:r>
      <w:r w:rsidR="00BF54E7" w:rsidRPr="00F703C2">
        <w:rPr>
          <w:sz w:val="24"/>
          <w:szCs w:val="24"/>
        </w:rPr>
        <w:t xml:space="preserve">reasonably </w:t>
      </w:r>
      <w:r w:rsidRPr="00F703C2">
        <w:rPr>
          <w:sz w:val="24"/>
          <w:szCs w:val="24"/>
        </w:rPr>
        <w:t>accurately with a close match between downloaded and reported</w:t>
      </w:r>
      <w:r w:rsidR="001C67E6" w:rsidRPr="00F703C2">
        <w:rPr>
          <w:sz w:val="24"/>
          <w:szCs w:val="24"/>
        </w:rPr>
        <w:t xml:space="preserve"> readings</w:t>
      </w:r>
      <w:r w:rsidR="004144A3" w:rsidRPr="00F703C2">
        <w:rPr>
          <w:sz w:val="24"/>
          <w:szCs w:val="24"/>
        </w:rPr>
        <w:t xml:space="preserve">. </w:t>
      </w:r>
      <w:r w:rsidR="00E950A5" w:rsidRPr="00F703C2">
        <w:rPr>
          <w:sz w:val="24"/>
          <w:szCs w:val="24"/>
        </w:rPr>
        <w:t xml:space="preserve">Misreporting or selective reporting changed the outcome </w:t>
      </w:r>
      <w:r w:rsidR="00EE5D25" w:rsidRPr="00F703C2">
        <w:rPr>
          <w:sz w:val="24"/>
          <w:szCs w:val="24"/>
        </w:rPr>
        <w:t xml:space="preserve">for </w:t>
      </w:r>
      <w:r w:rsidR="00E950A5" w:rsidRPr="00F703C2">
        <w:rPr>
          <w:sz w:val="24"/>
          <w:szCs w:val="24"/>
        </w:rPr>
        <w:t>a very small percentage of months and o</w:t>
      </w:r>
      <w:r w:rsidRPr="00F703C2">
        <w:rPr>
          <w:sz w:val="24"/>
          <w:szCs w:val="24"/>
        </w:rPr>
        <w:t xml:space="preserve">verall mean BP between the downloaded and reported readings </w:t>
      </w:r>
      <w:r w:rsidR="00FC672B" w:rsidRPr="00F703C2">
        <w:rPr>
          <w:sz w:val="24"/>
          <w:szCs w:val="24"/>
        </w:rPr>
        <w:t xml:space="preserve">was </w:t>
      </w:r>
      <w:r w:rsidRPr="00F703C2">
        <w:rPr>
          <w:sz w:val="24"/>
          <w:szCs w:val="24"/>
        </w:rPr>
        <w:t xml:space="preserve">almost identical. </w:t>
      </w:r>
      <w:r w:rsidR="00EE5D25" w:rsidRPr="00F703C2">
        <w:rPr>
          <w:sz w:val="24"/>
          <w:szCs w:val="24"/>
        </w:rPr>
        <w:t xml:space="preserve">Patients over </w:t>
      </w:r>
      <w:r w:rsidRPr="00F703C2">
        <w:rPr>
          <w:sz w:val="24"/>
          <w:szCs w:val="24"/>
        </w:rPr>
        <w:t>65</w:t>
      </w:r>
      <w:r w:rsidR="0098531D" w:rsidRPr="00F703C2">
        <w:rPr>
          <w:sz w:val="24"/>
          <w:szCs w:val="24"/>
        </w:rPr>
        <w:t xml:space="preserve"> years old</w:t>
      </w:r>
      <w:r w:rsidRPr="00F703C2">
        <w:rPr>
          <w:sz w:val="24"/>
          <w:szCs w:val="24"/>
        </w:rPr>
        <w:t xml:space="preserve"> </w:t>
      </w:r>
      <w:r w:rsidR="00EE5D25" w:rsidRPr="00F703C2">
        <w:rPr>
          <w:sz w:val="24"/>
          <w:szCs w:val="24"/>
        </w:rPr>
        <w:t xml:space="preserve">had </w:t>
      </w:r>
      <w:r w:rsidRPr="00F703C2">
        <w:rPr>
          <w:sz w:val="24"/>
          <w:szCs w:val="24"/>
        </w:rPr>
        <w:t xml:space="preserve">a significantly higher error rate, </w:t>
      </w:r>
      <w:r w:rsidR="00EE5D25" w:rsidRPr="00F703C2">
        <w:rPr>
          <w:sz w:val="24"/>
          <w:szCs w:val="24"/>
        </w:rPr>
        <w:t>but</w:t>
      </w:r>
      <w:r w:rsidR="007334A6" w:rsidRPr="00F703C2">
        <w:rPr>
          <w:sz w:val="24"/>
          <w:szCs w:val="24"/>
        </w:rPr>
        <w:t xml:space="preserve"> the absolute error values were low suggesting it would be unlikely to affect outcome. Furthermore, the effect size of self-management in the trial was at least as great in people over the age of 65 as in people below that age</w:t>
      </w:r>
      <w:r w:rsidR="00A263ED" w:rsidRPr="00F703C2">
        <w:rPr>
          <w:sz w:val="24"/>
          <w:szCs w:val="24"/>
        </w:rPr>
        <w:t>.</w:t>
      </w:r>
      <w:r w:rsidR="00D3322D" w:rsidRPr="00F703C2">
        <w:rPr>
          <w:sz w:val="24"/>
          <w:szCs w:val="24"/>
        </w:rPr>
        <w:t xml:space="preserve"> Patients who made all their recommended medication changes had significantly lower mean </w:t>
      </w:r>
      <w:r w:rsidR="007A04B7" w:rsidRPr="00F703C2">
        <w:rPr>
          <w:sz w:val="24"/>
          <w:szCs w:val="24"/>
        </w:rPr>
        <w:t xml:space="preserve">systolic </w:t>
      </w:r>
      <w:r w:rsidR="00D3322D" w:rsidRPr="00F703C2">
        <w:rPr>
          <w:sz w:val="24"/>
          <w:szCs w:val="24"/>
        </w:rPr>
        <w:t xml:space="preserve">BP at the </w:t>
      </w:r>
      <w:r w:rsidR="00F77FAB" w:rsidRPr="00F703C2">
        <w:rPr>
          <w:sz w:val="24"/>
          <w:szCs w:val="24"/>
        </w:rPr>
        <w:t xml:space="preserve">final </w:t>
      </w:r>
      <w:r w:rsidR="00D3322D" w:rsidRPr="00F703C2">
        <w:rPr>
          <w:sz w:val="24"/>
          <w:szCs w:val="24"/>
        </w:rPr>
        <w:t>follow-up than those who made none. However patients who made no changes still had a lower mean BP at 12 months compared to the usual care patients.</w:t>
      </w:r>
      <w:r w:rsidR="00BD65F9" w:rsidRPr="00F703C2">
        <w:rPr>
          <w:sz w:val="24"/>
          <w:szCs w:val="24"/>
        </w:rPr>
        <w:t xml:space="preserve"> Three patients had no recommended medication changes </w:t>
      </w:r>
      <w:r w:rsidR="00635619" w:rsidRPr="00F703C2">
        <w:rPr>
          <w:sz w:val="24"/>
          <w:szCs w:val="24"/>
        </w:rPr>
        <w:t>and a mean systolic of 119.8</w:t>
      </w:r>
      <w:r w:rsidR="00BD65F9" w:rsidRPr="00F703C2">
        <w:rPr>
          <w:sz w:val="24"/>
          <w:szCs w:val="24"/>
        </w:rPr>
        <w:t xml:space="preserve">mmHg at 12 months suggesting that </w:t>
      </w:r>
      <w:r w:rsidR="008B4802" w:rsidRPr="00F703C2">
        <w:rPr>
          <w:sz w:val="24"/>
          <w:szCs w:val="24"/>
        </w:rPr>
        <w:t xml:space="preserve">they </w:t>
      </w:r>
      <w:r w:rsidR="00BD65F9" w:rsidRPr="00F703C2">
        <w:rPr>
          <w:sz w:val="24"/>
          <w:szCs w:val="24"/>
        </w:rPr>
        <w:t xml:space="preserve">had a white coat effect at baseline, which attenuated over time. </w:t>
      </w:r>
    </w:p>
    <w:p w14:paraId="426B89CB" w14:textId="77777777" w:rsidR="00924E68" w:rsidRPr="00F703C2" w:rsidRDefault="00924E68" w:rsidP="009A47AB">
      <w:pPr>
        <w:spacing w:after="0" w:line="360" w:lineRule="auto"/>
        <w:jc w:val="both"/>
        <w:rPr>
          <w:i/>
          <w:sz w:val="24"/>
          <w:szCs w:val="24"/>
        </w:rPr>
      </w:pPr>
    </w:p>
    <w:p w14:paraId="329203B2" w14:textId="77777777" w:rsidR="00375F89" w:rsidRPr="00F703C2" w:rsidRDefault="00375F89" w:rsidP="009A47AB">
      <w:pPr>
        <w:spacing w:after="0" w:line="360" w:lineRule="auto"/>
        <w:jc w:val="both"/>
        <w:rPr>
          <w:i/>
          <w:sz w:val="24"/>
          <w:szCs w:val="24"/>
        </w:rPr>
      </w:pPr>
      <w:r w:rsidRPr="00F703C2">
        <w:rPr>
          <w:i/>
          <w:sz w:val="24"/>
          <w:szCs w:val="24"/>
        </w:rPr>
        <w:t>Comparison with other literature</w:t>
      </w:r>
    </w:p>
    <w:p w14:paraId="26A49111" w14:textId="325F39F5" w:rsidR="00547923" w:rsidRPr="00F703C2" w:rsidRDefault="00C3670E" w:rsidP="009A47AB">
      <w:pPr>
        <w:spacing w:after="0" w:line="360" w:lineRule="auto"/>
        <w:jc w:val="both"/>
        <w:rPr>
          <w:sz w:val="24"/>
          <w:szCs w:val="24"/>
        </w:rPr>
      </w:pPr>
      <w:r w:rsidRPr="00F703C2">
        <w:rPr>
          <w:sz w:val="24"/>
          <w:szCs w:val="24"/>
        </w:rPr>
        <w:t>O</w:t>
      </w:r>
      <w:r w:rsidR="00D7713C" w:rsidRPr="00F703C2">
        <w:rPr>
          <w:sz w:val="24"/>
          <w:szCs w:val="24"/>
        </w:rPr>
        <w:t xml:space="preserve">ne other trial has evaluated </w:t>
      </w:r>
      <w:r w:rsidR="008B4802" w:rsidRPr="00F703C2">
        <w:rPr>
          <w:sz w:val="24"/>
          <w:szCs w:val="24"/>
        </w:rPr>
        <w:t xml:space="preserve">large scale </w:t>
      </w:r>
      <w:r w:rsidR="00D7713C" w:rsidRPr="00F703C2">
        <w:rPr>
          <w:sz w:val="24"/>
          <w:szCs w:val="24"/>
        </w:rPr>
        <w:t xml:space="preserve">self-management </w:t>
      </w:r>
      <w:r w:rsidR="00DE1A3D" w:rsidRPr="00F703C2">
        <w:rPr>
          <w:sz w:val="24"/>
          <w:szCs w:val="24"/>
        </w:rPr>
        <w:t>and included 526 patients with largely uncomplicated but poorly controlled hypertension.</w:t>
      </w:r>
      <w:r w:rsidR="00831E46"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831E46" w:rsidRPr="00F703C2">
        <w:rPr>
          <w:sz w:val="24"/>
          <w:szCs w:val="24"/>
        </w:rPr>
      </w:r>
      <w:r w:rsidR="00831E46" w:rsidRPr="00F703C2">
        <w:rPr>
          <w:sz w:val="24"/>
          <w:szCs w:val="24"/>
        </w:rPr>
        <w:fldChar w:fldCharType="separate"/>
      </w:r>
      <w:r w:rsidR="00CE6ABA" w:rsidRPr="00F703C2">
        <w:rPr>
          <w:i/>
          <w:noProof/>
          <w:sz w:val="24"/>
          <w:szCs w:val="24"/>
          <w:vertAlign w:val="superscript"/>
        </w:rPr>
        <w:t>6</w:t>
      </w:r>
      <w:r w:rsidR="00831E46" w:rsidRPr="00F703C2">
        <w:rPr>
          <w:sz w:val="24"/>
          <w:szCs w:val="24"/>
        </w:rPr>
        <w:fldChar w:fldCharType="end"/>
      </w:r>
      <w:r w:rsidR="007A04B7" w:rsidRPr="00F703C2">
        <w:rPr>
          <w:sz w:val="24"/>
          <w:szCs w:val="24"/>
        </w:rPr>
        <w:t xml:space="preserve"> </w:t>
      </w:r>
      <w:r w:rsidR="00A263ED" w:rsidRPr="00F703C2">
        <w:rPr>
          <w:sz w:val="24"/>
          <w:szCs w:val="24"/>
        </w:rPr>
        <w:t>H</w:t>
      </w:r>
      <w:r w:rsidR="00484BD7" w:rsidRPr="00F703C2">
        <w:rPr>
          <w:sz w:val="24"/>
          <w:szCs w:val="24"/>
        </w:rPr>
        <w:t xml:space="preserve">igher </w:t>
      </w:r>
      <w:r w:rsidR="003F4719" w:rsidRPr="00F703C2">
        <w:rPr>
          <w:sz w:val="24"/>
          <w:szCs w:val="24"/>
        </w:rPr>
        <w:t>proportions</w:t>
      </w:r>
      <w:r w:rsidR="00DE1A3D" w:rsidRPr="00F703C2">
        <w:rPr>
          <w:sz w:val="24"/>
          <w:szCs w:val="24"/>
        </w:rPr>
        <w:t xml:space="preserve"> </w:t>
      </w:r>
      <w:r w:rsidR="00484BD7" w:rsidRPr="00F703C2">
        <w:rPr>
          <w:sz w:val="24"/>
          <w:szCs w:val="24"/>
        </w:rPr>
        <w:t xml:space="preserve">of patients </w:t>
      </w:r>
      <w:r w:rsidR="00FC672B" w:rsidRPr="00F703C2">
        <w:rPr>
          <w:sz w:val="24"/>
          <w:szCs w:val="24"/>
        </w:rPr>
        <w:t xml:space="preserve">in </w:t>
      </w:r>
      <w:r w:rsidR="00DE1A3D" w:rsidRPr="00F703C2">
        <w:rPr>
          <w:sz w:val="24"/>
          <w:szCs w:val="24"/>
        </w:rPr>
        <w:t xml:space="preserve">that trial </w:t>
      </w:r>
      <w:r w:rsidR="00484BD7" w:rsidRPr="00F703C2">
        <w:rPr>
          <w:sz w:val="24"/>
          <w:szCs w:val="24"/>
        </w:rPr>
        <w:t xml:space="preserve">completed self-management training </w:t>
      </w:r>
      <w:r w:rsidR="00DA40CE" w:rsidRPr="00F703C2">
        <w:rPr>
          <w:sz w:val="24"/>
          <w:szCs w:val="24"/>
        </w:rPr>
        <w:t xml:space="preserve">(92% vs 82%) and subsequently </w:t>
      </w:r>
      <w:r w:rsidR="00547923" w:rsidRPr="00F703C2">
        <w:rPr>
          <w:sz w:val="24"/>
          <w:szCs w:val="24"/>
        </w:rPr>
        <w:t>completed the trial continuing to</w:t>
      </w:r>
      <w:r w:rsidR="00DA40CE" w:rsidRPr="00F703C2">
        <w:rPr>
          <w:sz w:val="24"/>
          <w:szCs w:val="24"/>
        </w:rPr>
        <w:t xml:space="preserve"> self-manage </w:t>
      </w:r>
      <w:r w:rsidR="00484BD7" w:rsidRPr="00F703C2">
        <w:rPr>
          <w:sz w:val="24"/>
          <w:szCs w:val="24"/>
        </w:rPr>
        <w:t xml:space="preserve">than did here </w:t>
      </w:r>
      <w:r w:rsidR="003F4719" w:rsidRPr="00F703C2">
        <w:rPr>
          <w:sz w:val="24"/>
          <w:szCs w:val="24"/>
        </w:rPr>
        <w:t>(77% vs 66%)</w:t>
      </w:r>
      <w:r w:rsidR="00484BD7" w:rsidRPr="00F703C2">
        <w:rPr>
          <w:sz w:val="24"/>
          <w:szCs w:val="24"/>
        </w:rPr>
        <w:t>.</w:t>
      </w:r>
      <w:r w:rsidR="00DC3224"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DC3224" w:rsidRPr="00F703C2">
        <w:rPr>
          <w:sz w:val="24"/>
          <w:szCs w:val="24"/>
        </w:rPr>
      </w:r>
      <w:r w:rsidR="00DC3224" w:rsidRPr="00F703C2">
        <w:rPr>
          <w:sz w:val="24"/>
          <w:szCs w:val="24"/>
        </w:rPr>
        <w:fldChar w:fldCharType="separate"/>
      </w:r>
      <w:r w:rsidR="00CE6ABA" w:rsidRPr="00F703C2">
        <w:rPr>
          <w:i/>
          <w:noProof/>
          <w:sz w:val="24"/>
          <w:szCs w:val="24"/>
          <w:vertAlign w:val="superscript"/>
        </w:rPr>
        <w:t>6</w:t>
      </w:r>
      <w:r w:rsidR="00DC3224" w:rsidRPr="00F703C2">
        <w:rPr>
          <w:sz w:val="24"/>
          <w:szCs w:val="24"/>
        </w:rPr>
        <w:fldChar w:fldCharType="end"/>
      </w:r>
      <w:r w:rsidR="00484BD7" w:rsidRPr="00F703C2">
        <w:rPr>
          <w:sz w:val="24"/>
          <w:szCs w:val="24"/>
        </w:rPr>
        <w:t xml:space="preserve"> P</w:t>
      </w:r>
      <w:r w:rsidR="00FC5155" w:rsidRPr="00F703C2">
        <w:rPr>
          <w:sz w:val="24"/>
          <w:szCs w:val="24"/>
        </w:rPr>
        <w:t xml:space="preserve">atients in </w:t>
      </w:r>
      <w:r w:rsidR="00547923" w:rsidRPr="00F703C2">
        <w:rPr>
          <w:sz w:val="24"/>
          <w:szCs w:val="24"/>
        </w:rPr>
        <w:t>the current trial</w:t>
      </w:r>
      <w:r w:rsidR="00FC5155" w:rsidRPr="00F703C2">
        <w:rPr>
          <w:sz w:val="24"/>
          <w:szCs w:val="24"/>
        </w:rPr>
        <w:t xml:space="preserve"> were older, </w:t>
      </w:r>
      <w:r w:rsidR="003B68F9" w:rsidRPr="00F703C2">
        <w:rPr>
          <w:sz w:val="24"/>
          <w:szCs w:val="24"/>
        </w:rPr>
        <w:t>with a higher number of</w:t>
      </w:r>
      <w:r w:rsidR="001C67E6" w:rsidRPr="00F703C2">
        <w:rPr>
          <w:sz w:val="24"/>
          <w:szCs w:val="24"/>
        </w:rPr>
        <w:t xml:space="preserve"> morbidities</w:t>
      </w:r>
      <w:r w:rsidR="003B68F9" w:rsidRPr="00F703C2">
        <w:rPr>
          <w:sz w:val="24"/>
          <w:szCs w:val="24"/>
        </w:rPr>
        <w:t>,</w:t>
      </w:r>
      <w:r w:rsidR="00484BD7" w:rsidRPr="00F703C2">
        <w:rPr>
          <w:sz w:val="24"/>
          <w:szCs w:val="24"/>
        </w:rPr>
        <w:t xml:space="preserve"> so </w:t>
      </w:r>
      <w:r w:rsidR="00DA40CE" w:rsidRPr="00F703C2">
        <w:rPr>
          <w:sz w:val="24"/>
          <w:szCs w:val="24"/>
        </w:rPr>
        <w:t xml:space="preserve">it is perhaps expected that self-management </w:t>
      </w:r>
      <w:r w:rsidR="003B68F9" w:rsidRPr="00F703C2">
        <w:rPr>
          <w:sz w:val="24"/>
          <w:szCs w:val="24"/>
        </w:rPr>
        <w:t>may have been more challenging. However,</w:t>
      </w:r>
      <w:r w:rsidR="00484BD7" w:rsidRPr="00F703C2">
        <w:rPr>
          <w:sz w:val="24"/>
          <w:szCs w:val="24"/>
        </w:rPr>
        <w:t xml:space="preserve"> once trained</w:t>
      </w:r>
      <w:r w:rsidR="003A18FB" w:rsidRPr="00F703C2">
        <w:rPr>
          <w:sz w:val="24"/>
          <w:szCs w:val="24"/>
        </w:rPr>
        <w:t xml:space="preserve">, very similar proportions persisted </w:t>
      </w:r>
      <w:r w:rsidR="00484BD7" w:rsidRPr="00F703C2">
        <w:rPr>
          <w:sz w:val="24"/>
          <w:szCs w:val="24"/>
        </w:rPr>
        <w:t>with self-management</w:t>
      </w:r>
      <w:r w:rsidR="003A18FB" w:rsidRPr="00F703C2">
        <w:rPr>
          <w:sz w:val="24"/>
          <w:szCs w:val="24"/>
        </w:rPr>
        <w:t xml:space="preserve"> (79% vs 78%)</w:t>
      </w:r>
      <w:r w:rsidR="00484BD7" w:rsidRPr="00F703C2">
        <w:rPr>
          <w:sz w:val="24"/>
          <w:szCs w:val="24"/>
        </w:rPr>
        <w:t xml:space="preserve">. </w:t>
      </w:r>
    </w:p>
    <w:p w14:paraId="125E0502" w14:textId="77777777" w:rsidR="00547923" w:rsidRPr="00F703C2" w:rsidRDefault="00547923" w:rsidP="009A47AB">
      <w:pPr>
        <w:spacing w:after="0" w:line="360" w:lineRule="auto"/>
        <w:jc w:val="both"/>
        <w:rPr>
          <w:sz w:val="24"/>
          <w:szCs w:val="24"/>
        </w:rPr>
      </w:pPr>
    </w:p>
    <w:p w14:paraId="3BF2CA4F" w14:textId="5AA6D506" w:rsidR="00325561" w:rsidRPr="00F703C2" w:rsidRDefault="007B10A7" w:rsidP="009A47AB">
      <w:pPr>
        <w:spacing w:after="0" w:line="360" w:lineRule="auto"/>
        <w:jc w:val="both"/>
        <w:rPr>
          <w:sz w:val="24"/>
          <w:szCs w:val="24"/>
        </w:rPr>
      </w:pPr>
      <w:r w:rsidRPr="00F703C2">
        <w:rPr>
          <w:sz w:val="24"/>
          <w:szCs w:val="24"/>
        </w:rPr>
        <w:t xml:space="preserve">Interestingly, the overall </w:t>
      </w:r>
      <w:r w:rsidR="00B069E0" w:rsidRPr="00F703C2">
        <w:rPr>
          <w:sz w:val="24"/>
          <w:szCs w:val="24"/>
        </w:rPr>
        <w:t xml:space="preserve">BP </w:t>
      </w:r>
      <w:r w:rsidRPr="00F703C2">
        <w:rPr>
          <w:sz w:val="24"/>
          <w:szCs w:val="24"/>
        </w:rPr>
        <w:t>reduction in TASMIN-SR was greater than that in TASMINH2 (9.2mmHg vs 5.</w:t>
      </w:r>
      <w:r w:rsidR="00FA364D" w:rsidRPr="00F703C2">
        <w:rPr>
          <w:sz w:val="24"/>
          <w:szCs w:val="24"/>
        </w:rPr>
        <w:t>4</w:t>
      </w:r>
      <w:r w:rsidRPr="00F703C2">
        <w:rPr>
          <w:sz w:val="24"/>
          <w:szCs w:val="24"/>
        </w:rPr>
        <w:t xml:space="preserve">mmHg) despite lower baseline </w:t>
      </w:r>
      <w:r w:rsidR="00B069E0" w:rsidRPr="00F703C2">
        <w:rPr>
          <w:sz w:val="24"/>
          <w:szCs w:val="24"/>
        </w:rPr>
        <w:t xml:space="preserve">BP </w:t>
      </w:r>
      <w:r w:rsidRPr="00F703C2">
        <w:rPr>
          <w:sz w:val="24"/>
          <w:szCs w:val="24"/>
        </w:rPr>
        <w:t>(144</w:t>
      </w:r>
      <w:r w:rsidR="002619C1" w:rsidRPr="00F703C2">
        <w:rPr>
          <w:sz w:val="24"/>
          <w:szCs w:val="24"/>
        </w:rPr>
        <w:t>mmHg</w:t>
      </w:r>
      <w:r w:rsidRPr="00F703C2">
        <w:rPr>
          <w:sz w:val="24"/>
          <w:szCs w:val="24"/>
        </w:rPr>
        <w:t xml:space="preserve"> vs 155mmHg). This might reflect </w:t>
      </w:r>
      <w:r w:rsidR="007B671E" w:rsidRPr="00F703C2">
        <w:rPr>
          <w:sz w:val="24"/>
          <w:szCs w:val="24"/>
        </w:rPr>
        <w:t xml:space="preserve">both a lower target (130/85mmHg vs 140/90mmHg) leading to more medication change recommendations per person (4.1 (683/166) vs 2.6 (483/188)) and </w:t>
      </w:r>
      <w:r w:rsidRPr="00F703C2">
        <w:rPr>
          <w:sz w:val="24"/>
          <w:szCs w:val="24"/>
        </w:rPr>
        <w:t xml:space="preserve">a higher acceptance of medication changes in the former: 69% </w:t>
      </w:r>
      <w:r w:rsidR="00B14449" w:rsidRPr="00F703C2">
        <w:rPr>
          <w:sz w:val="24"/>
          <w:szCs w:val="24"/>
        </w:rPr>
        <w:t xml:space="preserve">(475/683) </w:t>
      </w:r>
      <w:r w:rsidRPr="00F703C2">
        <w:rPr>
          <w:sz w:val="24"/>
          <w:szCs w:val="24"/>
        </w:rPr>
        <w:t>vs 55% (268/483)</w:t>
      </w:r>
      <w:r w:rsidR="00B14449" w:rsidRPr="00F703C2">
        <w:rPr>
          <w:sz w:val="24"/>
          <w:szCs w:val="24"/>
        </w:rPr>
        <w:t>.</w:t>
      </w:r>
      <w:r w:rsidR="00547923" w:rsidRPr="00F703C2">
        <w:rPr>
          <w:sz w:val="24"/>
          <w:szCs w:val="24"/>
        </w:rPr>
        <w:t xml:space="preserve"> Similarly </w:t>
      </w:r>
      <w:r w:rsidR="00AB028C" w:rsidRPr="00F703C2">
        <w:rPr>
          <w:sz w:val="24"/>
          <w:szCs w:val="24"/>
        </w:rPr>
        <w:t>a greater proportion</w:t>
      </w:r>
      <w:r w:rsidR="00AF0093" w:rsidRPr="00F703C2">
        <w:rPr>
          <w:sz w:val="24"/>
          <w:szCs w:val="24"/>
        </w:rPr>
        <w:t xml:space="preserve"> of active</w:t>
      </w:r>
      <w:r w:rsidR="00547923" w:rsidRPr="00F703C2">
        <w:rPr>
          <w:sz w:val="24"/>
          <w:szCs w:val="24"/>
        </w:rPr>
        <w:t xml:space="preserve"> patients in the current study made a medication change compared to TASMINH2 (</w:t>
      </w:r>
      <w:r w:rsidR="00CE1342" w:rsidRPr="00F703C2">
        <w:rPr>
          <w:sz w:val="24"/>
          <w:szCs w:val="24"/>
        </w:rPr>
        <w:t>140 (84</w:t>
      </w:r>
      <w:r w:rsidR="00EA0C4C" w:rsidRPr="00F703C2">
        <w:rPr>
          <w:sz w:val="24"/>
          <w:szCs w:val="24"/>
        </w:rPr>
        <w:t xml:space="preserve">%) </w:t>
      </w:r>
      <w:r w:rsidR="006B6927" w:rsidRPr="00F703C2">
        <w:rPr>
          <w:sz w:val="24"/>
          <w:szCs w:val="24"/>
        </w:rPr>
        <w:t>vs 131 (70%)</w:t>
      </w:r>
      <w:r w:rsidR="00547923" w:rsidRPr="00F703C2">
        <w:rPr>
          <w:sz w:val="24"/>
          <w:szCs w:val="24"/>
        </w:rPr>
        <w:t>)</w:t>
      </w:r>
      <w:r w:rsidR="00EA0C4C" w:rsidRPr="00F703C2">
        <w:rPr>
          <w:sz w:val="24"/>
          <w:szCs w:val="24"/>
        </w:rPr>
        <w:t>.</w:t>
      </w:r>
      <w:r w:rsidR="00325561"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PC9zdHlsZT48L0Rpc3BsYXlUZXh0PjxyZWNvcmQ+PHJlYy1udW1iZXI+NDQ5PC9y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325561" w:rsidRPr="00F703C2">
        <w:rPr>
          <w:sz w:val="24"/>
          <w:szCs w:val="24"/>
        </w:rPr>
      </w:r>
      <w:r w:rsidR="00325561" w:rsidRPr="00F703C2">
        <w:rPr>
          <w:sz w:val="24"/>
          <w:szCs w:val="24"/>
        </w:rPr>
        <w:fldChar w:fldCharType="separate"/>
      </w:r>
      <w:r w:rsidR="00CE6ABA" w:rsidRPr="00F703C2">
        <w:rPr>
          <w:i/>
          <w:noProof/>
          <w:sz w:val="24"/>
          <w:szCs w:val="24"/>
          <w:vertAlign w:val="superscript"/>
        </w:rPr>
        <w:t>6</w:t>
      </w:r>
      <w:r w:rsidR="00325561" w:rsidRPr="00F703C2">
        <w:rPr>
          <w:sz w:val="24"/>
          <w:szCs w:val="24"/>
        </w:rPr>
        <w:fldChar w:fldCharType="end"/>
      </w:r>
      <w:r w:rsidR="00325561" w:rsidRPr="00F703C2">
        <w:rPr>
          <w:sz w:val="24"/>
          <w:szCs w:val="24"/>
        </w:rPr>
        <w:t xml:space="preserve"> </w:t>
      </w:r>
      <w:r w:rsidR="00547923" w:rsidRPr="00F703C2">
        <w:rPr>
          <w:sz w:val="24"/>
          <w:szCs w:val="24"/>
        </w:rPr>
        <w:t>This was achieved in both trials with very little in the way of adverse effects reported compared to control.</w:t>
      </w:r>
      <w:r w:rsidR="001D5223" w:rsidRPr="00F703C2">
        <w:rPr>
          <w:sz w:val="24"/>
          <w:szCs w:val="24"/>
        </w:rPr>
        <w:fldChar w:fldCharType="begin">
          <w:fldData xml:space="preserve">PEVuZE5vdGU+PENpdGU+PEF1dGhvcj5NY01hbnVzPC9BdXRob3I+PFllYXI+MjAxMDwvWWVhcj48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c5OS04MDg8L3BhZ2VzPjx2b2x1bWU+MzEyPC92b2x1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MDwvWWVhcj48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c5OS04MDg8L3BhZ2VzPjx2b2x1bWU+MzEyPC92b2x1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1D5223" w:rsidRPr="00F703C2">
        <w:rPr>
          <w:sz w:val="24"/>
          <w:szCs w:val="24"/>
        </w:rPr>
      </w:r>
      <w:r w:rsidR="001D5223" w:rsidRPr="00F703C2">
        <w:rPr>
          <w:sz w:val="24"/>
          <w:szCs w:val="24"/>
        </w:rPr>
        <w:fldChar w:fldCharType="separate"/>
      </w:r>
      <w:r w:rsidR="00CE6ABA" w:rsidRPr="00F703C2">
        <w:rPr>
          <w:i/>
          <w:noProof/>
          <w:sz w:val="24"/>
          <w:szCs w:val="24"/>
          <w:vertAlign w:val="superscript"/>
        </w:rPr>
        <w:t>6, 7</w:t>
      </w:r>
      <w:r w:rsidR="001D5223" w:rsidRPr="00F703C2">
        <w:rPr>
          <w:sz w:val="24"/>
          <w:szCs w:val="24"/>
        </w:rPr>
        <w:fldChar w:fldCharType="end"/>
      </w:r>
    </w:p>
    <w:p w14:paraId="6C481575" w14:textId="77777777" w:rsidR="00325561" w:rsidRPr="00F703C2" w:rsidRDefault="00325561" w:rsidP="009A47AB">
      <w:pPr>
        <w:spacing w:after="0" w:line="360" w:lineRule="auto"/>
        <w:jc w:val="both"/>
        <w:rPr>
          <w:sz w:val="24"/>
          <w:szCs w:val="24"/>
        </w:rPr>
      </w:pPr>
    </w:p>
    <w:p w14:paraId="246C24C3" w14:textId="52F5DCB4" w:rsidR="00B94101" w:rsidRPr="00F703C2" w:rsidRDefault="00AF0093" w:rsidP="009A47AB">
      <w:pPr>
        <w:spacing w:after="0" w:line="360" w:lineRule="auto"/>
        <w:jc w:val="both"/>
        <w:rPr>
          <w:sz w:val="24"/>
          <w:szCs w:val="24"/>
        </w:rPr>
      </w:pPr>
      <w:r w:rsidRPr="00F703C2">
        <w:rPr>
          <w:sz w:val="24"/>
          <w:szCs w:val="24"/>
        </w:rPr>
        <w:lastRenderedPageBreak/>
        <w:t>Others have found</w:t>
      </w:r>
      <w:r w:rsidR="00286E83" w:rsidRPr="00F703C2">
        <w:rPr>
          <w:sz w:val="24"/>
          <w:szCs w:val="24"/>
        </w:rPr>
        <w:t xml:space="preserve"> eviden</w:t>
      </w:r>
      <w:r w:rsidR="00461488" w:rsidRPr="00F703C2">
        <w:rPr>
          <w:sz w:val="24"/>
          <w:szCs w:val="24"/>
        </w:rPr>
        <w:t xml:space="preserve">ce </w:t>
      </w:r>
      <w:r w:rsidR="00570DB9" w:rsidRPr="00F703C2">
        <w:rPr>
          <w:sz w:val="24"/>
          <w:szCs w:val="24"/>
        </w:rPr>
        <w:t xml:space="preserve">of </w:t>
      </w:r>
      <w:r w:rsidR="00286E83" w:rsidRPr="00F703C2">
        <w:rPr>
          <w:sz w:val="24"/>
          <w:szCs w:val="24"/>
        </w:rPr>
        <w:t>reporting bias in situations where the patient records their BP on pape</w:t>
      </w:r>
      <w:r w:rsidR="004B7E7A" w:rsidRPr="00F703C2">
        <w:rPr>
          <w:sz w:val="24"/>
          <w:szCs w:val="24"/>
        </w:rPr>
        <w:t>r and takes it into the doctor.</w:t>
      </w:r>
      <w:r w:rsidR="00461488" w:rsidRPr="00F703C2">
        <w:rPr>
          <w:sz w:val="24"/>
          <w:szCs w:val="24"/>
        </w:rPr>
        <w:fldChar w:fldCharType="begin"/>
      </w:r>
      <w:r w:rsidR="00CE6ABA" w:rsidRPr="00F703C2">
        <w:rPr>
          <w:sz w:val="24"/>
          <w:szCs w:val="24"/>
        </w:rPr>
        <w:instrText xml:space="preserve"> ADDIN EN.CITE &lt;EndNote&gt;&lt;Cite&gt;&lt;Author&gt;Myers&lt;/Author&gt;&lt;Year&gt;2014&lt;/Year&gt;&lt;RecNum&gt;1186&lt;/RecNum&gt;&lt;DisplayText&gt;&lt;style face="italic superscript"&gt;14&lt;/style&gt;&lt;/DisplayText&gt;&lt;record&gt;&lt;rec-number&gt;1186&lt;/rec-number&gt;&lt;foreign-keys&gt;&lt;key app="EN" db-id="ff2zrdvfz9ptxoezasbvs924r5p202tpd9wa" timestamp="1440689899"&gt;1186&lt;/key&gt;&lt;/foreign-keys&gt;&lt;ref-type name="Journal Article"&gt;17&lt;/ref-type&gt;&lt;contributors&gt;&lt;authors&gt;&lt;author&gt;Myers, M. G.&lt;/author&gt;&lt;author&gt;Stergiou, G. S.&lt;/author&gt;&lt;/authors&gt;&lt;/contributors&gt;&lt;auth-address&gt;Division of Cardiology, Department of Medicine, Schulich Heart Program, Sunnybrook Health Sciences Centre, University of Toronto, Toronto, Ontario, Canada. Electronic address: martin.myers@sunnybrook.ca.&amp;#xD;Hypertension Center, STRIDE Hellas-7, Third University Department of Medicine, Sotiria Hospital, Athens, Greece.&lt;/auth-address&gt;&lt;titles&gt;&lt;title&gt;Reporting bias: Achilles&amp;apos; heel of home blood pressure monitoring&lt;/title&gt;&lt;secondary-title&gt;J Am Soc Hypertens&lt;/secondary-title&gt;&lt;alt-title&gt;Journal of the American Society of Hypertension : JASH&lt;/alt-title&gt;&lt;/titles&gt;&lt;periodical&gt;&lt;full-title&gt;J Am Soc Hypertens&lt;/full-title&gt;&lt;abbr-1&gt;Journal of the American Society of Hypertension : JASH&lt;/abbr-1&gt;&lt;/periodical&gt;&lt;alt-periodical&gt;&lt;full-title&gt;J Am Soc Hypertens&lt;/full-title&gt;&lt;abbr-1&gt;Journal of the American Society of Hypertension : JASH&lt;/abbr-1&gt;&lt;/alt-periodical&gt;&lt;pages&gt;350-7&lt;/pages&gt;&lt;volume&gt;8&lt;/volume&gt;&lt;number&gt;5&lt;/number&gt;&lt;keywords&gt;&lt;keyword&gt;*Blood Pressure Monitoring, Ambulatory&lt;/keyword&gt;&lt;keyword&gt;Effect Modifier, Epidemiologic&lt;/keyword&gt;&lt;keyword&gt;Humans&lt;/keyword&gt;&lt;keyword&gt;*Patient Compliance&lt;/keyword&gt;&lt;keyword&gt;Practice Guidelines as Topic&lt;/keyword&gt;&lt;keyword&gt;Telemetry&lt;/keyword&gt;&lt;/keywords&gt;&lt;dates&gt;&lt;year&gt;2014&lt;/year&gt;&lt;pub-dates&gt;&lt;date&gt;May&lt;/date&gt;&lt;/pub-dates&gt;&lt;/dates&gt;&lt;isbn&gt;1878-7436 (Electronic)&amp;#xD;1878-7436 (Linking)&lt;/isbn&gt;&lt;accession-num&gt;24690268&lt;/accession-num&gt;&lt;urls&gt;&lt;related-urls&gt;&lt;url&gt;http://www.ncbi.nlm.nih.gov/pubmed/24690268&lt;/url&gt;&lt;/related-urls&gt;&lt;/urls&gt;&lt;electronic-resource-num&gt;10.1016/j.jash.2014.02.001&lt;/electronic-resource-num&gt;&lt;/record&gt;&lt;/Cite&gt;&lt;/EndNote&gt;</w:instrText>
      </w:r>
      <w:r w:rsidR="00461488" w:rsidRPr="00F703C2">
        <w:rPr>
          <w:sz w:val="24"/>
          <w:szCs w:val="24"/>
        </w:rPr>
        <w:fldChar w:fldCharType="separate"/>
      </w:r>
      <w:r w:rsidR="00CE6ABA" w:rsidRPr="00F703C2">
        <w:rPr>
          <w:i/>
          <w:noProof/>
          <w:sz w:val="24"/>
          <w:szCs w:val="24"/>
          <w:vertAlign w:val="superscript"/>
        </w:rPr>
        <w:t>14</w:t>
      </w:r>
      <w:r w:rsidR="00461488" w:rsidRPr="00F703C2">
        <w:rPr>
          <w:sz w:val="24"/>
          <w:szCs w:val="24"/>
        </w:rPr>
        <w:fldChar w:fldCharType="end"/>
      </w:r>
      <w:r w:rsidR="0035437D" w:rsidRPr="00F703C2">
        <w:rPr>
          <w:sz w:val="24"/>
          <w:szCs w:val="24"/>
        </w:rPr>
        <w:t xml:space="preserve"> </w:t>
      </w:r>
      <w:r w:rsidR="00570DB9" w:rsidRPr="00F703C2">
        <w:rPr>
          <w:sz w:val="24"/>
          <w:szCs w:val="24"/>
        </w:rPr>
        <w:t>The level of reporting accuracy here may be due in part to the Hawthorne Effect, where a research study influences the behaviour of the patient.</w:t>
      </w:r>
      <w:r w:rsidR="00570DB9" w:rsidRPr="00F703C2">
        <w:rPr>
          <w:sz w:val="24"/>
          <w:szCs w:val="24"/>
        </w:rPr>
        <w:fldChar w:fldCharType="begin"/>
      </w:r>
      <w:r w:rsidR="00CE6ABA" w:rsidRPr="00F703C2">
        <w:rPr>
          <w:sz w:val="24"/>
          <w:szCs w:val="24"/>
        </w:rPr>
        <w:instrText xml:space="preserve"> ADDIN EN.CITE &lt;EndNote&gt;&lt;Cite&gt;&lt;Author&gt;P&lt;/Author&gt;&lt;Year&gt;2012&lt;/Year&gt;&lt;RecNum&gt;1266&lt;/RecNum&gt;&lt;DisplayText&gt;&lt;style face="italic superscript"&gt;15&lt;/style&gt;&lt;/DisplayText&gt;&lt;record&gt;&lt;rec-number&gt;1266&lt;/rec-number&gt;&lt;foreign-keys&gt;&lt;key app="EN" db-id="ff2zrdvfz9ptxoezasbvs924r5p202tpd9wa" timestamp="1472555428"&gt;1266&lt;/key&gt;&lt;/foreign-keys&gt;&lt;ref-type name="Journal Article"&gt;17&lt;/ref-type&gt;&lt;contributors&gt;&lt;authors&gt;&lt;author&gt;Sedgwick, P&lt;/author&gt;&lt;/authors&gt;&lt;/contributors&gt;&lt;titles&gt;&lt;title&gt;The Hawthorne effect&lt;/title&gt;&lt;secondary-title&gt;BMJ&lt;/secondary-title&gt;&lt;/titles&gt;&lt;periodical&gt;&lt;full-title&gt;BMJ&lt;/full-title&gt;&lt;abbr-1&gt;Bmj&lt;/abbr-1&gt;&lt;/periodical&gt;&lt;pages&gt;d8262&lt;/pages&gt;&lt;volume&gt;344&lt;/volume&gt;&lt;dates&gt;&lt;year&gt;2012&lt;/year&gt;&lt;/dates&gt;&lt;urls&gt;&lt;/urls&gt;&lt;electronic-resource-num&gt;10.1136/bmj.d8262&lt;/electronic-resource-num&gt;&lt;/record&gt;&lt;/Cite&gt;&lt;/EndNote&gt;</w:instrText>
      </w:r>
      <w:r w:rsidR="00570DB9" w:rsidRPr="00F703C2">
        <w:rPr>
          <w:sz w:val="24"/>
          <w:szCs w:val="24"/>
        </w:rPr>
        <w:fldChar w:fldCharType="separate"/>
      </w:r>
      <w:r w:rsidR="00CE6ABA" w:rsidRPr="00F703C2">
        <w:rPr>
          <w:i/>
          <w:noProof/>
          <w:sz w:val="24"/>
          <w:szCs w:val="24"/>
          <w:vertAlign w:val="superscript"/>
        </w:rPr>
        <w:t>15</w:t>
      </w:r>
      <w:r w:rsidR="00570DB9" w:rsidRPr="00F703C2">
        <w:rPr>
          <w:sz w:val="24"/>
          <w:szCs w:val="24"/>
        </w:rPr>
        <w:fldChar w:fldCharType="end"/>
      </w:r>
      <w:r w:rsidR="004B7E7A" w:rsidRPr="00F703C2">
        <w:rPr>
          <w:sz w:val="24"/>
          <w:szCs w:val="24"/>
          <w:vertAlign w:val="superscript"/>
        </w:rPr>
        <w:t>,</w:t>
      </w:r>
      <w:r w:rsidR="00570DB9" w:rsidRPr="00F703C2">
        <w:rPr>
          <w:sz w:val="24"/>
          <w:szCs w:val="24"/>
        </w:rPr>
        <w:fldChar w:fldCharType="begin"/>
      </w:r>
      <w:r w:rsidR="00CE6ABA" w:rsidRPr="00F703C2">
        <w:rPr>
          <w:sz w:val="24"/>
          <w:szCs w:val="24"/>
        </w:rPr>
        <w:instrText xml:space="preserve"> ADDIN EN.CITE &lt;EndNote&gt;&lt;Cite&gt;&lt;Author&gt;Bachmann&lt;/Author&gt;&lt;Year&gt;2002&lt;/Year&gt;&lt;RecNum&gt;1267&lt;/RecNum&gt;&lt;DisplayText&gt;&lt;style face="italic superscript"&gt;16&lt;/style&gt;&lt;/DisplayText&gt;&lt;record&gt;&lt;rec-number&gt;1267&lt;/rec-number&gt;&lt;foreign-keys&gt;&lt;key app="EN" db-id="ff2zrdvfz9ptxoezasbvs924r5p202tpd9wa" timestamp="1472556186"&gt;1267&lt;/key&gt;&lt;/foreign-keys&gt;&lt;ref-type name="Journal Article"&gt;17&lt;/ref-type&gt;&lt;contributors&gt;&lt;authors&gt;&lt;author&gt;Bachmann, L. M.&lt;/author&gt;&lt;author&gt;Steurer, J.&lt;/author&gt;&lt;author&gt;Holm, D.&lt;/author&gt;&lt;author&gt;Vetter, W.&lt;/author&gt;&lt;/authors&gt;&lt;/contributors&gt;&lt;auth-address&gt;Horten-Centre, Zurich University, Switzerland. lucas.bachmann@evimed.ch&lt;/auth-address&gt;&lt;titles&gt;&lt;title&gt;To what extent can we trust home blood pressure measurement? A randomized, controlled trial&lt;/title&gt;&lt;secondary-title&gt;J Clin Hypertens (Greenwich)&lt;/secondary-title&gt;&lt;alt-title&gt;Journal of clinical hypertension&lt;/alt-title&gt;&lt;/titles&gt;&lt;periodical&gt;&lt;full-title&gt;J Clin Hypertens (Greenwich)&lt;/full-title&gt;&lt;abbr-1&gt;Journal of clinical hypertension&lt;/abbr-1&gt;&lt;/periodical&gt;&lt;alt-periodical&gt;&lt;full-title&gt;J Clin Hypertens (Greenwich)&lt;/full-title&gt;&lt;abbr-1&gt;Journal of clinical hypertension&lt;/abbr-1&gt;&lt;/alt-periodical&gt;&lt;pages&gt;405-7, 412&lt;/pages&gt;&lt;volume&gt;4&lt;/volume&gt;&lt;number&gt;6&lt;/number&gt;&lt;keywords&gt;&lt;keyword&gt;Aged&lt;/keyword&gt;&lt;keyword&gt;Blood Pressure Monitoring, Ambulatory/*methods&lt;/keyword&gt;&lt;keyword&gt;Chi-Square Distribution&lt;/keyword&gt;&lt;keyword&gt;Female&lt;/keyword&gt;&lt;keyword&gt;Humans&lt;/keyword&gt;&lt;keyword&gt;Hypertension/*diagnosis&lt;/keyword&gt;&lt;keyword&gt;Male&lt;/keyword&gt;&lt;keyword&gt;Middle Aged&lt;/keyword&gt;&lt;keyword&gt;Patient Education as Topic&lt;/keyword&gt;&lt;keyword&gt;Reproducibility of Results&lt;/keyword&gt;&lt;keyword&gt;*Self Care&lt;/keyword&gt;&lt;keyword&gt;Statistics, Nonparametric&lt;/keyword&gt;&lt;/keywords&gt;&lt;dates&gt;&lt;year&gt;2002&lt;/year&gt;&lt;pub-dates&gt;&lt;date&gt;Nov-Dec&lt;/date&gt;&lt;/pub-dates&gt;&lt;/dates&gt;&lt;isbn&gt;1524-6175 (Print)&amp;#xD;1524-6175 (Linking)&lt;/isbn&gt;&lt;accession-num&gt;12461302&lt;/accession-num&gt;&lt;urls&gt;&lt;related-urls&gt;&lt;url&gt;http://www.ncbi.nlm.nih.gov/pubmed/12461302&lt;/url&gt;&lt;/related-urls&gt;&lt;/urls&gt;&lt;/record&gt;&lt;/Cite&gt;&lt;/EndNote&gt;</w:instrText>
      </w:r>
      <w:r w:rsidR="00570DB9" w:rsidRPr="00F703C2">
        <w:rPr>
          <w:sz w:val="24"/>
          <w:szCs w:val="24"/>
        </w:rPr>
        <w:fldChar w:fldCharType="separate"/>
      </w:r>
      <w:r w:rsidR="00CE6ABA" w:rsidRPr="00F703C2">
        <w:rPr>
          <w:i/>
          <w:noProof/>
          <w:sz w:val="24"/>
          <w:szCs w:val="24"/>
          <w:vertAlign w:val="superscript"/>
        </w:rPr>
        <w:t>16</w:t>
      </w:r>
      <w:r w:rsidR="00570DB9" w:rsidRPr="00F703C2">
        <w:rPr>
          <w:sz w:val="24"/>
          <w:szCs w:val="24"/>
        </w:rPr>
        <w:fldChar w:fldCharType="end"/>
      </w:r>
      <w:r w:rsidR="00570DB9" w:rsidRPr="00F703C2">
        <w:rPr>
          <w:sz w:val="24"/>
          <w:szCs w:val="24"/>
        </w:rPr>
        <w:t xml:space="preserve"> </w:t>
      </w:r>
      <w:r w:rsidR="0035437D" w:rsidRPr="00F703C2">
        <w:rPr>
          <w:sz w:val="24"/>
          <w:szCs w:val="24"/>
        </w:rPr>
        <w:t>In cases where readings have been compared in routine clinical practice, without the patient being aware of the memory ca</w:t>
      </w:r>
      <w:r w:rsidR="001D5223" w:rsidRPr="00F703C2">
        <w:rPr>
          <w:sz w:val="24"/>
          <w:szCs w:val="24"/>
        </w:rPr>
        <w:t>pacity of the monitor, the comparison between readings on the monitor and those recorded on paper appears to be less close</w:t>
      </w:r>
      <w:r w:rsidR="00635BBF" w:rsidRPr="00F703C2">
        <w:rPr>
          <w:sz w:val="24"/>
          <w:szCs w:val="24"/>
        </w:rPr>
        <w:t>.</w:t>
      </w:r>
      <w:r w:rsidR="0053032F" w:rsidRPr="00F703C2">
        <w:rPr>
          <w:sz w:val="24"/>
          <w:szCs w:val="24"/>
        </w:rPr>
        <w:fldChar w:fldCharType="begin">
          <w:fldData xml:space="preserve">PEVuZE5vdGU+PENpdGU+PEF1dGhvcj5NeWVyczwvQXV0aG9yPjxZZWFyPjIwMDE8L1llYXI+PFJl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eWVyczwvQXV0aG9yPjxZZWFyPjIwMDE8L1llYXI+PFJl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53032F" w:rsidRPr="00F703C2">
        <w:rPr>
          <w:sz w:val="24"/>
          <w:szCs w:val="24"/>
        </w:rPr>
      </w:r>
      <w:r w:rsidR="0053032F" w:rsidRPr="00F703C2">
        <w:rPr>
          <w:sz w:val="24"/>
          <w:szCs w:val="24"/>
        </w:rPr>
        <w:fldChar w:fldCharType="separate"/>
      </w:r>
      <w:r w:rsidR="00CE6ABA" w:rsidRPr="00F703C2">
        <w:rPr>
          <w:i/>
          <w:noProof/>
          <w:sz w:val="24"/>
          <w:szCs w:val="24"/>
          <w:vertAlign w:val="superscript"/>
        </w:rPr>
        <w:t>17, 18</w:t>
      </w:r>
      <w:r w:rsidR="0053032F" w:rsidRPr="00F703C2">
        <w:rPr>
          <w:sz w:val="24"/>
          <w:szCs w:val="24"/>
        </w:rPr>
        <w:fldChar w:fldCharType="end"/>
      </w:r>
      <w:r w:rsidR="0053032F" w:rsidRPr="00F703C2">
        <w:rPr>
          <w:sz w:val="24"/>
          <w:szCs w:val="24"/>
        </w:rPr>
        <w:t xml:space="preserve"> </w:t>
      </w:r>
      <w:r w:rsidR="00635BBF" w:rsidRPr="00F703C2">
        <w:rPr>
          <w:sz w:val="24"/>
          <w:szCs w:val="24"/>
        </w:rPr>
        <w:t>However here there was very little difference in the accuracy of reported readings whether patients were aware that readings would be downloaded or not.</w:t>
      </w:r>
    </w:p>
    <w:p w14:paraId="63CB1F09" w14:textId="77777777" w:rsidR="00570DB9" w:rsidRPr="00F703C2" w:rsidRDefault="00570DB9" w:rsidP="009A47AB">
      <w:pPr>
        <w:spacing w:after="0" w:line="360" w:lineRule="auto"/>
        <w:jc w:val="both"/>
        <w:rPr>
          <w:sz w:val="24"/>
          <w:szCs w:val="24"/>
        </w:rPr>
      </w:pPr>
    </w:p>
    <w:p w14:paraId="02728014" w14:textId="2CAA370C" w:rsidR="00AB14C2" w:rsidRPr="00F703C2" w:rsidRDefault="00D54D11" w:rsidP="000E71BF">
      <w:pPr>
        <w:spacing w:after="0" w:line="360" w:lineRule="auto"/>
        <w:jc w:val="both"/>
        <w:rPr>
          <w:sz w:val="24"/>
          <w:szCs w:val="24"/>
        </w:rPr>
      </w:pPr>
      <w:r w:rsidRPr="00F703C2">
        <w:rPr>
          <w:sz w:val="24"/>
          <w:szCs w:val="24"/>
        </w:rPr>
        <w:t>T</w:t>
      </w:r>
      <w:r w:rsidR="00B94101" w:rsidRPr="00F703C2">
        <w:rPr>
          <w:sz w:val="24"/>
          <w:szCs w:val="24"/>
        </w:rPr>
        <w:t>raining given to patients at baseline is likel</w:t>
      </w:r>
      <w:r w:rsidR="009C0783" w:rsidRPr="00F703C2">
        <w:rPr>
          <w:sz w:val="24"/>
          <w:szCs w:val="24"/>
        </w:rPr>
        <w:t>y to h</w:t>
      </w:r>
      <w:r w:rsidR="00312B22" w:rsidRPr="00F703C2">
        <w:rPr>
          <w:sz w:val="24"/>
          <w:szCs w:val="24"/>
        </w:rPr>
        <w:t>ave</w:t>
      </w:r>
      <w:r w:rsidR="00760AD5" w:rsidRPr="00F703C2">
        <w:rPr>
          <w:sz w:val="24"/>
          <w:szCs w:val="24"/>
        </w:rPr>
        <w:t xml:space="preserve"> </w:t>
      </w:r>
      <w:r w:rsidR="008B4802" w:rsidRPr="00F703C2">
        <w:rPr>
          <w:sz w:val="24"/>
          <w:szCs w:val="24"/>
        </w:rPr>
        <w:t>a</w:t>
      </w:r>
      <w:r w:rsidR="00760AD5" w:rsidRPr="00F703C2">
        <w:rPr>
          <w:sz w:val="24"/>
          <w:szCs w:val="24"/>
        </w:rPr>
        <w:t>ffect</w:t>
      </w:r>
      <w:r w:rsidR="008B4802" w:rsidRPr="00F703C2">
        <w:rPr>
          <w:sz w:val="24"/>
          <w:szCs w:val="24"/>
        </w:rPr>
        <w:t xml:space="preserve">ed </w:t>
      </w:r>
      <w:r w:rsidR="00760AD5" w:rsidRPr="00F703C2">
        <w:rPr>
          <w:sz w:val="24"/>
          <w:szCs w:val="24"/>
        </w:rPr>
        <w:t>fidelity</w:t>
      </w:r>
      <w:r w:rsidRPr="00F703C2">
        <w:rPr>
          <w:sz w:val="24"/>
          <w:szCs w:val="24"/>
        </w:rPr>
        <w:t xml:space="preserve"> to the protocol</w:t>
      </w:r>
      <w:r w:rsidR="00B94101" w:rsidRPr="00F703C2">
        <w:rPr>
          <w:sz w:val="24"/>
          <w:szCs w:val="24"/>
        </w:rPr>
        <w:t xml:space="preserve">. </w:t>
      </w:r>
      <w:r w:rsidR="00B345F4" w:rsidRPr="00F703C2">
        <w:rPr>
          <w:sz w:val="24"/>
          <w:szCs w:val="24"/>
        </w:rPr>
        <w:t xml:space="preserve">A recent Canadian study highlighted poor reporting </w:t>
      </w:r>
      <w:r w:rsidR="00760AD5" w:rsidRPr="00F703C2">
        <w:rPr>
          <w:sz w:val="24"/>
          <w:szCs w:val="24"/>
        </w:rPr>
        <w:t>and persistence with</w:t>
      </w:r>
      <w:r w:rsidR="00EC5026" w:rsidRPr="00F703C2">
        <w:rPr>
          <w:sz w:val="24"/>
          <w:szCs w:val="24"/>
        </w:rPr>
        <w:t xml:space="preserve"> </w:t>
      </w:r>
      <w:r w:rsidR="008B4802" w:rsidRPr="00F703C2">
        <w:rPr>
          <w:sz w:val="24"/>
          <w:szCs w:val="24"/>
        </w:rPr>
        <w:t>self-</w:t>
      </w:r>
      <w:r w:rsidR="00B345F4" w:rsidRPr="00F703C2">
        <w:rPr>
          <w:sz w:val="24"/>
          <w:szCs w:val="24"/>
        </w:rPr>
        <w:t>monitoring procedure</w:t>
      </w:r>
      <w:r w:rsidR="00EC5026" w:rsidRPr="00F703C2">
        <w:rPr>
          <w:sz w:val="24"/>
          <w:szCs w:val="24"/>
        </w:rPr>
        <w:t>s</w:t>
      </w:r>
      <w:r w:rsidR="00F53133" w:rsidRPr="00F703C2">
        <w:rPr>
          <w:sz w:val="24"/>
          <w:szCs w:val="24"/>
        </w:rPr>
        <w:t xml:space="preserve"> following the implementation of </w:t>
      </w:r>
      <w:r w:rsidR="00CE1342" w:rsidRPr="00F703C2">
        <w:rPr>
          <w:sz w:val="24"/>
          <w:szCs w:val="24"/>
        </w:rPr>
        <w:t>a passive educational strategy four</w:t>
      </w:r>
      <w:r w:rsidR="00F53133" w:rsidRPr="00F703C2">
        <w:rPr>
          <w:sz w:val="24"/>
          <w:szCs w:val="24"/>
        </w:rPr>
        <w:t xml:space="preserve"> years earlier.</w:t>
      </w:r>
      <w:r w:rsidR="00EC5026" w:rsidRPr="00F703C2">
        <w:rPr>
          <w:sz w:val="24"/>
          <w:szCs w:val="24"/>
        </w:rPr>
        <w:fldChar w:fldCharType="begin">
          <w:fldData xml:space="preserve">PEVuZE5vdGU+PENpdGU+PEF1dGhvcj5NaWxvdDwvQXV0aG9yPjxZZWFyPjIwMTU8L1llYXI+PFJl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aWxvdDwvQXV0aG9yPjxZZWFyPjIwMTU8L1llYXI+PFJl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EC5026" w:rsidRPr="00F703C2">
        <w:rPr>
          <w:sz w:val="24"/>
          <w:szCs w:val="24"/>
        </w:rPr>
      </w:r>
      <w:r w:rsidR="00EC5026" w:rsidRPr="00F703C2">
        <w:rPr>
          <w:sz w:val="24"/>
          <w:szCs w:val="24"/>
        </w:rPr>
        <w:fldChar w:fldCharType="separate"/>
      </w:r>
      <w:r w:rsidR="00CE6ABA" w:rsidRPr="00F703C2">
        <w:rPr>
          <w:i/>
          <w:noProof/>
          <w:sz w:val="24"/>
          <w:szCs w:val="24"/>
          <w:vertAlign w:val="superscript"/>
        </w:rPr>
        <w:t>19</w:t>
      </w:r>
      <w:r w:rsidR="00EC5026" w:rsidRPr="00F703C2">
        <w:rPr>
          <w:sz w:val="24"/>
          <w:szCs w:val="24"/>
        </w:rPr>
        <w:fldChar w:fldCharType="end"/>
      </w:r>
      <w:r w:rsidR="00F53133" w:rsidRPr="00F703C2">
        <w:rPr>
          <w:sz w:val="24"/>
          <w:szCs w:val="24"/>
        </w:rPr>
        <w:t xml:space="preserve"> </w:t>
      </w:r>
      <w:r w:rsidR="00B94101" w:rsidRPr="00F703C2">
        <w:rPr>
          <w:sz w:val="24"/>
          <w:szCs w:val="24"/>
        </w:rPr>
        <w:t>Health professionals were</w:t>
      </w:r>
      <w:r w:rsidR="00F53133" w:rsidRPr="00F703C2">
        <w:rPr>
          <w:sz w:val="24"/>
          <w:szCs w:val="24"/>
        </w:rPr>
        <w:t xml:space="preserve"> encouraged to explain home </w:t>
      </w:r>
      <w:r w:rsidR="00D57FD9" w:rsidRPr="00F703C2">
        <w:rPr>
          <w:sz w:val="24"/>
          <w:szCs w:val="24"/>
        </w:rPr>
        <w:t xml:space="preserve">BP </w:t>
      </w:r>
      <w:r w:rsidR="00F53133" w:rsidRPr="00F703C2">
        <w:rPr>
          <w:sz w:val="24"/>
          <w:szCs w:val="24"/>
        </w:rPr>
        <w:t xml:space="preserve">monitoring to patients and educational materials </w:t>
      </w:r>
      <w:r w:rsidR="00B94101" w:rsidRPr="00F703C2">
        <w:rPr>
          <w:sz w:val="24"/>
          <w:szCs w:val="24"/>
        </w:rPr>
        <w:t xml:space="preserve">were </w:t>
      </w:r>
      <w:r w:rsidR="00F53133" w:rsidRPr="00F703C2">
        <w:rPr>
          <w:sz w:val="24"/>
          <w:szCs w:val="24"/>
        </w:rPr>
        <w:t xml:space="preserve">distributed in primary care centres. In contrast </w:t>
      </w:r>
      <w:r w:rsidR="00AF0093" w:rsidRPr="00F703C2">
        <w:rPr>
          <w:sz w:val="24"/>
          <w:szCs w:val="24"/>
        </w:rPr>
        <w:t xml:space="preserve">the </w:t>
      </w:r>
      <w:r w:rsidR="00F53133" w:rsidRPr="00F703C2">
        <w:rPr>
          <w:sz w:val="24"/>
          <w:szCs w:val="24"/>
        </w:rPr>
        <w:t xml:space="preserve">training </w:t>
      </w:r>
      <w:r w:rsidR="00AF0093" w:rsidRPr="00F703C2">
        <w:rPr>
          <w:sz w:val="24"/>
          <w:szCs w:val="24"/>
        </w:rPr>
        <w:t xml:space="preserve">reported in the current study </w:t>
      </w:r>
      <w:r w:rsidR="00F53133" w:rsidRPr="00F703C2">
        <w:rPr>
          <w:sz w:val="24"/>
          <w:szCs w:val="24"/>
        </w:rPr>
        <w:t>was</w:t>
      </w:r>
      <w:r w:rsidR="00535025" w:rsidRPr="00F703C2">
        <w:rPr>
          <w:sz w:val="24"/>
          <w:szCs w:val="24"/>
        </w:rPr>
        <w:t xml:space="preserve"> standar</w:t>
      </w:r>
      <w:r w:rsidR="008310A4" w:rsidRPr="00F703C2">
        <w:rPr>
          <w:sz w:val="24"/>
          <w:szCs w:val="24"/>
        </w:rPr>
        <w:t>d</w:t>
      </w:r>
      <w:r w:rsidR="00535025" w:rsidRPr="00F703C2">
        <w:rPr>
          <w:sz w:val="24"/>
          <w:szCs w:val="24"/>
        </w:rPr>
        <w:t>ised</w:t>
      </w:r>
      <w:r w:rsidR="007A04B7" w:rsidRPr="00F703C2">
        <w:rPr>
          <w:sz w:val="24"/>
          <w:szCs w:val="24"/>
        </w:rPr>
        <w:t xml:space="preserve"> and</w:t>
      </w:r>
      <w:r w:rsidR="00F53133" w:rsidRPr="00F703C2">
        <w:rPr>
          <w:sz w:val="24"/>
          <w:szCs w:val="24"/>
        </w:rPr>
        <w:t xml:space="preserve"> </w:t>
      </w:r>
      <w:r w:rsidR="00AF0093" w:rsidRPr="00F703C2">
        <w:rPr>
          <w:sz w:val="24"/>
          <w:szCs w:val="24"/>
        </w:rPr>
        <w:t xml:space="preserve">took place on </w:t>
      </w:r>
      <w:r w:rsidR="00F53133" w:rsidRPr="00F703C2">
        <w:rPr>
          <w:sz w:val="24"/>
          <w:szCs w:val="24"/>
        </w:rPr>
        <w:t>at least two sessions</w:t>
      </w:r>
      <w:r w:rsidR="00B94101" w:rsidRPr="00F703C2">
        <w:rPr>
          <w:sz w:val="24"/>
          <w:szCs w:val="24"/>
        </w:rPr>
        <w:t xml:space="preserve"> with structured assessments to ensure </w:t>
      </w:r>
      <w:r w:rsidR="00F53133" w:rsidRPr="00F703C2">
        <w:rPr>
          <w:sz w:val="24"/>
          <w:szCs w:val="24"/>
        </w:rPr>
        <w:t>pat</w:t>
      </w:r>
      <w:r w:rsidR="00B94101" w:rsidRPr="00F703C2">
        <w:rPr>
          <w:sz w:val="24"/>
          <w:szCs w:val="24"/>
        </w:rPr>
        <w:t>ients understood the procedures</w:t>
      </w:r>
      <w:r w:rsidR="00F53133" w:rsidRPr="00F703C2">
        <w:rPr>
          <w:sz w:val="24"/>
          <w:szCs w:val="24"/>
        </w:rPr>
        <w:t xml:space="preserve"> and </w:t>
      </w:r>
      <w:r w:rsidR="009C0783" w:rsidRPr="00F703C2">
        <w:rPr>
          <w:sz w:val="24"/>
          <w:szCs w:val="24"/>
        </w:rPr>
        <w:t xml:space="preserve">algorithm </w:t>
      </w:r>
      <w:r w:rsidR="00F53133" w:rsidRPr="00F703C2">
        <w:rPr>
          <w:sz w:val="24"/>
          <w:szCs w:val="24"/>
        </w:rPr>
        <w:t xml:space="preserve">to follow at home. </w:t>
      </w:r>
    </w:p>
    <w:p w14:paraId="7DA830A4" w14:textId="77777777" w:rsidR="00AB14C2" w:rsidRPr="00F703C2" w:rsidRDefault="00AB14C2" w:rsidP="009A47AB">
      <w:pPr>
        <w:spacing w:after="0" w:line="360" w:lineRule="auto"/>
        <w:jc w:val="both"/>
        <w:rPr>
          <w:sz w:val="24"/>
          <w:szCs w:val="24"/>
        </w:rPr>
      </w:pPr>
    </w:p>
    <w:p w14:paraId="385EF852" w14:textId="45CB813C" w:rsidR="007C6ABB" w:rsidRPr="00F703C2" w:rsidRDefault="00CE1342" w:rsidP="003F071A">
      <w:pPr>
        <w:spacing w:after="0" w:line="360" w:lineRule="auto"/>
        <w:jc w:val="both"/>
        <w:rPr>
          <w:sz w:val="24"/>
          <w:szCs w:val="24"/>
        </w:rPr>
      </w:pPr>
      <w:r w:rsidRPr="00F703C2">
        <w:rPr>
          <w:sz w:val="24"/>
          <w:szCs w:val="24"/>
        </w:rPr>
        <w:t>Two-thirds</w:t>
      </w:r>
      <w:r w:rsidR="00BD02F3" w:rsidRPr="00F703C2">
        <w:rPr>
          <w:sz w:val="24"/>
          <w:szCs w:val="24"/>
        </w:rPr>
        <w:t xml:space="preserve"> of the algorithm derived medication changes were implemented in the TASMIN-SR trial which is </w:t>
      </w:r>
      <w:r w:rsidR="004F2D4A" w:rsidRPr="00F703C2">
        <w:rPr>
          <w:sz w:val="24"/>
          <w:szCs w:val="24"/>
        </w:rPr>
        <w:t>higher than the</w:t>
      </w:r>
      <w:r w:rsidR="00BD02F3" w:rsidRPr="00F703C2">
        <w:rPr>
          <w:sz w:val="24"/>
          <w:szCs w:val="24"/>
        </w:rPr>
        <w:t xml:space="preserve"> HINTS trial</w:t>
      </w:r>
      <w:r w:rsidR="001828CF" w:rsidRPr="00F703C2">
        <w:rPr>
          <w:sz w:val="24"/>
          <w:szCs w:val="24"/>
        </w:rPr>
        <w:t xml:space="preserve"> (45%)</w:t>
      </w:r>
      <w:r w:rsidR="00BD02F3" w:rsidRPr="00F703C2">
        <w:rPr>
          <w:sz w:val="24"/>
          <w:szCs w:val="24"/>
        </w:rPr>
        <w:t xml:space="preserve"> in Canada which used physician titration.</w:t>
      </w:r>
      <w:r w:rsidR="002A39B7"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2A39B7" w:rsidRPr="00F703C2">
        <w:rPr>
          <w:sz w:val="24"/>
          <w:szCs w:val="24"/>
        </w:rPr>
      </w:r>
      <w:r w:rsidR="002A39B7" w:rsidRPr="00F703C2">
        <w:rPr>
          <w:sz w:val="24"/>
          <w:szCs w:val="24"/>
        </w:rPr>
        <w:fldChar w:fldCharType="separate"/>
      </w:r>
      <w:r w:rsidR="00CE6ABA" w:rsidRPr="00F703C2">
        <w:rPr>
          <w:i/>
          <w:noProof/>
          <w:sz w:val="24"/>
          <w:szCs w:val="24"/>
          <w:vertAlign w:val="superscript"/>
        </w:rPr>
        <w:t>5</w:t>
      </w:r>
      <w:r w:rsidR="002A39B7" w:rsidRPr="00F703C2">
        <w:rPr>
          <w:sz w:val="24"/>
          <w:szCs w:val="24"/>
        </w:rPr>
        <w:fldChar w:fldCharType="end"/>
      </w:r>
      <w:r w:rsidR="00EA0C4C" w:rsidRPr="00F703C2">
        <w:rPr>
          <w:sz w:val="24"/>
          <w:szCs w:val="24"/>
        </w:rPr>
        <w:t xml:space="preserve"> </w:t>
      </w:r>
      <w:r w:rsidR="001828CF" w:rsidRPr="00F703C2">
        <w:rPr>
          <w:sz w:val="24"/>
          <w:szCs w:val="24"/>
        </w:rPr>
        <w:t xml:space="preserve">In that trial, the </w:t>
      </w:r>
      <w:r w:rsidR="000D0980" w:rsidRPr="00F703C2">
        <w:rPr>
          <w:sz w:val="24"/>
          <w:szCs w:val="24"/>
        </w:rPr>
        <w:t>main reason for not implementing medication intensification appeared to be borderline readings.</w:t>
      </w:r>
      <w:r w:rsidR="000D0980"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Dcm93bGV5PC9BdXRob3I+PFllYXI+MjAxMTwvWWVhcj48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0D0980" w:rsidRPr="00F703C2">
        <w:rPr>
          <w:sz w:val="24"/>
          <w:szCs w:val="24"/>
        </w:rPr>
      </w:r>
      <w:r w:rsidR="000D0980" w:rsidRPr="00F703C2">
        <w:rPr>
          <w:sz w:val="24"/>
          <w:szCs w:val="24"/>
        </w:rPr>
        <w:fldChar w:fldCharType="separate"/>
      </w:r>
      <w:r w:rsidR="00CE6ABA" w:rsidRPr="00F703C2">
        <w:rPr>
          <w:i/>
          <w:noProof/>
          <w:sz w:val="24"/>
          <w:szCs w:val="24"/>
          <w:vertAlign w:val="superscript"/>
        </w:rPr>
        <w:t>5</w:t>
      </w:r>
      <w:r w:rsidR="000D0980" w:rsidRPr="00F703C2">
        <w:rPr>
          <w:sz w:val="24"/>
          <w:szCs w:val="24"/>
        </w:rPr>
        <w:fldChar w:fldCharType="end"/>
      </w:r>
      <w:r w:rsidR="000D0980" w:rsidRPr="00F703C2">
        <w:rPr>
          <w:sz w:val="24"/>
          <w:szCs w:val="24"/>
        </w:rPr>
        <w:t xml:space="preserve"> </w:t>
      </w:r>
      <w:r w:rsidR="00E373C5" w:rsidRPr="00F703C2">
        <w:rPr>
          <w:sz w:val="24"/>
          <w:szCs w:val="24"/>
        </w:rPr>
        <w:t xml:space="preserve">Borderline or improving readings were also a factor in patients </w:t>
      </w:r>
      <w:r w:rsidR="004F333E" w:rsidRPr="00F703C2">
        <w:rPr>
          <w:sz w:val="24"/>
          <w:szCs w:val="24"/>
        </w:rPr>
        <w:t xml:space="preserve">choosing </w:t>
      </w:r>
      <w:r w:rsidR="00E373C5" w:rsidRPr="00F703C2">
        <w:rPr>
          <w:sz w:val="24"/>
          <w:szCs w:val="24"/>
        </w:rPr>
        <w:t xml:space="preserve">not to initiate a medication change </w:t>
      </w:r>
      <w:r w:rsidR="004F333E" w:rsidRPr="00F703C2">
        <w:rPr>
          <w:sz w:val="24"/>
          <w:szCs w:val="24"/>
        </w:rPr>
        <w:t xml:space="preserve">here </w:t>
      </w:r>
      <w:r w:rsidR="00E373C5" w:rsidRPr="00F703C2">
        <w:rPr>
          <w:sz w:val="24"/>
          <w:szCs w:val="24"/>
        </w:rPr>
        <w:t>(Figure 2)</w:t>
      </w:r>
      <w:r w:rsidR="003F071A" w:rsidRPr="00F703C2">
        <w:rPr>
          <w:sz w:val="24"/>
          <w:szCs w:val="24"/>
        </w:rPr>
        <w:t xml:space="preserve"> and qualitative work showed that this was also a finding for TASMINH2 patients</w:t>
      </w:r>
      <w:r w:rsidR="00E373C5" w:rsidRPr="00F703C2">
        <w:rPr>
          <w:sz w:val="24"/>
          <w:szCs w:val="24"/>
        </w:rPr>
        <w:t>.</w:t>
      </w:r>
      <w:r w:rsidR="003F071A" w:rsidRPr="00F703C2">
        <w:rPr>
          <w:sz w:val="24"/>
          <w:szCs w:val="24"/>
        </w:rPr>
        <w:fldChar w:fldCharType="begin">
          <w:fldData xml:space="preserve">PEVuZE5vdGU+PENpdGU+PEF1dGhvcj5Kb25lczwvQXV0aG9yPjxZZWFyPjIwMTI8L1llYXI+PFJl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Kb25lczwvQXV0aG9yPjxZZWFyPjIwMTI8L1llYXI+PFJl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3F071A" w:rsidRPr="00F703C2">
        <w:rPr>
          <w:sz w:val="24"/>
          <w:szCs w:val="24"/>
        </w:rPr>
      </w:r>
      <w:r w:rsidR="003F071A" w:rsidRPr="00F703C2">
        <w:rPr>
          <w:sz w:val="24"/>
          <w:szCs w:val="24"/>
        </w:rPr>
        <w:fldChar w:fldCharType="separate"/>
      </w:r>
      <w:r w:rsidR="00CE6ABA" w:rsidRPr="00F703C2">
        <w:rPr>
          <w:i/>
          <w:noProof/>
          <w:sz w:val="24"/>
          <w:szCs w:val="24"/>
          <w:vertAlign w:val="superscript"/>
        </w:rPr>
        <w:t>20</w:t>
      </w:r>
      <w:r w:rsidR="003F071A" w:rsidRPr="00F703C2">
        <w:rPr>
          <w:sz w:val="24"/>
          <w:szCs w:val="24"/>
        </w:rPr>
        <w:fldChar w:fldCharType="end"/>
      </w:r>
      <w:r w:rsidR="00E373C5" w:rsidRPr="00F703C2">
        <w:rPr>
          <w:sz w:val="24"/>
          <w:szCs w:val="24"/>
        </w:rPr>
        <w:t xml:space="preserve"> </w:t>
      </w:r>
    </w:p>
    <w:p w14:paraId="2E692C32" w14:textId="77777777" w:rsidR="00965692" w:rsidRPr="00F703C2" w:rsidRDefault="00965692" w:rsidP="009A47AB">
      <w:pPr>
        <w:spacing w:after="0" w:line="360" w:lineRule="auto"/>
        <w:jc w:val="both"/>
        <w:rPr>
          <w:sz w:val="24"/>
          <w:szCs w:val="24"/>
        </w:rPr>
      </w:pPr>
    </w:p>
    <w:p w14:paraId="13D13BCE" w14:textId="04A885D9" w:rsidR="00993A78" w:rsidRPr="00F703C2" w:rsidRDefault="004F333E" w:rsidP="003F071A">
      <w:pPr>
        <w:spacing w:after="0" w:line="360" w:lineRule="auto"/>
        <w:jc w:val="both"/>
        <w:rPr>
          <w:sz w:val="24"/>
          <w:szCs w:val="24"/>
        </w:rPr>
      </w:pPr>
      <w:r w:rsidRPr="00F703C2">
        <w:rPr>
          <w:sz w:val="24"/>
          <w:szCs w:val="24"/>
        </w:rPr>
        <w:t>S</w:t>
      </w:r>
      <w:r w:rsidR="00E373C5" w:rsidRPr="00F703C2">
        <w:rPr>
          <w:sz w:val="24"/>
          <w:szCs w:val="24"/>
        </w:rPr>
        <w:t>ide effects or adverse reactio</w:t>
      </w:r>
      <w:r w:rsidR="00374084" w:rsidRPr="00F703C2">
        <w:rPr>
          <w:sz w:val="24"/>
          <w:szCs w:val="24"/>
        </w:rPr>
        <w:t>ns were</w:t>
      </w:r>
      <w:r w:rsidR="00E373C5" w:rsidRPr="00F703C2">
        <w:rPr>
          <w:sz w:val="24"/>
          <w:szCs w:val="24"/>
        </w:rPr>
        <w:t xml:space="preserve"> </w:t>
      </w:r>
      <w:r w:rsidR="00993A78" w:rsidRPr="00F703C2">
        <w:rPr>
          <w:sz w:val="24"/>
          <w:szCs w:val="24"/>
        </w:rPr>
        <w:t>no</w:t>
      </w:r>
      <w:r w:rsidR="001D5223" w:rsidRPr="00F703C2">
        <w:rPr>
          <w:sz w:val="24"/>
          <w:szCs w:val="24"/>
        </w:rPr>
        <w:t>t</w:t>
      </w:r>
      <w:r w:rsidR="00993A78" w:rsidRPr="00F703C2">
        <w:rPr>
          <w:sz w:val="24"/>
          <w:szCs w:val="24"/>
        </w:rPr>
        <w:t xml:space="preserve"> different overall between intervention and control groups in the trial.</w:t>
      </w:r>
      <w:r w:rsidR="001D5223"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1D5223" w:rsidRPr="00F703C2">
        <w:rPr>
          <w:sz w:val="24"/>
          <w:szCs w:val="24"/>
        </w:rPr>
      </w:r>
      <w:r w:rsidR="001D5223" w:rsidRPr="00F703C2">
        <w:rPr>
          <w:sz w:val="24"/>
          <w:szCs w:val="24"/>
        </w:rPr>
        <w:fldChar w:fldCharType="separate"/>
      </w:r>
      <w:r w:rsidR="00CE6ABA" w:rsidRPr="00F703C2">
        <w:rPr>
          <w:i/>
          <w:noProof/>
          <w:sz w:val="24"/>
          <w:szCs w:val="24"/>
          <w:vertAlign w:val="superscript"/>
        </w:rPr>
        <w:t>7</w:t>
      </w:r>
      <w:r w:rsidR="001D5223" w:rsidRPr="00F703C2">
        <w:rPr>
          <w:sz w:val="24"/>
          <w:szCs w:val="24"/>
        </w:rPr>
        <w:fldChar w:fldCharType="end"/>
      </w:r>
      <w:r w:rsidR="001D5223" w:rsidRPr="00F703C2">
        <w:rPr>
          <w:sz w:val="24"/>
          <w:szCs w:val="24"/>
        </w:rPr>
        <w:t xml:space="preserve"> </w:t>
      </w:r>
      <w:r w:rsidR="00993A78" w:rsidRPr="00F703C2">
        <w:rPr>
          <w:sz w:val="24"/>
          <w:szCs w:val="24"/>
        </w:rPr>
        <w:t xml:space="preserve">However, they were cited by </w:t>
      </w:r>
      <w:r w:rsidR="00E373C5" w:rsidRPr="00F703C2">
        <w:rPr>
          <w:sz w:val="24"/>
          <w:szCs w:val="24"/>
        </w:rPr>
        <w:t xml:space="preserve">patients </w:t>
      </w:r>
      <w:r w:rsidR="00993A78" w:rsidRPr="00F703C2">
        <w:rPr>
          <w:sz w:val="24"/>
          <w:szCs w:val="24"/>
        </w:rPr>
        <w:t xml:space="preserve">as a reason </w:t>
      </w:r>
      <w:r w:rsidR="00E373C5" w:rsidRPr="00F703C2">
        <w:rPr>
          <w:sz w:val="24"/>
          <w:szCs w:val="24"/>
        </w:rPr>
        <w:t xml:space="preserve">not to initiate a medication change. </w:t>
      </w:r>
      <w:r w:rsidR="009279CB" w:rsidRPr="00F703C2">
        <w:rPr>
          <w:sz w:val="24"/>
          <w:szCs w:val="24"/>
        </w:rPr>
        <w:t xml:space="preserve">Unfortunately, we were not able to relate adherence to the type of medication change. </w:t>
      </w:r>
      <w:r w:rsidR="009041AB" w:rsidRPr="00F703C2">
        <w:rPr>
          <w:sz w:val="24"/>
          <w:szCs w:val="24"/>
        </w:rPr>
        <w:t>A</w:t>
      </w:r>
      <w:r w:rsidR="001459ED" w:rsidRPr="00F703C2">
        <w:rPr>
          <w:sz w:val="24"/>
          <w:szCs w:val="24"/>
        </w:rPr>
        <w:t xml:space="preserve">dverse </w:t>
      </w:r>
      <w:r w:rsidR="009041AB" w:rsidRPr="00F703C2">
        <w:rPr>
          <w:sz w:val="24"/>
          <w:szCs w:val="24"/>
        </w:rPr>
        <w:t xml:space="preserve">events leading to </w:t>
      </w:r>
      <w:r w:rsidR="001459ED" w:rsidRPr="00F703C2">
        <w:rPr>
          <w:sz w:val="24"/>
          <w:szCs w:val="24"/>
        </w:rPr>
        <w:t xml:space="preserve">discontinuations of treatment </w:t>
      </w:r>
      <w:r w:rsidR="009041AB" w:rsidRPr="00F703C2">
        <w:rPr>
          <w:sz w:val="24"/>
          <w:szCs w:val="24"/>
        </w:rPr>
        <w:t xml:space="preserve">were </w:t>
      </w:r>
      <w:r w:rsidR="00D51A11" w:rsidRPr="00F703C2">
        <w:rPr>
          <w:sz w:val="24"/>
          <w:szCs w:val="24"/>
        </w:rPr>
        <w:t>reviewed</w:t>
      </w:r>
      <w:r w:rsidR="009041AB" w:rsidRPr="00F703C2">
        <w:rPr>
          <w:sz w:val="24"/>
          <w:szCs w:val="24"/>
        </w:rPr>
        <w:t xml:space="preserve"> in a recent meta-analysis which found </w:t>
      </w:r>
      <w:r w:rsidR="00D51A11" w:rsidRPr="00F703C2">
        <w:rPr>
          <w:sz w:val="24"/>
          <w:szCs w:val="24"/>
        </w:rPr>
        <w:t xml:space="preserve">similar rates of </w:t>
      </w:r>
      <w:r w:rsidR="009041AB" w:rsidRPr="00F703C2">
        <w:rPr>
          <w:sz w:val="24"/>
          <w:szCs w:val="24"/>
        </w:rPr>
        <w:t>adverse events</w:t>
      </w:r>
      <w:r w:rsidR="00C3670E" w:rsidRPr="00F703C2">
        <w:rPr>
          <w:sz w:val="24"/>
          <w:szCs w:val="24"/>
        </w:rPr>
        <w:t>,</w:t>
      </w:r>
      <w:r w:rsidR="009041AB" w:rsidRPr="00F703C2">
        <w:rPr>
          <w:sz w:val="24"/>
          <w:szCs w:val="24"/>
        </w:rPr>
        <w:t xml:space="preserve"> leading to discontinuation of treatment</w:t>
      </w:r>
      <w:r w:rsidR="00C3670E" w:rsidRPr="00F703C2">
        <w:rPr>
          <w:sz w:val="24"/>
          <w:szCs w:val="24"/>
        </w:rPr>
        <w:t>,</w:t>
      </w:r>
      <w:r w:rsidR="009041AB" w:rsidRPr="00F703C2">
        <w:rPr>
          <w:sz w:val="24"/>
          <w:szCs w:val="24"/>
        </w:rPr>
        <w:t xml:space="preserve"> between antihypertensive drug classes, </w:t>
      </w:r>
      <w:r w:rsidR="001459ED" w:rsidRPr="00F703C2">
        <w:rPr>
          <w:sz w:val="24"/>
          <w:szCs w:val="24"/>
        </w:rPr>
        <w:t>with the exception of angiotensin receptor blockers</w:t>
      </w:r>
      <w:r w:rsidR="009041AB" w:rsidRPr="00F703C2">
        <w:rPr>
          <w:sz w:val="24"/>
          <w:szCs w:val="24"/>
        </w:rPr>
        <w:t xml:space="preserve"> which showed a significantly lower risk. However discontinuation of treatment due to adverse events </w:t>
      </w:r>
      <w:r w:rsidR="00D51A11" w:rsidRPr="00F703C2">
        <w:rPr>
          <w:sz w:val="24"/>
          <w:szCs w:val="24"/>
        </w:rPr>
        <w:t>wa</w:t>
      </w:r>
      <w:r w:rsidR="009041AB" w:rsidRPr="00F703C2">
        <w:rPr>
          <w:sz w:val="24"/>
          <w:szCs w:val="24"/>
        </w:rPr>
        <w:t>s</w:t>
      </w:r>
      <w:r w:rsidR="002619C1" w:rsidRPr="00F703C2">
        <w:rPr>
          <w:sz w:val="24"/>
          <w:szCs w:val="24"/>
        </w:rPr>
        <w:t xml:space="preserve"> also</w:t>
      </w:r>
      <w:r w:rsidR="009041AB" w:rsidRPr="00F703C2">
        <w:rPr>
          <w:sz w:val="24"/>
          <w:szCs w:val="24"/>
        </w:rPr>
        <w:t xml:space="preserve"> </w:t>
      </w:r>
      <w:r w:rsidR="00D51A11" w:rsidRPr="00F703C2">
        <w:rPr>
          <w:sz w:val="24"/>
          <w:szCs w:val="24"/>
        </w:rPr>
        <w:t>related</w:t>
      </w:r>
      <w:r w:rsidR="009041AB" w:rsidRPr="00F703C2">
        <w:rPr>
          <w:sz w:val="24"/>
          <w:szCs w:val="24"/>
        </w:rPr>
        <w:t xml:space="preserve"> to the number of </w:t>
      </w:r>
      <w:r w:rsidR="009041AB" w:rsidRPr="00F703C2">
        <w:rPr>
          <w:sz w:val="24"/>
          <w:szCs w:val="24"/>
        </w:rPr>
        <w:lastRenderedPageBreak/>
        <w:t>cardiovascular prevention drugs</w:t>
      </w:r>
      <w:r w:rsidR="00D51A11" w:rsidRPr="00F703C2">
        <w:rPr>
          <w:sz w:val="24"/>
          <w:szCs w:val="24"/>
        </w:rPr>
        <w:t xml:space="preserve"> which is relevant in any intervention resulting in up-titration of medication</w:t>
      </w:r>
      <w:r w:rsidR="009041AB" w:rsidRPr="00F703C2">
        <w:rPr>
          <w:sz w:val="24"/>
          <w:szCs w:val="24"/>
        </w:rPr>
        <w:t>.</w:t>
      </w:r>
      <w:r w:rsidR="005471FC" w:rsidRPr="00F703C2">
        <w:rPr>
          <w:sz w:val="24"/>
          <w:szCs w:val="24"/>
        </w:rPr>
        <w:fldChar w:fldCharType="begin"/>
      </w:r>
      <w:r w:rsidR="00CE6ABA" w:rsidRPr="00F703C2">
        <w:rPr>
          <w:sz w:val="24"/>
          <w:szCs w:val="24"/>
        </w:rPr>
        <w:instrText xml:space="preserve"> ADDIN EN.CITE &lt;EndNote&gt;&lt;Cite&gt;&lt;Author&gt;Thomopoulos&lt;/Author&gt;&lt;Year&gt;2016&lt;/Year&gt;&lt;RecNum&gt;1285&lt;/RecNum&gt;&lt;DisplayText&gt;&lt;style face="italic superscript"&gt;21&lt;/style&gt;&lt;/DisplayText&gt;&lt;record&gt;&lt;rec-number&gt;1285&lt;/rec-number&gt;&lt;foreign-keys&gt;&lt;key app="EN" db-id="ff2zrdvfz9ptxoezasbvs924r5p202tpd9wa" timestamp="1495014298"&gt;1285&lt;/key&gt;&lt;/foreign-keys&gt;&lt;ref-type name="Journal Article"&gt;17&lt;/ref-type&gt;&lt;contributors&gt;&lt;authors&gt;&lt;author&gt;Thomopoulos, C.&lt;/author&gt;&lt;author&gt;Parati, G.&lt;/author&gt;&lt;author&gt;Zanchetti, A.&lt;/author&gt;&lt;/authors&gt;&lt;/contributors&gt;&lt;auth-address&gt;aDepartment of Cardiology, Helena Venizelou Hospital, Athens, Greece bDepartment of Cardiovascular, Neural and Metabolic Sciences, San Luca Hospital, Istituto Auxologico Italiano IRCCS cDepartment of Medicine and Surgery, University of Milan Bicocca dScientific Direction, Istituto Auxologico Italiano IRCCS eCentro Interuniversitario di Fisiologia Clinica e Ipertensione, Universita degli Studi di Milano, Milan, Italy.&lt;/auth-address&gt;&lt;titles&gt;&lt;title&gt;Effects of blood-pressure-lowering treatment in hypertension: 9. Discontinuations for adverse events attributed to different classes of antihypertensive drugs: meta-analyses of randomized trials&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921-32&lt;/pages&gt;&lt;volume&gt;34&lt;/volume&gt;&lt;number&gt;10&lt;/number&gt;&lt;dates&gt;&lt;year&gt;2016&lt;/year&gt;&lt;pub-dates&gt;&lt;date&gt;Oct&lt;/date&gt;&lt;/pub-dates&gt;&lt;/dates&gt;&lt;isbn&gt;1473-5598 (Electronic)&amp;#xD;0263-6352 (Linking)&lt;/isbn&gt;&lt;accession-num&gt;27454050&lt;/accession-num&gt;&lt;urls&gt;&lt;related-urls&gt;&lt;url&gt;http://www.ncbi.nlm.nih.gov/pubmed/27454050&lt;/url&gt;&lt;url&gt;http://ovidsp.tx.ovid.com/ovftpdfs/FPDDNCLBNBMNCD00/fs046/ovft/live/gv023/00004872/00004872-201610000-00003.pdf&lt;/url&gt;&lt;/related-urls&gt;&lt;/urls&gt;&lt;electronic-resource-num&gt;10.1097/HJH.0000000000001052&lt;/electronic-resource-num&gt;&lt;/record&gt;&lt;/Cite&gt;&lt;/EndNote&gt;</w:instrText>
      </w:r>
      <w:r w:rsidR="005471FC" w:rsidRPr="00F703C2">
        <w:rPr>
          <w:sz w:val="24"/>
          <w:szCs w:val="24"/>
        </w:rPr>
        <w:fldChar w:fldCharType="separate"/>
      </w:r>
      <w:r w:rsidR="00CE6ABA" w:rsidRPr="00F703C2">
        <w:rPr>
          <w:i/>
          <w:noProof/>
          <w:sz w:val="24"/>
          <w:szCs w:val="24"/>
          <w:vertAlign w:val="superscript"/>
        </w:rPr>
        <w:t>21</w:t>
      </w:r>
      <w:r w:rsidR="005471FC" w:rsidRPr="00F703C2">
        <w:rPr>
          <w:sz w:val="24"/>
          <w:szCs w:val="24"/>
        </w:rPr>
        <w:fldChar w:fldCharType="end"/>
      </w:r>
      <w:r w:rsidR="005471FC" w:rsidRPr="00F703C2">
        <w:rPr>
          <w:sz w:val="24"/>
          <w:szCs w:val="24"/>
        </w:rPr>
        <w:t xml:space="preserve"> </w:t>
      </w:r>
    </w:p>
    <w:p w14:paraId="5CF005CE" w14:textId="77777777" w:rsidR="007C76C0" w:rsidRPr="00F703C2" w:rsidRDefault="007C76C0" w:rsidP="009A47AB">
      <w:pPr>
        <w:spacing w:after="0" w:line="360" w:lineRule="auto"/>
        <w:jc w:val="both"/>
        <w:rPr>
          <w:sz w:val="24"/>
          <w:szCs w:val="24"/>
        </w:rPr>
      </w:pPr>
    </w:p>
    <w:p w14:paraId="7F1BA3F9" w14:textId="6650C03F" w:rsidR="00040576" w:rsidRPr="00F703C2" w:rsidRDefault="008310A4" w:rsidP="009A47AB">
      <w:pPr>
        <w:spacing w:after="0" w:line="360" w:lineRule="auto"/>
        <w:jc w:val="both"/>
        <w:rPr>
          <w:sz w:val="24"/>
          <w:szCs w:val="24"/>
        </w:rPr>
      </w:pPr>
      <w:r w:rsidRPr="00F703C2">
        <w:rPr>
          <w:sz w:val="24"/>
          <w:szCs w:val="24"/>
        </w:rPr>
        <w:t>I</w:t>
      </w:r>
      <w:r w:rsidR="007A437D" w:rsidRPr="00F703C2">
        <w:rPr>
          <w:sz w:val="24"/>
          <w:szCs w:val="24"/>
        </w:rPr>
        <w:t xml:space="preserve">n the TASMIN-SR trial it appears that even patients who made no recommended medication changes </w:t>
      </w:r>
      <w:r w:rsidR="0085754B" w:rsidRPr="00F703C2">
        <w:rPr>
          <w:sz w:val="24"/>
          <w:szCs w:val="24"/>
        </w:rPr>
        <w:t xml:space="preserve">had lower </w:t>
      </w:r>
      <w:r w:rsidR="00B069E0" w:rsidRPr="00F703C2">
        <w:rPr>
          <w:sz w:val="24"/>
          <w:szCs w:val="24"/>
        </w:rPr>
        <w:t xml:space="preserve">BP </w:t>
      </w:r>
      <w:r w:rsidR="0085754B" w:rsidRPr="00F703C2">
        <w:rPr>
          <w:sz w:val="24"/>
          <w:szCs w:val="24"/>
        </w:rPr>
        <w:t>following</w:t>
      </w:r>
      <w:r w:rsidR="007A437D" w:rsidRPr="00F703C2">
        <w:rPr>
          <w:sz w:val="24"/>
          <w:szCs w:val="24"/>
        </w:rPr>
        <w:t xml:space="preserve"> the intervention, (T</w:t>
      </w:r>
      <w:r w:rsidR="00100E01" w:rsidRPr="00F703C2">
        <w:rPr>
          <w:sz w:val="24"/>
          <w:szCs w:val="24"/>
        </w:rPr>
        <w:t>able 3</w:t>
      </w:r>
      <w:r w:rsidR="007A437D" w:rsidRPr="00F703C2">
        <w:rPr>
          <w:sz w:val="24"/>
          <w:szCs w:val="24"/>
        </w:rPr>
        <w:t>). This may be be</w:t>
      </w:r>
      <w:r w:rsidR="00695613" w:rsidRPr="00F703C2">
        <w:rPr>
          <w:sz w:val="24"/>
          <w:szCs w:val="24"/>
        </w:rPr>
        <w:t>cause self-monitoring increas</w:t>
      </w:r>
      <w:r w:rsidR="0085754B" w:rsidRPr="00F703C2">
        <w:rPr>
          <w:sz w:val="24"/>
          <w:szCs w:val="24"/>
        </w:rPr>
        <w:t>es</w:t>
      </w:r>
      <w:r w:rsidR="007A437D" w:rsidRPr="00F703C2">
        <w:rPr>
          <w:sz w:val="24"/>
          <w:szCs w:val="24"/>
        </w:rPr>
        <w:t xml:space="preserve"> adherence to medication</w:t>
      </w:r>
      <w:r w:rsidR="00695613" w:rsidRPr="00F703C2">
        <w:rPr>
          <w:sz w:val="24"/>
          <w:szCs w:val="24"/>
        </w:rPr>
        <w:t>.</w:t>
      </w:r>
      <w:r w:rsidR="007A437D" w:rsidRPr="00F703C2">
        <w:rPr>
          <w:sz w:val="24"/>
          <w:szCs w:val="24"/>
        </w:rPr>
        <w:fldChar w:fldCharType="begin">
          <w:fldData xml:space="preserve">PEVuZE5vdGU+PENpdGU+PEF1dGhvcj5GbGV0Y2hlcjwvQXV0aG9yPjxZZWFyPjIwMTU8L1llYXI+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GbGV0Y2hlcjwvQXV0aG9yPjxZZWFyPjIwMTU8L1llYXI+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7A437D" w:rsidRPr="00F703C2">
        <w:rPr>
          <w:sz w:val="24"/>
          <w:szCs w:val="24"/>
        </w:rPr>
      </w:r>
      <w:r w:rsidR="007A437D" w:rsidRPr="00F703C2">
        <w:rPr>
          <w:sz w:val="24"/>
          <w:szCs w:val="24"/>
        </w:rPr>
        <w:fldChar w:fldCharType="separate"/>
      </w:r>
      <w:r w:rsidR="00CE6ABA" w:rsidRPr="00F703C2">
        <w:rPr>
          <w:i/>
          <w:noProof/>
          <w:sz w:val="24"/>
          <w:szCs w:val="24"/>
          <w:vertAlign w:val="superscript"/>
        </w:rPr>
        <w:t>22</w:t>
      </w:r>
      <w:r w:rsidR="007A437D" w:rsidRPr="00F703C2">
        <w:rPr>
          <w:sz w:val="24"/>
          <w:szCs w:val="24"/>
        </w:rPr>
        <w:fldChar w:fldCharType="end"/>
      </w:r>
      <w:r w:rsidR="00695613" w:rsidRPr="00F703C2">
        <w:rPr>
          <w:sz w:val="24"/>
          <w:szCs w:val="24"/>
        </w:rPr>
        <w:t xml:space="preserve"> D</w:t>
      </w:r>
      <w:r w:rsidR="00330583" w:rsidRPr="00F703C2">
        <w:rPr>
          <w:sz w:val="24"/>
          <w:szCs w:val="24"/>
        </w:rPr>
        <w:t>ecisions not to implement treatment intensification may have been countered by an increased willingness to take existing med</w:t>
      </w:r>
      <w:r w:rsidR="000411B6" w:rsidRPr="00F703C2">
        <w:rPr>
          <w:sz w:val="24"/>
          <w:szCs w:val="24"/>
        </w:rPr>
        <w:t>ications, possibly because the self-monitoring schedule acted as a prompt for patients to take their medications.</w:t>
      </w:r>
      <w:r w:rsidR="00480650" w:rsidRPr="00F703C2">
        <w:rPr>
          <w:sz w:val="24"/>
          <w:szCs w:val="24"/>
        </w:rPr>
        <w:t xml:space="preserve"> </w:t>
      </w:r>
    </w:p>
    <w:p w14:paraId="626E7620" w14:textId="77777777" w:rsidR="00AB14C2" w:rsidRPr="00F703C2" w:rsidRDefault="00AB14C2" w:rsidP="009A47AB">
      <w:pPr>
        <w:spacing w:after="0" w:line="360" w:lineRule="auto"/>
        <w:jc w:val="both"/>
        <w:rPr>
          <w:sz w:val="24"/>
          <w:szCs w:val="24"/>
        </w:rPr>
      </w:pPr>
    </w:p>
    <w:p w14:paraId="42B68E67" w14:textId="6B0ECACF" w:rsidR="00AB14C2" w:rsidRPr="00F703C2" w:rsidRDefault="006D604A" w:rsidP="009A47AB">
      <w:pPr>
        <w:spacing w:after="0" w:line="360" w:lineRule="auto"/>
        <w:jc w:val="both"/>
        <w:rPr>
          <w:i/>
          <w:sz w:val="24"/>
          <w:szCs w:val="24"/>
        </w:rPr>
      </w:pPr>
      <w:r w:rsidRPr="00F703C2">
        <w:rPr>
          <w:i/>
          <w:sz w:val="24"/>
          <w:szCs w:val="24"/>
        </w:rPr>
        <w:t xml:space="preserve">Strengths and </w:t>
      </w:r>
      <w:r w:rsidR="0059464B" w:rsidRPr="00F703C2">
        <w:rPr>
          <w:i/>
          <w:sz w:val="24"/>
          <w:szCs w:val="24"/>
        </w:rPr>
        <w:t>Limitations</w:t>
      </w:r>
    </w:p>
    <w:p w14:paraId="7081EB05" w14:textId="547E9328" w:rsidR="00233CAD" w:rsidRPr="00F703C2" w:rsidRDefault="006D604A" w:rsidP="009A47AB">
      <w:pPr>
        <w:spacing w:after="0" w:line="360" w:lineRule="auto"/>
        <w:jc w:val="both"/>
        <w:rPr>
          <w:sz w:val="24"/>
          <w:szCs w:val="24"/>
        </w:rPr>
      </w:pPr>
      <w:r w:rsidRPr="00F703C2">
        <w:rPr>
          <w:sz w:val="24"/>
          <w:szCs w:val="24"/>
        </w:rPr>
        <w:t>TASMIN-SR was the first trial adequately powered to show the feasibility and efficacy of a self-management intervention fo</w:t>
      </w:r>
      <w:r w:rsidR="00917D7D" w:rsidRPr="00F703C2">
        <w:rPr>
          <w:sz w:val="24"/>
          <w:szCs w:val="24"/>
        </w:rPr>
        <w:t>r an older, at-risk population.</w:t>
      </w:r>
      <w:r w:rsidR="006529AF"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NDwvWWVhcj48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c5OS04MDg8L3BhZ2VzPjx2b2x1bWU+MzEyPC92b2x1bWU+PG51bWJlcj44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6529AF" w:rsidRPr="00F703C2">
        <w:rPr>
          <w:sz w:val="24"/>
          <w:szCs w:val="24"/>
        </w:rPr>
      </w:r>
      <w:r w:rsidR="006529AF" w:rsidRPr="00F703C2">
        <w:rPr>
          <w:sz w:val="24"/>
          <w:szCs w:val="24"/>
        </w:rPr>
        <w:fldChar w:fldCharType="separate"/>
      </w:r>
      <w:r w:rsidR="00CE6ABA" w:rsidRPr="00F703C2">
        <w:rPr>
          <w:i/>
          <w:noProof/>
          <w:sz w:val="24"/>
          <w:szCs w:val="24"/>
          <w:vertAlign w:val="superscript"/>
        </w:rPr>
        <w:t>7</w:t>
      </w:r>
      <w:r w:rsidR="006529AF" w:rsidRPr="00F703C2">
        <w:rPr>
          <w:sz w:val="24"/>
          <w:szCs w:val="24"/>
        </w:rPr>
        <w:fldChar w:fldCharType="end"/>
      </w:r>
      <w:r w:rsidR="006529AF" w:rsidRPr="00F703C2">
        <w:rPr>
          <w:sz w:val="24"/>
          <w:szCs w:val="24"/>
        </w:rPr>
        <w:t xml:space="preserve"> </w:t>
      </w:r>
      <w:r w:rsidR="006C14B7" w:rsidRPr="00F703C2">
        <w:rPr>
          <w:sz w:val="24"/>
          <w:szCs w:val="24"/>
        </w:rPr>
        <w:t xml:space="preserve">Patients showed </w:t>
      </w:r>
      <w:r w:rsidR="00AF2347" w:rsidRPr="00F703C2">
        <w:rPr>
          <w:sz w:val="24"/>
          <w:szCs w:val="24"/>
        </w:rPr>
        <w:t>willingness</w:t>
      </w:r>
      <w:r w:rsidRPr="00F703C2">
        <w:rPr>
          <w:sz w:val="24"/>
          <w:szCs w:val="24"/>
        </w:rPr>
        <w:t xml:space="preserve"> </w:t>
      </w:r>
      <w:r w:rsidR="008310A4" w:rsidRPr="00F703C2">
        <w:rPr>
          <w:sz w:val="24"/>
          <w:szCs w:val="24"/>
        </w:rPr>
        <w:t xml:space="preserve">to </w:t>
      </w:r>
      <w:r w:rsidRPr="00F703C2">
        <w:rPr>
          <w:sz w:val="24"/>
          <w:szCs w:val="24"/>
        </w:rPr>
        <w:t>complet</w:t>
      </w:r>
      <w:r w:rsidR="008310A4" w:rsidRPr="00F703C2">
        <w:rPr>
          <w:sz w:val="24"/>
          <w:szCs w:val="24"/>
        </w:rPr>
        <w:t>e</w:t>
      </w:r>
      <w:r w:rsidRPr="00F703C2">
        <w:rPr>
          <w:sz w:val="24"/>
          <w:szCs w:val="24"/>
        </w:rPr>
        <w:t xml:space="preserve"> the training</w:t>
      </w:r>
      <w:r w:rsidR="008310A4" w:rsidRPr="00F703C2">
        <w:rPr>
          <w:sz w:val="24"/>
          <w:szCs w:val="24"/>
        </w:rPr>
        <w:t xml:space="preserve">, </w:t>
      </w:r>
      <w:r w:rsidR="001D5223" w:rsidRPr="00F703C2">
        <w:rPr>
          <w:sz w:val="24"/>
          <w:szCs w:val="24"/>
        </w:rPr>
        <w:t xml:space="preserve">but only 65% </w:t>
      </w:r>
      <w:r w:rsidR="00965692" w:rsidRPr="00F703C2">
        <w:rPr>
          <w:sz w:val="24"/>
          <w:szCs w:val="24"/>
        </w:rPr>
        <w:t>remained</w:t>
      </w:r>
      <w:r w:rsidRPr="00F703C2">
        <w:rPr>
          <w:sz w:val="24"/>
          <w:szCs w:val="24"/>
        </w:rPr>
        <w:t xml:space="preserve"> self-monitoring </w:t>
      </w:r>
      <w:r w:rsidR="00965692" w:rsidRPr="00F703C2">
        <w:rPr>
          <w:sz w:val="24"/>
          <w:szCs w:val="24"/>
        </w:rPr>
        <w:t>at</w:t>
      </w:r>
      <w:r w:rsidRPr="00F703C2">
        <w:rPr>
          <w:sz w:val="24"/>
          <w:szCs w:val="24"/>
        </w:rPr>
        <w:t xml:space="preserve"> 12 months. </w:t>
      </w:r>
      <w:r w:rsidR="00233CAD" w:rsidRPr="00F703C2">
        <w:rPr>
          <w:sz w:val="24"/>
          <w:szCs w:val="24"/>
        </w:rPr>
        <w:t xml:space="preserve">Although a more intensive </w:t>
      </w:r>
      <w:r w:rsidR="007F1538" w:rsidRPr="00F703C2">
        <w:rPr>
          <w:sz w:val="24"/>
          <w:szCs w:val="24"/>
        </w:rPr>
        <w:t xml:space="preserve">measurement </w:t>
      </w:r>
      <w:r w:rsidR="00233CAD" w:rsidRPr="00F703C2">
        <w:rPr>
          <w:sz w:val="24"/>
          <w:szCs w:val="24"/>
        </w:rPr>
        <w:t>schedule</w:t>
      </w:r>
      <w:r w:rsidR="006634A5" w:rsidRPr="00F703C2">
        <w:rPr>
          <w:sz w:val="24"/>
          <w:szCs w:val="24"/>
        </w:rPr>
        <w:t xml:space="preserve"> for </w:t>
      </w:r>
      <w:r w:rsidR="008B4802" w:rsidRPr="00F703C2">
        <w:rPr>
          <w:sz w:val="24"/>
          <w:szCs w:val="24"/>
        </w:rPr>
        <w:t>self-</w:t>
      </w:r>
      <w:r w:rsidR="006634A5" w:rsidRPr="00F703C2">
        <w:rPr>
          <w:sz w:val="24"/>
          <w:szCs w:val="24"/>
        </w:rPr>
        <w:t>monitoring</w:t>
      </w:r>
      <w:r w:rsidR="00233CAD" w:rsidRPr="00F703C2">
        <w:rPr>
          <w:sz w:val="24"/>
          <w:szCs w:val="24"/>
        </w:rPr>
        <w:t xml:space="preserve"> is no</w:t>
      </w:r>
      <w:r w:rsidR="004B7E7A" w:rsidRPr="00F703C2">
        <w:rPr>
          <w:sz w:val="24"/>
          <w:szCs w:val="24"/>
        </w:rPr>
        <w:t xml:space="preserve">w recommended in </w:t>
      </w:r>
      <w:r w:rsidR="008B4802" w:rsidRPr="00F703C2">
        <w:rPr>
          <w:sz w:val="24"/>
          <w:szCs w:val="24"/>
        </w:rPr>
        <w:t xml:space="preserve">the </w:t>
      </w:r>
      <w:r w:rsidR="004B7E7A" w:rsidRPr="00F703C2">
        <w:rPr>
          <w:sz w:val="24"/>
          <w:szCs w:val="24"/>
        </w:rPr>
        <w:t>guidelines</w:t>
      </w:r>
      <w:r w:rsidR="00B508AF" w:rsidRPr="00F703C2">
        <w:rPr>
          <w:sz w:val="24"/>
          <w:szCs w:val="24"/>
        </w:rPr>
        <w:fldChar w:fldCharType="begin"/>
      </w:r>
      <w:r w:rsidR="00CE6ABA" w:rsidRPr="00F703C2">
        <w:rPr>
          <w:sz w:val="24"/>
          <w:szCs w:val="24"/>
        </w:rPr>
        <w:instrText xml:space="preserve"> ADDIN EN.CITE &lt;EndNote&gt;&lt;Cite&gt;&lt;Author&gt;NICE.&lt;/Author&gt;&lt;Year&gt;2011&lt;/Year&gt;&lt;RecNum&gt;922&lt;/RecNum&gt;&lt;DisplayText&gt;&lt;style face="italic superscript"&gt;23&lt;/style&gt;&lt;/DisplayText&gt;&lt;record&gt;&lt;rec-number&gt;922&lt;/rec-number&gt;&lt;foreign-keys&gt;&lt;key app="EN" db-id="ff2zrdvfz9ptxoezasbvs924r5p202tpd9wa" timestamp="0"&gt;922&lt;/key&gt;&lt;/foreign-keys&gt;&lt;ref-type name="Web Page"&gt;12&lt;/ref-type&gt;&lt;contributors&gt;&lt;authors&gt;&lt;author&gt;NICE.&lt;/author&gt;&lt;/authors&gt;&lt;/contributors&gt;&lt;titles&gt;&lt;title&gt;Hypertension: Clinical Management of Primary Hypertension in Adults&lt;/title&gt;&lt;/titles&gt;&lt;keywords&gt;&lt;keyword&gt;Aged&lt;/keyword&gt;&lt;keyword&gt;Blood Pressure&lt;/keyword&gt;&lt;keyword&gt;diagnosis&lt;/keyword&gt;&lt;keyword&gt;Hypertension&lt;/keyword&gt;&lt;/keywords&gt;&lt;dates&gt;&lt;year&gt;2011&lt;/year&gt;&lt;/dates&gt;&lt;pub-location&gt;London&lt;/pub-location&gt;&lt;urls&gt;&lt;related-urls&gt;&lt;url&gt;PM:22855971&lt;/url&gt;&lt;/related-urls&gt;&lt;/urls&gt;&lt;/record&gt;&lt;/Cite&gt;&lt;/EndNote&gt;</w:instrText>
      </w:r>
      <w:r w:rsidR="00B508AF" w:rsidRPr="00F703C2">
        <w:rPr>
          <w:sz w:val="24"/>
          <w:szCs w:val="24"/>
        </w:rPr>
        <w:fldChar w:fldCharType="separate"/>
      </w:r>
      <w:r w:rsidR="00CE6ABA" w:rsidRPr="00F703C2">
        <w:rPr>
          <w:i/>
          <w:noProof/>
          <w:sz w:val="24"/>
          <w:szCs w:val="24"/>
          <w:vertAlign w:val="superscript"/>
        </w:rPr>
        <w:t>23</w:t>
      </w:r>
      <w:r w:rsidR="00B508AF" w:rsidRPr="00F703C2">
        <w:rPr>
          <w:sz w:val="24"/>
          <w:szCs w:val="24"/>
        </w:rPr>
        <w:fldChar w:fldCharType="end"/>
      </w:r>
      <w:r w:rsidR="00233CAD" w:rsidRPr="00F703C2">
        <w:rPr>
          <w:sz w:val="24"/>
          <w:szCs w:val="24"/>
        </w:rPr>
        <w:t xml:space="preserve"> </w:t>
      </w:r>
      <w:r w:rsidR="001D5223" w:rsidRPr="00F703C2">
        <w:rPr>
          <w:sz w:val="24"/>
          <w:szCs w:val="24"/>
        </w:rPr>
        <w:t xml:space="preserve">given the challenges in getting patients to continue self-managing </w:t>
      </w:r>
      <w:r w:rsidR="00233CAD" w:rsidRPr="00F703C2">
        <w:rPr>
          <w:sz w:val="24"/>
          <w:szCs w:val="24"/>
        </w:rPr>
        <w:t>one might argue that our schedule is more acceptable for patients</w:t>
      </w:r>
      <w:r w:rsidR="00917D7D" w:rsidRPr="00F703C2">
        <w:rPr>
          <w:sz w:val="24"/>
          <w:szCs w:val="24"/>
        </w:rPr>
        <w:t>.</w:t>
      </w:r>
      <w:r w:rsidR="00917D7D" w:rsidRPr="00F703C2">
        <w:rPr>
          <w:sz w:val="24"/>
          <w:szCs w:val="24"/>
        </w:rPr>
        <w:fldChar w:fldCharType="begin"/>
      </w:r>
      <w:r w:rsidR="00CE6ABA" w:rsidRPr="00F703C2">
        <w:rPr>
          <w:sz w:val="24"/>
          <w:szCs w:val="24"/>
        </w:rPr>
        <w:instrText xml:space="preserve"> ADDIN EN.CITE &lt;EndNote&gt;&lt;Cite&gt;&lt;Author&gt;Grant&lt;/Author&gt;&lt;Year&gt;2016&lt;/Year&gt;&lt;RecNum&gt;1262&lt;/RecNum&gt;&lt;DisplayText&gt;&lt;style face="italic superscript"&gt;24&lt;/style&gt;&lt;/DisplayText&gt;&lt;record&gt;&lt;rec-number&gt;1262&lt;/rec-number&gt;&lt;foreign-keys&gt;&lt;key app="EN" db-id="ff2zrdvfz9ptxoezasbvs924r5p202tpd9wa" timestamp="1472548077"&gt;1262&lt;/key&gt;&lt;/foreign-keys&gt;&lt;ref-type name="Journal Article"&gt;17&lt;/ref-type&gt;&lt;contributors&gt;&lt;authors&gt;&lt;author&gt;Grant, S.&lt;/author&gt;&lt;author&gt;Hodgkinson, J. A.&lt;/author&gt;&lt;author&gt;Milner, S. L.&lt;/author&gt;&lt;author&gt;Martin, U.&lt;/author&gt;&lt;author&gt;Tompson, A.&lt;/author&gt;&lt;author&gt;Hobbs, F. R.&lt;/author&gt;&lt;author&gt;Mant, J.&lt;/author&gt;&lt;author&gt;McManus, R. J.&lt;/author&gt;&lt;author&gt;Greenfield, S. M.&lt;/author&gt;&lt;/authors&gt;&lt;/contributors&gt;&lt;titles&gt;&lt;title&gt;Patients&amp;apos; and clinicians&amp;apos; views on the optimum schedules for self-monitoring of blood pressure: a qualitative focus group and interview study&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dates&gt;&lt;year&gt;2016&lt;/year&gt;&lt;pub-dates&gt;&lt;date&gt;Jul 5&lt;/date&gt;&lt;/pub-dates&gt;&lt;/dates&gt;&lt;isbn&gt;1478-5242 (Electronic)&amp;#xD;0960-1643 (Linking)&lt;/isbn&gt;&lt;accession-num&gt;27381484&lt;/accession-num&gt;&lt;urls&gt;&lt;related-urls&gt;&lt;url&gt;http://www.ncbi.nlm.nih.gov/pubmed/27381484&lt;/url&gt;&lt;url&gt;http://bjgp.org/content/bjgp/66/652/e819.full.pdf&lt;/url&gt;&lt;/related-urls&gt;&lt;/urls&gt;&lt;electronic-resource-num&gt;10.3399/bjgp16X686149&lt;/electronic-resource-num&gt;&lt;/record&gt;&lt;/Cite&gt;&lt;/EndNote&gt;</w:instrText>
      </w:r>
      <w:r w:rsidR="00917D7D" w:rsidRPr="00F703C2">
        <w:rPr>
          <w:sz w:val="24"/>
          <w:szCs w:val="24"/>
        </w:rPr>
        <w:fldChar w:fldCharType="separate"/>
      </w:r>
      <w:r w:rsidR="00CE6ABA" w:rsidRPr="00F703C2">
        <w:rPr>
          <w:i/>
          <w:noProof/>
          <w:sz w:val="24"/>
          <w:szCs w:val="24"/>
          <w:vertAlign w:val="superscript"/>
        </w:rPr>
        <w:t>24</w:t>
      </w:r>
      <w:r w:rsidR="00917D7D" w:rsidRPr="00F703C2">
        <w:rPr>
          <w:sz w:val="24"/>
          <w:szCs w:val="24"/>
        </w:rPr>
        <w:fldChar w:fldCharType="end"/>
      </w:r>
      <w:r w:rsidR="00233CAD" w:rsidRPr="00F703C2">
        <w:rPr>
          <w:sz w:val="24"/>
          <w:szCs w:val="24"/>
        </w:rPr>
        <w:t xml:space="preserve"> T</w:t>
      </w:r>
      <w:r w:rsidR="007F1538" w:rsidRPr="00F703C2">
        <w:rPr>
          <w:sz w:val="24"/>
          <w:szCs w:val="24"/>
        </w:rPr>
        <w:t>he prognostic significance</w:t>
      </w:r>
      <w:r w:rsidR="00233CAD" w:rsidRPr="00F703C2">
        <w:rPr>
          <w:sz w:val="24"/>
          <w:szCs w:val="24"/>
        </w:rPr>
        <w:t xml:space="preserve"> of morning </w:t>
      </w:r>
      <w:r w:rsidR="00411E9D" w:rsidRPr="00F703C2">
        <w:rPr>
          <w:sz w:val="24"/>
          <w:szCs w:val="24"/>
        </w:rPr>
        <w:t xml:space="preserve">BP </w:t>
      </w:r>
      <w:r w:rsidR="00233CAD" w:rsidRPr="00F703C2">
        <w:rPr>
          <w:sz w:val="24"/>
          <w:szCs w:val="24"/>
        </w:rPr>
        <w:t>has also been highlighted</w:t>
      </w:r>
      <w:r w:rsidR="007F1538" w:rsidRPr="00F703C2">
        <w:rPr>
          <w:sz w:val="24"/>
          <w:szCs w:val="24"/>
        </w:rPr>
        <w:t xml:space="preserve">, consistent with our approach to base management decisions on </w:t>
      </w:r>
      <w:r w:rsidR="007F66DA" w:rsidRPr="00F703C2">
        <w:rPr>
          <w:sz w:val="24"/>
          <w:szCs w:val="24"/>
        </w:rPr>
        <w:t xml:space="preserve">morning </w:t>
      </w:r>
      <w:r w:rsidR="007F1538" w:rsidRPr="00F703C2">
        <w:rPr>
          <w:sz w:val="24"/>
          <w:szCs w:val="24"/>
        </w:rPr>
        <w:t>BP reading</w:t>
      </w:r>
      <w:r w:rsidR="007F66DA" w:rsidRPr="00F703C2">
        <w:rPr>
          <w:sz w:val="24"/>
          <w:szCs w:val="24"/>
        </w:rPr>
        <w:t>s</w:t>
      </w:r>
      <w:r w:rsidR="00917D7D" w:rsidRPr="00F703C2">
        <w:rPr>
          <w:sz w:val="24"/>
          <w:szCs w:val="24"/>
        </w:rPr>
        <w:t>.</w:t>
      </w:r>
      <w:r w:rsidR="00917D7D" w:rsidRPr="00F703C2">
        <w:rPr>
          <w:sz w:val="24"/>
          <w:szCs w:val="24"/>
        </w:rPr>
        <w:fldChar w:fldCharType="begin">
          <w:fldData xml:space="preserve">PEVuZE5vdGU+PENpdGU+PEF1dGhvcj5TaGVwcGFyZDwvQXV0aG9yPjxZZWFyPjIwMTU8L1llYXI+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TaGVwcGFyZDwvQXV0aG9yPjxZZWFyPjIwMTU8L1llYXI+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917D7D" w:rsidRPr="00F703C2">
        <w:rPr>
          <w:sz w:val="24"/>
          <w:szCs w:val="24"/>
        </w:rPr>
      </w:r>
      <w:r w:rsidR="00917D7D" w:rsidRPr="00F703C2">
        <w:rPr>
          <w:sz w:val="24"/>
          <w:szCs w:val="24"/>
        </w:rPr>
        <w:fldChar w:fldCharType="separate"/>
      </w:r>
      <w:r w:rsidR="00CE6ABA" w:rsidRPr="00F703C2">
        <w:rPr>
          <w:i/>
          <w:noProof/>
          <w:sz w:val="24"/>
          <w:szCs w:val="24"/>
          <w:vertAlign w:val="superscript"/>
        </w:rPr>
        <w:t>25</w:t>
      </w:r>
      <w:r w:rsidR="00917D7D" w:rsidRPr="00F703C2">
        <w:rPr>
          <w:sz w:val="24"/>
          <w:szCs w:val="24"/>
        </w:rPr>
        <w:fldChar w:fldCharType="end"/>
      </w:r>
      <w:r w:rsidR="00263C3B" w:rsidRPr="00F703C2">
        <w:rPr>
          <w:sz w:val="24"/>
          <w:szCs w:val="24"/>
        </w:rPr>
        <w:t xml:space="preserve"> </w:t>
      </w:r>
      <w:r w:rsidR="006300BE" w:rsidRPr="00F703C2">
        <w:rPr>
          <w:sz w:val="24"/>
          <w:szCs w:val="24"/>
        </w:rPr>
        <w:t xml:space="preserve">Of patients who completed training, 73% remained self-managing at 12 months and 9% </w:t>
      </w:r>
      <w:r w:rsidR="00233CAD" w:rsidRPr="00F703C2">
        <w:rPr>
          <w:sz w:val="24"/>
          <w:szCs w:val="24"/>
        </w:rPr>
        <w:t>opt</w:t>
      </w:r>
      <w:r w:rsidR="006300BE" w:rsidRPr="00F703C2">
        <w:rPr>
          <w:sz w:val="24"/>
          <w:szCs w:val="24"/>
        </w:rPr>
        <w:t>ed</w:t>
      </w:r>
      <w:r w:rsidR="00233CAD" w:rsidRPr="00F703C2">
        <w:rPr>
          <w:sz w:val="24"/>
          <w:szCs w:val="24"/>
        </w:rPr>
        <w:t xml:space="preserve"> to self-</w:t>
      </w:r>
      <w:r w:rsidR="006300BE" w:rsidRPr="00F703C2">
        <w:rPr>
          <w:sz w:val="24"/>
          <w:szCs w:val="24"/>
        </w:rPr>
        <w:t>monitor only during the trial</w:t>
      </w:r>
      <w:r w:rsidR="00233CAD" w:rsidRPr="00F703C2">
        <w:rPr>
          <w:sz w:val="24"/>
          <w:szCs w:val="24"/>
        </w:rPr>
        <w:t xml:space="preserve">, therefore it is unlikely that all patients would be able to self-titrate. However, this appears to be related to individual choice and not age or health condition. Similarly age or </w:t>
      </w:r>
      <w:r w:rsidR="00A735C2" w:rsidRPr="00F703C2">
        <w:rPr>
          <w:sz w:val="24"/>
          <w:szCs w:val="24"/>
        </w:rPr>
        <w:t>co-</w:t>
      </w:r>
      <w:r w:rsidR="00233CAD" w:rsidRPr="00F703C2">
        <w:rPr>
          <w:sz w:val="24"/>
          <w:szCs w:val="24"/>
        </w:rPr>
        <w:t>morbidities did not seem to influence whether patients would complete the trainin</w:t>
      </w:r>
      <w:r w:rsidR="003E4CCB" w:rsidRPr="00F703C2">
        <w:rPr>
          <w:sz w:val="24"/>
          <w:szCs w:val="24"/>
        </w:rPr>
        <w:t xml:space="preserve">g and persist with </w:t>
      </w:r>
      <w:r w:rsidR="009546B0" w:rsidRPr="00F703C2">
        <w:rPr>
          <w:sz w:val="24"/>
          <w:szCs w:val="24"/>
        </w:rPr>
        <w:t xml:space="preserve">the </w:t>
      </w:r>
      <w:r w:rsidR="003E4CCB" w:rsidRPr="00F703C2">
        <w:rPr>
          <w:sz w:val="24"/>
          <w:szCs w:val="24"/>
        </w:rPr>
        <w:t>intervention but these results were underpowered to draw any firm conclusions.</w:t>
      </w:r>
    </w:p>
    <w:p w14:paraId="43220458" w14:textId="77777777" w:rsidR="003E4CCB" w:rsidRPr="00F703C2" w:rsidRDefault="003E4CCB" w:rsidP="009A47AB">
      <w:pPr>
        <w:spacing w:after="0" w:line="360" w:lineRule="auto"/>
        <w:jc w:val="both"/>
        <w:rPr>
          <w:sz w:val="24"/>
          <w:szCs w:val="24"/>
        </w:rPr>
      </w:pPr>
    </w:p>
    <w:p w14:paraId="0B0D829B" w14:textId="16E036D5" w:rsidR="00B842A7" w:rsidRPr="00F703C2" w:rsidRDefault="004D45B9" w:rsidP="009A47AB">
      <w:pPr>
        <w:spacing w:after="0" w:line="360" w:lineRule="auto"/>
        <w:jc w:val="both"/>
        <w:rPr>
          <w:sz w:val="24"/>
          <w:szCs w:val="24"/>
        </w:rPr>
      </w:pPr>
      <w:r w:rsidRPr="00F703C2">
        <w:rPr>
          <w:sz w:val="24"/>
          <w:szCs w:val="24"/>
        </w:rPr>
        <w:t>P</w:t>
      </w:r>
      <w:r w:rsidR="00233CAD" w:rsidRPr="00F703C2">
        <w:rPr>
          <w:sz w:val="24"/>
          <w:szCs w:val="24"/>
        </w:rPr>
        <w:t xml:space="preserve">atients did not </w:t>
      </w:r>
      <w:r w:rsidR="006E1509" w:rsidRPr="00F703C2">
        <w:rPr>
          <w:sz w:val="24"/>
          <w:szCs w:val="24"/>
        </w:rPr>
        <w:t xml:space="preserve">always </w:t>
      </w:r>
      <w:r w:rsidR="008C14AA" w:rsidRPr="00F703C2">
        <w:rPr>
          <w:sz w:val="24"/>
          <w:szCs w:val="24"/>
        </w:rPr>
        <w:t>follow-up</w:t>
      </w:r>
      <w:r w:rsidR="00233CAD" w:rsidRPr="00F703C2">
        <w:rPr>
          <w:sz w:val="24"/>
          <w:szCs w:val="24"/>
        </w:rPr>
        <w:t xml:space="preserve"> very low </w:t>
      </w:r>
      <w:r w:rsidR="006E1509" w:rsidRPr="00F703C2">
        <w:rPr>
          <w:sz w:val="24"/>
          <w:szCs w:val="24"/>
        </w:rPr>
        <w:t xml:space="preserve">or </w:t>
      </w:r>
      <w:r w:rsidR="00B842A7" w:rsidRPr="00F703C2">
        <w:rPr>
          <w:sz w:val="24"/>
          <w:szCs w:val="24"/>
        </w:rPr>
        <w:t xml:space="preserve">very high </w:t>
      </w:r>
      <w:r w:rsidR="006E1509" w:rsidRPr="00F703C2">
        <w:rPr>
          <w:sz w:val="24"/>
          <w:szCs w:val="24"/>
        </w:rPr>
        <w:t>readings</w:t>
      </w:r>
      <w:r w:rsidR="00B842A7" w:rsidRPr="00F703C2">
        <w:rPr>
          <w:sz w:val="24"/>
          <w:szCs w:val="24"/>
        </w:rPr>
        <w:t>.</w:t>
      </w:r>
      <w:r w:rsidR="007C6ABB" w:rsidRPr="00F703C2">
        <w:rPr>
          <w:sz w:val="24"/>
          <w:szCs w:val="24"/>
        </w:rPr>
        <w:t xml:space="preserve"> </w:t>
      </w:r>
      <w:r w:rsidR="00891A38" w:rsidRPr="00F703C2">
        <w:rPr>
          <w:sz w:val="24"/>
          <w:szCs w:val="24"/>
        </w:rPr>
        <w:t>T</w:t>
      </w:r>
      <w:r w:rsidR="006E1509" w:rsidRPr="00F703C2">
        <w:rPr>
          <w:sz w:val="24"/>
          <w:szCs w:val="24"/>
        </w:rPr>
        <w:t xml:space="preserve">his may be because they felt they had to wait for an appointment to see the study GP rather than contacting the surgery as an emergency or they </w:t>
      </w:r>
      <w:r w:rsidR="00445CCB" w:rsidRPr="00F703C2">
        <w:rPr>
          <w:sz w:val="24"/>
          <w:szCs w:val="24"/>
        </w:rPr>
        <w:t>waited</w:t>
      </w:r>
      <w:r w:rsidR="006E1509" w:rsidRPr="00F703C2">
        <w:rPr>
          <w:sz w:val="24"/>
          <w:szCs w:val="24"/>
        </w:rPr>
        <w:t xml:space="preserve"> to discuss it with their own GP. </w:t>
      </w:r>
      <w:r w:rsidR="003E4CCB" w:rsidRPr="00F703C2">
        <w:rPr>
          <w:sz w:val="24"/>
          <w:szCs w:val="24"/>
        </w:rPr>
        <w:t>There was some misreporting and selective reporting, h</w:t>
      </w:r>
      <w:r w:rsidR="008267BE" w:rsidRPr="00F703C2">
        <w:rPr>
          <w:sz w:val="24"/>
          <w:szCs w:val="24"/>
        </w:rPr>
        <w:t xml:space="preserve">owever, </w:t>
      </w:r>
      <w:r w:rsidR="00891A38" w:rsidRPr="00F703C2">
        <w:rPr>
          <w:sz w:val="24"/>
          <w:szCs w:val="24"/>
        </w:rPr>
        <w:t xml:space="preserve">given it was a very small number it could equally have been due to </w:t>
      </w:r>
      <w:r w:rsidR="00B4018F" w:rsidRPr="00F703C2">
        <w:rPr>
          <w:sz w:val="24"/>
          <w:szCs w:val="24"/>
        </w:rPr>
        <w:t xml:space="preserve">a transcription </w:t>
      </w:r>
      <w:r w:rsidR="00891A38" w:rsidRPr="00F703C2">
        <w:rPr>
          <w:sz w:val="24"/>
          <w:szCs w:val="24"/>
        </w:rPr>
        <w:t>error</w:t>
      </w:r>
      <w:r w:rsidR="003A32E4" w:rsidRPr="00F703C2">
        <w:rPr>
          <w:sz w:val="24"/>
          <w:szCs w:val="24"/>
        </w:rPr>
        <w:t xml:space="preserve">. </w:t>
      </w:r>
      <w:r w:rsidR="006E1509" w:rsidRPr="00F703C2">
        <w:rPr>
          <w:sz w:val="24"/>
          <w:szCs w:val="24"/>
        </w:rPr>
        <w:t>This aspect of the intervention may require further refinement to ensure patient safety</w:t>
      </w:r>
      <w:r w:rsidR="00891A38" w:rsidRPr="00F703C2">
        <w:rPr>
          <w:sz w:val="24"/>
          <w:szCs w:val="24"/>
        </w:rPr>
        <w:t xml:space="preserve"> and minimise selective reporting</w:t>
      </w:r>
      <w:r w:rsidR="006E1509" w:rsidRPr="00F703C2">
        <w:rPr>
          <w:sz w:val="24"/>
          <w:szCs w:val="24"/>
        </w:rPr>
        <w:t xml:space="preserve">. </w:t>
      </w:r>
      <w:r w:rsidR="006529AF" w:rsidRPr="00F703C2">
        <w:rPr>
          <w:sz w:val="24"/>
          <w:szCs w:val="24"/>
        </w:rPr>
        <w:t>Patients above 65 years were</w:t>
      </w:r>
      <w:r w:rsidR="00411E9D" w:rsidRPr="00F703C2">
        <w:rPr>
          <w:sz w:val="24"/>
          <w:szCs w:val="24"/>
        </w:rPr>
        <w:t xml:space="preserve"> </w:t>
      </w:r>
      <w:r w:rsidR="006529AF" w:rsidRPr="00F703C2">
        <w:rPr>
          <w:sz w:val="24"/>
          <w:szCs w:val="24"/>
        </w:rPr>
        <w:t>n</w:t>
      </w:r>
      <w:r w:rsidR="00411E9D" w:rsidRPr="00F703C2">
        <w:rPr>
          <w:sz w:val="24"/>
          <w:szCs w:val="24"/>
        </w:rPr>
        <w:t>o</w:t>
      </w:r>
      <w:r w:rsidR="006529AF" w:rsidRPr="00F703C2">
        <w:rPr>
          <w:sz w:val="24"/>
          <w:szCs w:val="24"/>
        </w:rPr>
        <w:t xml:space="preserve">t quite as accurate in </w:t>
      </w:r>
      <w:r w:rsidR="000A5EA8" w:rsidRPr="00F703C2">
        <w:rPr>
          <w:sz w:val="24"/>
          <w:szCs w:val="24"/>
        </w:rPr>
        <w:t>reporting their</w:t>
      </w:r>
      <w:r w:rsidR="006529AF" w:rsidRPr="00F703C2">
        <w:rPr>
          <w:sz w:val="24"/>
          <w:szCs w:val="24"/>
        </w:rPr>
        <w:t xml:space="preserve"> readings suggesting </w:t>
      </w:r>
      <w:r w:rsidR="006E1509" w:rsidRPr="00F703C2">
        <w:rPr>
          <w:sz w:val="24"/>
          <w:szCs w:val="24"/>
        </w:rPr>
        <w:t xml:space="preserve">this group </w:t>
      </w:r>
      <w:r w:rsidR="006529AF" w:rsidRPr="00F703C2">
        <w:rPr>
          <w:sz w:val="24"/>
          <w:szCs w:val="24"/>
        </w:rPr>
        <w:t>need</w:t>
      </w:r>
      <w:r w:rsidR="009546B0" w:rsidRPr="00F703C2">
        <w:rPr>
          <w:sz w:val="24"/>
          <w:szCs w:val="24"/>
        </w:rPr>
        <w:t>s</w:t>
      </w:r>
      <w:r w:rsidR="006529AF" w:rsidRPr="00F703C2">
        <w:rPr>
          <w:sz w:val="24"/>
          <w:szCs w:val="24"/>
        </w:rPr>
        <w:t xml:space="preserve"> </w:t>
      </w:r>
      <w:r w:rsidR="006529AF" w:rsidRPr="00F703C2">
        <w:rPr>
          <w:sz w:val="24"/>
          <w:szCs w:val="24"/>
        </w:rPr>
        <w:lastRenderedPageBreak/>
        <w:t>more support</w:t>
      </w:r>
      <w:r w:rsidR="00445CCB" w:rsidRPr="00F703C2">
        <w:rPr>
          <w:sz w:val="24"/>
          <w:szCs w:val="24"/>
        </w:rPr>
        <w:t>ive</w:t>
      </w:r>
      <w:r w:rsidR="006529AF" w:rsidRPr="00F703C2">
        <w:rPr>
          <w:sz w:val="24"/>
          <w:szCs w:val="24"/>
        </w:rPr>
        <w:t xml:space="preserve"> and</w:t>
      </w:r>
      <w:r w:rsidR="00FC6886" w:rsidRPr="00F703C2">
        <w:rPr>
          <w:sz w:val="24"/>
          <w:szCs w:val="24"/>
        </w:rPr>
        <w:t xml:space="preserve"> intensive</w:t>
      </w:r>
      <w:r w:rsidR="006529AF" w:rsidRPr="00F703C2">
        <w:rPr>
          <w:sz w:val="24"/>
          <w:szCs w:val="24"/>
        </w:rPr>
        <w:t xml:space="preserve"> training</w:t>
      </w:r>
      <w:r w:rsidR="00541140" w:rsidRPr="00F703C2">
        <w:rPr>
          <w:sz w:val="24"/>
          <w:szCs w:val="24"/>
        </w:rPr>
        <w:t xml:space="preserve"> which may be challenging </w:t>
      </w:r>
      <w:r w:rsidR="00AF2347" w:rsidRPr="00F703C2">
        <w:rPr>
          <w:sz w:val="24"/>
          <w:szCs w:val="24"/>
        </w:rPr>
        <w:t xml:space="preserve">to implement in general </w:t>
      </w:r>
      <w:r w:rsidR="00541140" w:rsidRPr="00F703C2">
        <w:rPr>
          <w:sz w:val="24"/>
          <w:szCs w:val="24"/>
        </w:rPr>
        <w:t>practice</w:t>
      </w:r>
      <w:r w:rsidR="006529AF" w:rsidRPr="00F703C2">
        <w:rPr>
          <w:sz w:val="24"/>
          <w:szCs w:val="24"/>
        </w:rPr>
        <w:t xml:space="preserve">. However, the error rate for </w:t>
      </w:r>
      <w:r w:rsidR="006C55B8" w:rsidRPr="00F703C2">
        <w:rPr>
          <w:sz w:val="24"/>
          <w:szCs w:val="24"/>
        </w:rPr>
        <w:t>these patients was still fairly low</w:t>
      </w:r>
      <w:r w:rsidR="006529AF" w:rsidRPr="00F703C2">
        <w:rPr>
          <w:sz w:val="24"/>
          <w:szCs w:val="24"/>
        </w:rPr>
        <w:t xml:space="preserve"> showing that older patients are competent to monitor at home and understan</w:t>
      </w:r>
      <w:r w:rsidR="00535025" w:rsidRPr="00F703C2">
        <w:rPr>
          <w:sz w:val="24"/>
          <w:szCs w:val="24"/>
        </w:rPr>
        <w:t>d what to do with the readings.</w:t>
      </w:r>
      <w:r w:rsidR="009F2C00" w:rsidRPr="00F703C2">
        <w:rPr>
          <w:sz w:val="24"/>
          <w:szCs w:val="24"/>
        </w:rPr>
        <w:t xml:space="preserve"> </w:t>
      </w:r>
      <w:r w:rsidR="007D7C01" w:rsidRPr="00F703C2">
        <w:rPr>
          <w:sz w:val="24"/>
          <w:szCs w:val="24"/>
        </w:rPr>
        <w:t>I</w:t>
      </w:r>
      <w:r w:rsidR="009F2C00" w:rsidRPr="00F703C2">
        <w:rPr>
          <w:sz w:val="24"/>
          <w:szCs w:val="24"/>
        </w:rPr>
        <w:t>t should be noted that the Hawthorn effect</w:t>
      </w:r>
      <w:r w:rsidR="00B40D31" w:rsidRPr="00F703C2">
        <w:rPr>
          <w:sz w:val="24"/>
          <w:szCs w:val="24"/>
        </w:rPr>
        <w:fldChar w:fldCharType="begin"/>
      </w:r>
      <w:r w:rsidR="00CE6ABA" w:rsidRPr="00F703C2">
        <w:rPr>
          <w:sz w:val="24"/>
          <w:szCs w:val="24"/>
        </w:rPr>
        <w:instrText xml:space="preserve"> ADDIN EN.CITE &lt;EndNote&gt;&lt;Cite&gt;&lt;Author&gt;Sedgwick&lt;/Author&gt;&lt;Year&gt;2012&lt;/Year&gt;&lt;RecNum&gt;1266&lt;/RecNum&gt;&lt;DisplayText&gt;&lt;style face="italic superscript"&gt;15&lt;/style&gt;&lt;/DisplayText&gt;&lt;record&gt;&lt;rec-number&gt;1266&lt;/rec-number&gt;&lt;foreign-keys&gt;&lt;key app="EN" db-id="ff2zrdvfz9ptxoezasbvs924r5p202tpd9wa" timestamp="1472555428"&gt;1266&lt;/key&gt;&lt;/foreign-keys&gt;&lt;ref-type name="Journal Article"&gt;17&lt;/ref-type&gt;&lt;contributors&gt;&lt;authors&gt;&lt;author&gt;Sedgwick, P&lt;/author&gt;&lt;/authors&gt;&lt;/contributors&gt;&lt;titles&gt;&lt;title&gt;The Hawthorne effect&lt;/title&gt;&lt;secondary-title&gt;BMJ&lt;/secondary-title&gt;&lt;/titles&gt;&lt;periodical&gt;&lt;full-title&gt;BMJ&lt;/full-title&gt;&lt;abbr-1&gt;Bmj&lt;/abbr-1&gt;&lt;/periodical&gt;&lt;pages&gt;d8262&lt;/pages&gt;&lt;volume&gt;344&lt;/volume&gt;&lt;dates&gt;&lt;year&gt;2012&lt;/year&gt;&lt;/dates&gt;&lt;urls&gt;&lt;/urls&gt;&lt;electronic-resource-num&gt;10.1136/bmj.d8262&lt;/electronic-resource-num&gt;&lt;/record&gt;&lt;/Cite&gt;&lt;/EndNote&gt;</w:instrText>
      </w:r>
      <w:r w:rsidR="00B40D31" w:rsidRPr="00F703C2">
        <w:rPr>
          <w:sz w:val="24"/>
          <w:szCs w:val="24"/>
        </w:rPr>
        <w:fldChar w:fldCharType="separate"/>
      </w:r>
      <w:r w:rsidR="00CE6ABA" w:rsidRPr="00F703C2">
        <w:rPr>
          <w:i/>
          <w:noProof/>
          <w:sz w:val="24"/>
          <w:szCs w:val="24"/>
          <w:vertAlign w:val="superscript"/>
        </w:rPr>
        <w:t>15</w:t>
      </w:r>
      <w:r w:rsidR="00B40D31" w:rsidRPr="00F703C2">
        <w:rPr>
          <w:sz w:val="24"/>
          <w:szCs w:val="24"/>
        </w:rPr>
        <w:fldChar w:fldCharType="end"/>
      </w:r>
      <w:r w:rsidR="009F2C00" w:rsidRPr="00F703C2">
        <w:rPr>
          <w:sz w:val="24"/>
          <w:szCs w:val="24"/>
        </w:rPr>
        <w:t xml:space="preserve"> may have caused patients to be more adherent to the intervention simply by being part of the study</w:t>
      </w:r>
      <w:r w:rsidR="00471AA1" w:rsidRPr="00F703C2">
        <w:rPr>
          <w:sz w:val="24"/>
          <w:szCs w:val="24"/>
        </w:rPr>
        <w:t>.</w:t>
      </w:r>
      <w:r w:rsidR="009F2C00" w:rsidRPr="00F703C2">
        <w:rPr>
          <w:sz w:val="24"/>
          <w:szCs w:val="24"/>
        </w:rPr>
        <w:t xml:space="preserve"> </w:t>
      </w:r>
      <w:r w:rsidR="00471AA1" w:rsidRPr="00F703C2">
        <w:rPr>
          <w:sz w:val="24"/>
          <w:szCs w:val="24"/>
        </w:rPr>
        <w:t>A</w:t>
      </w:r>
      <w:r w:rsidR="009F2C00" w:rsidRPr="00F703C2">
        <w:rPr>
          <w:sz w:val="24"/>
          <w:szCs w:val="24"/>
        </w:rPr>
        <w:t xml:space="preserve"> high proportion of these patients </w:t>
      </w:r>
      <w:r w:rsidR="00471AA1" w:rsidRPr="00F703C2">
        <w:rPr>
          <w:sz w:val="24"/>
          <w:szCs w:val="24"/>
        </w:rPr>
        <w:t xml:space="preserve">had professional or skilled occupations and few </w:t>
      </w:r>
      <w:r w:rsidR="009F2C00" w:rsidRPr="00F703C2">
        <w:rPr>
          <w:sz w:val="24"/>
          <w:szCs w:val="24"/>
        </w:rPr>
        <w:t>came from areas of low deprivation</w:t>
      </w:r>
      <w:r w:rsidR="00243FC3" w:rsidRPr="00F703C2">
        <w:rPr>
          <w:sz w:val="24"/>
          <w:szCs w:val="24"/>
        </w:rPr>
        <w:t xml:space="preserve"> (Table A1 – Appendix)</w:t>
      </w:r>
      <w:r w:rsidR="00B40D31" w:rsidRPr="00F703C2">
        <w:rPr>
          <w:sz w:val="24"/>
          <w:szCs w:val="24"/>
        </w:rPr>
        <w:t>,</w:t>
      </w:r>
      <w:r w:rsidR="00471AA1" w:rsidRPr="00F703C2">
        <w:rPr>
          <w:sz w:val="24"/>
          <w:szCs w:val="24"/>
        </w:rPr>
        <w:t xml:space="preserve"> therefore the generalisability of these results to the wider population may be limited.</w:t>
      </w:r>
    </w:p>
    <w:p w14:paraId="20583799" w14:textId="77777777" w:rsidR="00734871" w:rsidRPr="00F703C2" w:rsidRDefault="00734871" w:rsidP="009A47AB">
      <w:pPr>
        <w:spacing w:after="0" w:line="360" w:lineRule="auto"/>
        <w:jc w:val="both"/>
        <w:rPr>
          <w:sz w:val="24"/>
          <w:szCs w:val="24"/>
        </w:rPr>
      </w:pPr>
    </w:p>
    <w:p w14:paraId="4978038F" w14:textId="78B49332" w:rsidR="00C4568D" w:rsidRPr="00F703C2" w:rsidRDefault="00FE643A" w:rsidP="009A47AB">
      <w:pPr>
        <w:spacing w:after="0" w:line="360" w:lineRule="auto"/>
        <w:jc w:val="both"/>
        <w:rPr>
          <w:sz w:val="24"/>
          <w:szCs w:val="24"/>
        </w:rPr>
      </w:pPr>
      <w:r w:rsidRPr="00F703C2">
        <w:rPr>
          <w:sz w:val="24"/>
          <w:szCs w:val="24"/>
        </w:rPr>
        <w:t xml:space="preserve">BP </w:t>
      </w:r>
      <w:r w:rsidR="008E188D" w:rsidRPr="00F703C2">
        <w:rPr>
          <w:sz w:val="24"/>
          <w:szCs w:val="24"/>
        </w:rPr>
        <w:t xml:space="preserve">control significantly increased over the 12 months of the trial as patients made more medication changes. However </w:t>
      </w:r>
      <w:r w:rsidR="00D01A5A" w:rsidRPr="00F703C2">
        <w:rPr>
          <w:sz w:val="24"/>
          <w:szCs w:val="24"/>
        </w:rPr>
        <w:t xml:space="preserve">analysis of home readings showed </w:t>
      </w:r>
      <w:r w:rsidR="008E188D" w:rsidRPr="00F703C2">
        <w:rPr>
          <w:sz w:val="24"/>
          <w:szCs w:val="24"/>
        </w:rPr>
        <w:t>only 19.2% of months were considered in targ</w:t>
      </w:r>
      <w:r w:rsidR="00D01A5A" w:rsidRPr="00F703C2">
        <w:rPr>
          <w:sz w:val="24"/>
          <w:szCs w:val="24"/>
        </w:rPr>
        <w:t>et range at 12 months. The BP targets in the TASMIN-SR</w:t>
      </w:r>
      <w:r w:rsidR="008E188D" w:rsidRPr="00F703C2">
        <w:rPr>
          <w:sz w:val="24"/>
          <w:szCs w:val="24"/>
        </w:rPr>
        <w:t xml:space="preserve"> trial were lower than the current guidelines suggest and more in line with the tight BP targets of the </w:t>
      </w:r>
      <w:r w:rsidR="00B842A7" w:rsidRPr="00F703C2">
        <w:rPr>
          <w:sz w:val="24"/>
          <w:szCs w:val="24"/>
        </w:rPr>
        <w:t>recent SPRINT</w:t>
      </w:r>
      <w:r w:rsidR="00A506A3" w:rsidRPr="00F703C2">
        <w:rPr>
          <w:sz w:val="24"/>
          <w:szCs w:val="24"/>
        </w:rPr>
        <w:t xml:space="preserve"> trial</w:t>
      </w:r>
      <w:r w:rsidR="00D01A5A" w:rsidRPr="00F703C2">
        <w:rPr>
          <w:sz w:val="24"/>
          <w:szCs w:val="24"/>
        </w:rPr>
        <w:t>.</w:t>
      </w:r>
      <w:r w:rsidR="00A506A3" w:rsidRPr="00F703C2">
        <w:rPr>
          <w:sz w:val="24"/>
          <w:szCs w:val="24"/>
        </w:rPr>
        <w:fldChar w:fldCharType="begin">
          <w:fldData xml:space="preserve">PEVuZE5vdGU+PENpdGU+PEF1dGhvcj5Hcm91cDwvQXV0aG9yPjxZZWFyPjIwMTU8L1llYXI+PFJl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MDMtMTY8L3BhZ2VzPjx2b2x1bWU+MzczPC92b2x1bWU+PG51bWJlcj4yMjwv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Hcm91cDwvQXV0aG9yPjxZZWFyPjIwMTU8L1llYXI+PFJl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MDMtMTY8L3BhZ2VzPjx2b2x1bWU+MzczPC92b2x1bWU+PG51bWJlcj4yMjwv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A506A3" w:rsidRPr="00F703C2">
        <w:rPr>
          <w:sz w:val="24"/>
          <w:szCs w:val="24"/>
        </w:rPr>
      </w:r>
      <w:r w:rsidR="00A506A3" w:rsidRPr="00F703C2">
        <w:rPr>
          <w:sz w:val="24"/>
          <w:szCs w:val="24"/>
        </w:rPr>
        <w:fldChar w:fldCharType="separate"/>
      </w:r>
      <w:r w:rsidR="00CE6ABA" w:rsidRPr="00F703C2">
        <w:rPr>
          <w:i/>
          <w:noProof/>
          <w:sz w:val="24"/>
          <w:szCs w:val="24"/>
          <w:vertAlign w:val="superscript"/>
        </w:rPr>
        <w:t>26</w:t>
      </w:r>
      <w:r w:rsidR="00A506A3" w:rsidRPr="00F703C2">
        <w:rPr>
          <w:sz w:val="24"/>
          <w:szCs w:val="24"/>
        </w:rPr>
        <w:fldChar w:fldCharType="end"/>
      </w:r>
      <w:r w:rsidR="00D01A5A" w:rsidRPr="00F703C2">
        <w:rPr>
          <w:sz w:val="24"/>
          <w:szCs w:val="24"/>
        </w:rPr>
        <w:t xml:space="preserve"> This was challenging in an older, sicker population as any changes in medication had to be weighed up by the patient against the number of medications they were already prescribed and any side effects </w:t>
      </w:r>
      <w:r w:rsidR="00C4568D" w:rsidRPr="00F703C2">
        <w:rPr>
          <w:sz w:val="24"/>
          <w:szCs w:val="24"/>
        </w:rPr>
        <w:t xml:space="preserve">they </w:t>
      </w:r>
      <w:r w:rsidR="00D01A5A" w:rsidRPr="00F703C2">
        <w:rPr>
          <w:sz w:val="24"/>
          <w:szCs w:val="24"/>
        </w:rPr>
        <w:t xml:space="preserve">experienced. </w:t>
      </w:r>
      <w:r w:rsidR="000A5EA8" w:rsidRPr="00F703C2">
        <w:rPr>
          <w:sz w:val="24"/>
          <w:szCs w:val="24"/>
        </w:rPr>
        <w:t xml:space="preserve"> </w:t>
      </w:r>
      <w:r w:rsidR="00D01A5A" w:rsidRPr="00F703C2">
        <w:rPr>
          <w:sz w:val="24"/>
          <w:szCs w:val="24"/>
        </w:rPr>
        <w:t xml:space="preserve">The results of the SPRINT trial have inspired lower </w:t>
      </w:r>
      <w:r w:rsidR="00AF2347" w:rsidRPr="00F703C2">
        <w:rPr>
          <w:sz w:val="24"/>
          <w:szCs w:val="24"/>
        </w:rPr>
        <w:t xml:space="preserve">BP targets </w:t>
      </w:r>
      <w:r w:rsidR="00D01A5A" w:rsidRPr="00F703C2">
        <w:rPr>
          <w:sz w:val="24"/>
          <w:szCs w:val="24"/>
        </w:rPr>
        <w:t>in the Canadian guidelines</w:t>
      </w:r>
      <w:r w:rsidR="00195156" w:rsidRPr="00F703C2">
        <w:rPr>
          <w:sz w:val="24"/>
          <w:szCs w:val="24"/>
        </w:rPr>
        <w:fldChar w:fldCharType="begin">
          <w:fldData xml:space="preserve">PEVuZE5vdGU+PENpdGU+PEF1dGhvcj5MZXVuZzwvQXV0aG9yPjxZZWFyPjIwMTY8L1llYXI+PFJl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MZXVuZzwvQXV0aG9yPjxZZWFyPjIwMTY8L1llYXI+PFJl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195156" w:rsidRPr="00F703C2">
        <w:rPr>
          <w:sz w:val="24"/>
          <w:szCs w:val="24"/>
        </w:rPr>
      </w:r>
      <w:r w:rsidR="00195156" w:rsidRPr="00F703C2">
        <w:rPr>
          <w:sz w:val="24"/>
          <w:szCs w:val="24"/>
        </w:rPr>
        <w:fldChar w:fldCharType="separate"/>
      </w:r>
      <w:r w:rsidR="00CE6ABA" w:rsidRPr="00F703C2">
        <w:rPr>
          <w:i/>
          <w:noProof/>
          <w:sz w:val="24"/>
          <w:szCs w:val="24"/>
          <w:vertAlign w:val="superscript"/>
        </w:rPr>
        <w:t>27</w:t>
      </w:r>
      <w:r w:rsidR="00195156" w:rsidRPr="00F703C2">
        <w:rPr>
          <w:sz w:val="24"/>
          <w:szCs w:val="24"/>
        </w:rPr>
        <w:fldChar w:fldCharType="end"/>
      </w:r>
      <w:r w:rsidR="00195156" w:rsidRPr="00F703C2">
        <w:rPr>
          <w:sz w:val="24"/>
          <w:szCs w:val="24"/>
        </w:rPr>
        <w:t xml:space="preserve"> for selected patients at high cardiovascular risk</w:t>
      </w:r>
      <w:r w:rsidR="00D01A5A" w:rsidRPr="00F703C2">
        <w:rPr>
          <w:sz w:val="24"/>
          <w:szCs w:val="24"/>
        </w:rPr>
        <w:t xml:space="preserve"> b</w:t>
      </w:r>
      <w:r w:rsidR="00C4568D" w:rsidRPr="00F703C2">
        <w:rPr>
          <w:sz w:val="24"/>
          <w:szCs w:val="24"/>
        </w:rPr>
        <w:t>ut the reality of achieving these targets</w:t>
      </w:r>
      <w:r w:rsidR="00D01A5A" w:rsidRPr="00F703C2">
        <w:rPr>
          <w:sz w:val="24"/>
          <w:szCs w:val="24"/>
        </w:rPr>
        <w:t xml:space="preserve"> in patients is </w:t>
      </w:r>
      <w:r w:rsidR="00C4568D" w:rsidRPr="00F703C2">
        <w:rPr>
          <w:sz w:val="24"/>
          <w:szCs w:val="24"/>
        </w:rPr>
        <w:t xml:space="preserve">uncertain. Self-management provides a means for patients to optimise their individual BP control by balancing their medications against achieving their BP target. </w:t>
      </w:r>
    </w:p>
    <w:p w14:paraId="147D52D7" w14:textId="77777777" w:rsidR="00C4568D" w:rsidRPr="00F703C2" w:rsidRDefault="00C4568D" w:rsidP="009A47AB">
      <w:pPr>
        <w:spacing w:after="0" w:line="360" w:lineRule="auto"/>
        <w:jc w:val="both"/>
        <w:rPr>
          <w:sz w:val="24"/>
          <w:szCs w:val="24"/>
        </w:rPr>
      </w:pPr>
    </w:p>
    <w:p w14:paraId="7359A067" w14:textId="049E0366" w:rsidR="007C6ABB" w:rsidRPr="00F703C2" w:rsidRDefault="00B842A7" w:rsidP="009A47AB">
      <w:pPr>
        <w:spacing w:after="0" w:line="360" w:lineRule="auto"/>
        <w:jc w:val="both"/>
        <w:rPr>
          <w:sz w:val="24"/>
          <w:szCs w:val="24"/>
        </w:rPr>
      </w:pPr>
      <w:r w:rsidRPr="00F703C2">
        <w:rPr>
          <w:sz w:val="24"/>
          <w:szCs w:val="24"/>
        </w:rPr>
        <w:t>The growing popularity of telemonitoring and smart phones</w:t>
      </w:r>
      <w:r w:rsidR="007F66DA" w:rsidRPr="00F703C2">
        <w:rPr>
          <w:sz w:val="24"/>
          <w:szCs w:val="24"/>
        </w:rPr>
        <w:fldChar w:fldCharType="begin">
          <w:fldData xml:space="preserve">PEVuZE5vdGU+PENpdGU+PEF1dGhvcj5QdXJjZWxsPC9BdXRob3I+PFllYXI+MjAxNDwvWWVhcj48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NzQ1OTwvcGFnZXM+PHZvbHVtZT4xMjwvdm9sdW1lPjxrZXl3b3Jkcz48a2V5d29yZD5Bc3RobWEv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dm9sdW1lPjI8L3ZvbHVtZT48bnVtYmVyPjY8L251bWJlcj48
ZGF0ZXM+PHllYXI+MjAxMjwveWVhcj48L2RhdGVzPjxpc2JuPjIwNDQtNjA1NSAoRWxlY3Ryb25p
Yyk8L2lzYm4+PGFjY2Vzc2lvbi1udW0+MjMxMTc1NjM8L2FjY2Vzc2lvbi1udW0+PHVybHM+PHJl
bGF0ZWQtdXJscz48dXJsPmh0dHA6Ly93d3cubmNiaS5ubG0ubmloLmdvdi9wdWJtZWQvMjMxMTc1
NjM8L3VybD48L3JlbGF0ZWQtdXJscz48L3VybHM+PGN1c3RvbTI+MzUzMjk3NDwvY3VzdG9tMj48
ZWxlY3Ryb25pYy1yZXNvdXJjZS1udW0+MTAuMTEzNi9ibWpvcGVuLTIwMTItMDAxMzkxPC9lbGVj
dHJvbmljLXJlc291cmNl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QdXJjZWxsPC9BdXRob3I+PFllYXI+MjAxNDwvWWVhcj48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RDAw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dm9sdW1lPjI8L3ZvbHVtZT48bnVtYmVyPjY8L251bWJlcj48
ZGF0ZXM+PHllYXI+MjAxMjwveWVhcj48L2RhdGVzPjxpc2JuPjIwNDQtNjA1NSAoRWxlY3Ryb25p
Yyk8L2lzYm4+PGFjY2Vzc2lvbi1udW0+MjMxMTc1NjM8L2FjY2Vzc2lvbi1udW0+PHVybHM+PHJl
bGF0ZWQtdXJscz48dXJsPmh0dHA6Ly93d3cubmNiaS5ubG0ubmloLmdvdi9wdWJtZWQvMjMxMTc1
NjM8L3VybD48L3JlbGF0ZWQtdXJscz48L3VybHM+PGN1c3RvbTI+MzUzMjk3NDwvY3VzdG9tMj48
ZWxlY3Ryb25pYy1yZXNvdXJjZS1udW0+MTAuMTEzNi9ibWpvcGVuLTIwMTItMDAxMzkxPC9lbGVj
dHJvbmljLXJlc291cmNl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7F66DA" w:rsidRPr="00F703C2">
        <w:rPr>
          <w:sz w:val="24"/>
          <w:szCs w:val="24"/>
        </w:rPr>
      </w:r>
      <w:r w:rsidR="007F66DA" w:rsidRPr="00F703C2">
        <w:rPr>
          <w:sz w:val="24"/>
          <w:szCs w:val="24"/>
        </w:rPr>
        <w:fldChar w:fldCharType="separate"/>
      </w:r>
      <w:r w:rsidR="00CE6ABA" w:rsidRPr="00F703C2">
        <w:rPr>
          <w:i/>
          <w:noProof/>
          <w:sz w:val="24"/>
          <w:szCs w:val="24"/>
          <w:vertAlign w:val="superscript"/>
        </w:rPr>
        <w:t>28-30</w:t>
      </w:r>
      <w:r w:rsidR="007F66DA" w:rsidRPr="00F703C2">
        <w:rPr>
          <w:sz w:val="24"/>
          <w:szCs w:val="24"/>
        </w:rPr>
        <w:fldChar w:fldCharType="end"/>
      </w:r>
      <w:r w:rsidRPr="00F703C2">
        <w:rPr>
          <w:sz w:val="24"/>
          <w:szCs w:val="24"/>
        </w:rPr>
        <w:t xml:space="preserve"> is likely to have a role in the future of home </w:t>
      </w:r>
      <w:r w:rsidR="00411E9D" w:rsidRPr="00F703C2">
        <w:rPr>
          <w:sz w:val="24"/>
          <w:szCs w:val="24"/>
        </w:rPr>
        <w:t xml:space="preserve">BP </w:t>
      </w:r>
      <w:r w:rsidRPr="00F703C2">
        <w:rPr>
          <w:sz w:val="24"/>
          <w:szCs w:val="24"/>
        </w:rPr>
        <w:t xml:space="preserve">monitoring. Our </w:t>
      </w:r>
      <w:r w:rsidR="007B78BE" w:rsidRPr="00F703C2">
        <w:rPr>
          <w:sz w:val="24"/>
          <w:szCs w:val="24"/>
        </w:rPr>
        <w:t>protocol could easily adapt to these technologies. However, the pat</w:t>
      </w:r>
      <w:r w:rsidR="00AF2347" w:rsidRPr="00F703C2">
        <w:rPr>
          <w:sz w:val="24"/>
          <w:szCs w:val="24"/>
        </w:rPr>
        <w:t xml:space="preserve">ient training is intensive and </w:t>
      </w:r>
      <w:r w:rsidR="007B78BE" w:rsidRPr="00F703C2">
        <w:rPr>
          <w:sz w:val="24"/>
          <w:szCs w:val="24"/>
        </w:rPr>
        <w:t xml:space="preserve">work </w:t>
      </w:r>
      <w:r w:rsidR="00A735C2" w:rsidRPr="00F703C2">
        <w:rPr>
          <w:sz w:val="24"/>
          <w:szCs w:val="24"/>
        </w:rPr>
        <w:t>is needed</w:t>
      </w:r>
      <w:r w:rsidR="007B78BE" w:rsidRPr="00F703C2">
        <w:rPr>
          <w:sz w:val="24"/>
          <w:szCs w:val="24"/>
        </w:rPr>
        <w:t xml:space="preserve"> in order to </w:t>
      </w:r>
      <w:r w:rsidR="00734871" w:rsidRPr="00F703C2">
        <w:rPr>
          <w:sz w:val="24"/>
          <w:szCs w:val="24"/>
        </w:rPr>
        <w:t xml:space="preserve">effectively </w:t>
      </w:r>
      <w:r w:rsidR="007B78BE" w:rsidRPr="00F703C2">
        <w:rPr>
          <w:sz w:val="24"/>
          <w:szCs w:val="24"/>
        </w:rPr>
        <w:t>i</w:t>
      </w:r>
      <w:r w:rsidR="007C6ABB" w:rsidRPr="00F703C2">
        <w:rPr>
          <w:sz w:val="24"/>
          <w:szCs w:val="24"/>
        </w:rPr>
        <w:t xml:space="preserve">mplement it into primary care. </w:t>
      </w:r>
    </w:p>
    <w:p w14:paraId="506B759F" w14:textId="77777777" w:rsidR="007C6ABB" w:rsidRPr="00F703C2" w:rsidRDefault="007C6ABB" w:rsidP="009A47AB">
      <w:pPr>
        <w:spacing w:after="0" w:line="360" w:lineRule="auto"/>
        <w:jc w:val="both"/>
        <w:rPr>
          <w:i/>
          <w:sz w:val="24"/>
          <w:szCs w:val="24"/>
        </w:rPr>
      </w:pPr>
    </w:p>
    <w:p w14:paraId="458C254F" w14:textId="77777777" w:rsidR="00695613" w:rsidRPr="00F703C2" w:rsidRDefault="00695613" w:rsidP="009A47AB">
      <w:pPr>
        <w:spacing w:after="0" w:line="360" w:lineRule="auto"/>
        <w:jc w:val="both"/>
        <w:rPr>
          <w:i/>
          <w:sz w:val="24"/>
          <w:szCs w:val="24"/>
        </w:rPr>
      </w:pPr>
      <w:r w:rsidRPr="00F703C2">
        <w:rPr>
          <w:i/>
          <w:sz w:val="24"/>
          <w:szCs w:val="24"/>
        </w:rPr>
        <w:t>Conclusion</w:t>
      </w:r>
    </w:p>
    <w:p w14:paraId="2C802BA8" w14:textId="77777777" w:rsidR="00695613" w:rsidRPr="00F703C2" w:rsidRDefault="00695613" w:rsidP="009A47AB">
      <w:pPr>
        <w:spacing w:after="0" w:line="360" w:lineRule="auto"/>
        <w:jc w:val="both"/>
        <w:rPr>
          <w:sz w:val="24"/>
          <w:szCs w:val="24"/>
        </w:rPr>
      </w:pPr>
    </w:p>
    <w:p w14:paraId="4C178B58" w14:textId="3CF5049F" w:rsidR="00263C3B" w:rsidRPr="00F703C2" w:rsidRDefault="00695613" w:rsidP="0099785F">
      <w:pPr>
        <w:spacing w:after="0" w:line="360" w:lineRule="auto"/>
        <w:jc w:val="both"/>
        <w:rPr>
          <w:sz w:val="24"/>
          <w:szCs w:val="24"/>
        </w:rPr>
      </w:pPr>
      <w:r w:rsidRPr="00F703C2">
        <w:rPr>
          <w:sz w:val="24"/>
          <w:szCs w:val="24"/>
        </w:rPr>
        <w:t xml:space="preserve">This study has shown the feasibility of a self-management protocol in </w:t>
      </w:r>
      <w:r w:rsidR="00AF5100" w:rsidRPr="00F703C2">
        <w:rPr>
          <w:sz w:val="24"/>
          <w:szCs w:val="24"/>
        </w:rPr>
        <w:t>an older, at-risk patient group,</w:t>
      </w:r>
      <w:r w:rsidRPr="00F703C2">
        <w:rPr>
          <w:sz w:val="24"/>
          <w:szCs w:val="24"/>
        </w:rPr>
        <w:t xml:space="preserve"> </w:t>
      </w:r>
      <w:r w:rsidR="00AF5100" w:rsidRPr="00F703C2">
        <w:rPr>
          <w:sz w:val="24"/>
          <w:szCs w:val="24"/>
        </w:rPr>
        <w:t xml:space="preserve">with a high proportion following the protocol reasonably closely and reporting their readings accurately. </w:t>
      </w:r>
      <w:r w:rsidR="0029007A" w:rsidRPr="00F703C2">
        <w:rPr>
          <w:sz w:val="24"/>
          <w:szCs w:val="24"/>
        </w:rPr>
        <w:t xml:space="preserve">Patients were willing to make changes to intensify their treatment </w:t>
      </w:r>
      <w:r w:rsidR="002C2FBE" w:rsidRPr="00F703C2">
        <w:rPr>
          <w:sz w:val="24"/>
          <w:szCs w:val="24"/>
        </w:rPr>
        <w:t xml:space="preserve">two-thirds </w:t>
      </w:r>
      <w:r w:rsidR="009C0783" w:rsidRPr="00F703C2">
        <w:rPr>
          <w:sz w:val="24"/>
          <w:szCs w:val="24"/>
        </w:rPr>
        <w:t>of the time but a third</w:t>
      </w:r>
      <w:r w:rsidR="0029007A" w:rsidRPr="00F703C2">
        <w:rPr>
          <w:sz w:val="24"/>
          <w:szCs w:val="24"/>
        </w:rPr>
        <w:t xml:space="preserve"> of treatment changes involved consultation with the GP </w:t>
      </w:r>
      <w:r w:rsidR="0029007A" w:rsidRPr="00F703C2">
        <w:rPr>
          <w:sz w:val="24"/>
          <w:szCs w:val="24"/>
        </w:rPr>
        <w:lastRenderedPageBreak/>
        <w:t>before</w:t>
      </w:r>
      <w:r w:rsidR="000A5EA8" w:rsidRPr="00F703C2">
        <w:rPr>
          <w:sz w:val="24"/>
          <w:szCs w:val="24"/>
        </w:rPr>
        <w:t>hand</w:t>
      </w:r>
      <w:r w:rsidR="0029007A" w:rsidRPr="00F703C2">
        <w:rPr>
          <w:sz w:val="24"/>
          <w:szCs w:val="24"/>
        </w:rPr>
        <w:t xml:space="preserve">, </w:t>
      </w:r>
      <w:r w:rsidR="00321D25" w:rsidRPr="00F703C2">
        <w:rPr>
          <w:sz w:val="24"/>
          <w:szCs w:val="24"/>
        </w:rPr>
        <w:t xml:space="preserve">showing </w:t>
      </w:r>
      <w:r w:rsidR="0029007A" w:rsidRPr="00F703C2">
        <w:rPr>
          <w:sz w:val="24"/>
          <w:szCs w:val="24"/>
        </w:rPr>
        <w:t>communication between the he</w:t>
      </w:r>
      <w:r w:rsidR="00321D25" w:rsidRPr="00F703C2">
        <w:rPr>
          <w:sz w:val="24"/>
          <w:szCs w:val="24"/>
        </w:rPr>
        <w:t xml:space="preserve">alth professional and patient remains essential even for self-management. </w:t>
      </w:r>
      <w:r w:rsidR="00D51A11" w:rsidRPr="00F703C2">
        <w:rPr>
          <w:sz w:val="24"/>
          <w:szCs w:val="24"/>
        </w:rPr>
        <w:t>T</w:t>
      </w:r>
      <w:r w:rsidR="00C0455B" w:rsidRPr="00F703C2">
        <w:rPr>
          <w:sz w:val="24"/>
          <w:szCs w:val="24"/>
        </w:rPr>
        <w:t xml:space="preserve">reatment intensification </w:t>
      </w:r>
      <w:r w:rsidR="00D51A11" w:rsidRPr="00F703C2">
        <w:rPr>
          <w:sz w:val="24"/>
          <w:szCs w:val="24"/>
        </w:rPr>
        <w:t xml:space="preserve">resulting from self-management resulted in similar achieved </w:t>
      </w:r>
      <w:r w:rsidR="00B069E0" w:rsidRPr="00F703C2">
        <w:rPr>
          <w:sz w:val="24"/>
          <w:szCs w:val="24"/>
        </w:rPr>
        <w:t xml:space="preserve">BP </w:t>
      </w:r>
      <w:r w:rsidR="00D51A11" w:rsidRPr="00F703C2">
        <w:rPr>
          <w:sz w:val="24"/>
          <w:szCs w:val="24"/>
        </w:rPr>
        <w:t>t</w:t>
      </w:r>
      <w:r w:rsidR="00E65C38" w:rsidRPr="00F703C2">
        <w:rPr>
          <w:sz w:val="24"/>
          <w:szCs w:val="24"/>
        </w:rPr>
        <w:t>o the intensive group in SPRINT</w:t>
      </w:r>
      <w:r w:rsidR="00D05245" w:rsidRPr="00F703C2">
        <w:rPr>
          <w:sz w:val="24"/>
          <w:szCs w:val="24"/>
        </w:rPr>
        <w:fldChar w:fldCharType="begin">
          <w:fldData xml:space="preserve">PEVuZE5vdGU+PENpdGU+PEF1dGhvcj5Hcm91cDwvQXV0aG9yPjxZZWFyPjIwMTU8L1llYXI+PFJl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MDMtMTY8L3BhZ2VzPjx2b2x1bWU+MzczPC92b2x1bWU+PG51bWJlcj4yMjwv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Hcm91cDwvQXV0aG9yPjxZZWFyPjIwMTU8L1llYXI+PFJl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MDMtMTY8L3BhZ2VzPjx2b2x1bWU+MzczPC92b2x1bWU+PG51bWJlcj4yMjwv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D05245" w:rsidRPr="00F703C2">
        <w:rPr>
          <w:sz w:val="24"/>
          <w:szCs w:val="24"/>
        </w:rPr>
      </w:r>
      <w:r w:rsidR="00D05245" w:rsidRPr="00F703C2">
        <w:rPr>
          <w:sz w:val="24"/>
          <w:szCs w:val="24"/>
        </w:rPr>
        <w:fldChar w:fldCharType="separate"/>
      </w:r>
      <w:r w:rsidR="00CE6ABA" w:rsidRPr="00F703C2">
        <w:rPr>
          <w:i/>
          <w:noProof/>
          <w:sz w:val="24"/>
          <w:szCs w:val="24"/>
          <w:vertAlign w:val="superscript"/>
        </w:rPr>
        <w:t>26</w:t>
      </w:r>
      <w:r w:rsidR="00D05245" w:rsidRPr="00F703C2">
        <w:rPr>
          <w:sz w:val="24"/>
          <w:szCs w:val="24"/>
        </w:rPr>
        <w:fldChar w:fldCharType="end"/>
      </w:r>
      <w:r w:rsidR="00E65C38" w:rsidRPr="00F703C2">
        <w:rPr>
          <w:sz w:val="24"/>
          <w:szCs w:val="24"/>
        </w:rPr>
        <w:t xml:space="preserve"> </w:t>
      </w:r>
      <w:r w:rsidR="00D51A11" w:rsidRPr="00F703C2">
        <w:rPr>
          <w:sz w:val="24"/>
          <w:szCs w:val="24"/>
        </w:rPr>
        <w:t>(</w:t>
      </w:r>
      <w:r w:rsidR="005A79FF" w:rsidRPr="00F703C2">
        <w:rPr>
          <w:sz w:val="24"/>
          <w:szCs w:val="24"/>
        </w:rPr>
        <w:t>Table A1 – Appendix)</w:t>
      </w:r>
      <w:r w:rsidR="00D05245" w:rsidRPr="00F703C2">
        <w:rPr>
          <w:sz w:val="24"/>
          <w:szCs w:val="24"/>
        </w:rPr>
        <w:t>.</w:t>
      </w:r>
      <w:r w:rsidR="00C0455B" w:rsidRPr="00F703C2">
        <w:rPr>
          <w:sz w:val="24"/>
          <w:szCs w:val="24"/>
        </w:rPr>
        <w:t xml:space="preserve"> </w:t>
      </w:r>
    </w:p>
    <w:p w14:paraId="3E499B77" w14:textId="77777777" w:rsidR="00FD3C3B" w:rsidRPr="00F703C2" w:rsidRDefault="00FD3C3B" w:rsidP="0099785F">
      <w:pPr>
        <w:spacing w:after="0" w:line="360" w:lineRule="auto"/>
        <w:jc w:val="both"/>
        <w:rPr>
          <w:sz w:val="24"/>
          <w:szCs w:val="24"/>
        </w:rPr>
      </w:pPr>
    </w:p>
    <w:p w14:paraId="28DDFEAC" w14:textId="1EBF13D1" w:rsidR="00695613" w:rsidRDefault="00717D5B" w:rsidP="007150CC">
      <w:pPr>
        <w:spacing w:after="0" w:line="360" w:lineRule="auto"/>
        <w:jc w:val="both"/>
        <w:rPr>
          <w:sz w:val="24"/>
          <w:szCs w:val="24"/>
        </w:rPr>
      </w:pPr>
      <w:r w:rsidRPr="00F703C2">
        <w:rPr>
          <w:sz w:val="24"/>
          <w:szCs w:val="24"/>
        </w:rPr>
        <w:t>Self-</w:t>
      </w:r>
      <w:r w:rsidR="00D46C5A" w:rsidRPr="00F703C2">
        <w:rPr>
          <w:sz w:val="24"/>
          <w:szCs w:val="24"/>
        </w:rPr>
        <w:t xml:space="preserve">monitoring </w:t>
      </w:r>
      <w:r w:rsidR="00C0455B" w:rsidRPr="00F703C2">
        <w:rPr>
          <w:sz w:val="24"/>
          <w:szCs w:val="24"/>
        </w:rPr>
        <w:t xml:space="preserve">features significantly in best practice guidelines </w:t>
      </w:r>
      <w:r w:rsidR="007024A8" w:rsidRPr="00F703C2">
        <w:rPr>
          <w:sz w:val="24"/>
          <w:szCs w:val="24"/>
        </w:rPr>
        <w:t xml:space="preserve">in </w:t>
      </w:r>
      <w:r w:rsidR="00C0455B" w:rsidRPr="00F703C2">
        <w:rPr>
          <w:sz w:val="24"/>
          <w:szCs w:val="24"/>
        </w:rPr>
        <w:t>the UK</w:t>
      </w:r>
      <w:r w:rsidR="0027181C" w:rsidRPr="00F703C2">
        <w:rPr>
          <w:sz w:val="24"/>
          <w:szCs w:val="24"/>
        </w:rPr>
        <w:fldChar w:fldCharType="begin"/>
      </w:r>
      <w:r w:rsidR="00CE6ABA" w:rsidRPr="00F703C2">
        <w:rPr>
          <w:sz w:val="24"/>
          <w:szCs w:val="24"/>
        </w:rPr>
        <w:instrText xml:space="preserve"> ADDIN EN.CITE &lt;EndNote&gt;&lt;Cite&gt;&lt;Author&gt;NICE.&lt;/Author&gt;&lt;Year&gt;2011&lt;/Year&gt;&lt;RecNum&gt;922&lt;/RecNum&gt;&lt;DisplayText&gt;&lt;style face="italic superscript"&gt;23&lt;/style&gt;&lt;/DisplayText&gt;&lt;record&gt;&lt;rec-number&gt;922&lt;/rec-number&gt;&lt;foreign-keys&gt;&lt;key app="EN" db-id="ff2zrdvfz9ptxoezasbvs924r5p202tpd9wa" timestamp="0"&gt;922&lt;/key&gt;&lt;/foreign-keys&gt;&lt;ref-type name="Web Page"&gt;12&lt;/ref-type&gt;&lt;contributors&gt;&lt;authors&gt;&lt;author&gt;NICE.&lt;/author&gt;&lt;/authors&gt;&lt;/contributors&gt;&lt;titles&gt;&lt;title&gt;Hypertension: Clinical Management of Primary Hypertension in Adults&lt;/title&gt;&lt;/titles&gt;&lt;keywords&gt;&lt;keyword&gt;Aged&lt;/keyword&gt;&lt;keyword&gt;Blood Pressure&lt;/keyword&gt;&lt;keyword&gt;diagnosis&lt;/keyword&gt;&lt;keyword&gt;Hypertension&lt;/keyword&gt;&lt;/keywords&gt;&lt;dates&gt;&lt;year&gt;2011&lt;/year&gt;&lt;/dates&gt;&lt;pub-location&gt;London&lt;/pub-location&gt;&lt;urls&gt;&lt;related-urls&gt;&lt;url&gt;PM:22855971&lt;/url&gt;&lt;/related-urls&gt;&lt;/urls&gt;&lt;/record&gt;&lt;/Cite&gt;&lt;/EndNote&gt;</w:instrText>
      </w:r>
      <w:r w:rsidR="0027181C" w:rsidRPr="00F703C2">
        <w:rPr>
          <w:sz w:val="24"/>
          <w:szCs w:val="24"/>
        </w:rPr>
        <w:fldChar w:fldCharType="separate"/>
      </w:r>
      <w:r w:rsidR="00CE6ABA" w:rsidRPr="00F703C2">
        <w:rPr>
          <w:i/>
          <w:noProof/>
          <w:sz w:val="24"/>
          <w:szCs w:val="24"/>
          <w:vertAlign w:val="superscript"/>
        </w:rPr>
        <w:t>23</w:t>
      </w:r>
      <w:r w:rsidR="0027181C" w:rsidRPr="00F703C2">
        <w:rPr>
          <w:sz w:val="24"/>
          <w:szCs w:val="24"/>
        </w:rPr>
        <w:fldChar w:fldCharType="end"/>
      </w:r>
      <w:r w:rsidR="00C0455B" w:rsidRPr="00F703C2">
        <w:rPr>
          <w:sz w:val="24"/>
          <w:szCs w:val="24"/>
        </w:rPr>
        <w:t xml:space="preserve"> and internationally</w:t>
      </w:r>
      <w:r w:rsidR="004C2F8D" w:rsidRPr="00F703C2">
        <w:rPr>
          <w:sz w:val="24"/>
          <w:szCs w:val="24"/>
        </w:rPr>
        <w:fldChar w:fldCharType="begin">
          <w:fldData xml:space="preserve">PEVuZE5vdGU+PENpdGU+PEF1dGhvcj5NYW5jaWE8L0F1dGhvcj48WWVhcj4yMDEzPC9ZZWFyPjxS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W5jaWE8L0F1dGhvcj48WWVhcj4yMDEzPC9ZZWFyPjxS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4C2F8D" w:rsidRPr="00F703C2">
        <w:rPr>
          <w:sz w:val="24"/>
          <w:szCs w:val="24"/>
        </w:rPr>
      </w:r>
      <w:r w:rsidR="004C2F8D" w:rsidRPr="00F703C2">
        <w:rPr>
          <w:sz w:val="24"/>
          <w:szCs w:val="24"/>
        </w:rPr>
        <w:fldChar w:fldCharType="separate"/>
      </w:r>
      <w:r w:rsidR="00CE6ABA" w:rsidRPr="00F703C2">
        <w:rPr>
          <w:i/>
          <w:noProof/>
          <w:sz w:val="24"/>
          <w:szCs w:val="24"/>
          <w:vertAlign w:val="superscript"/>
        </w:rPr>
        <w:t>27, 31</w:t>
      </w:r>
      <w:r w:rsidR="004C2F8D" w:rsidRPr="00F703C2">
        <w:rPr>
          <w:sz w:val="24"/>
          <w:szCs w:val="24"/>
        </w:rPr>
        <w:fldChar w:fldCharType="end"/>
      </w:r>
      <w:r w:rsidR="00C0455B" w:rsidRPr="00F703C2">
        <w:rPr>
          <w:sz w:val="24"/>
          <w:szCs w:val="24"/>
        </w:rPr>
        <w:t xml:space="preserve"> and is becoming a routine part of hypertension management in primary care.</w:t>
      </w:r>
      <w:r w:rsidR="0027181C" w:rsidRPr="00F703C2">
        <w:rPr>
          <w:sz w:val="24"/>
          <w:szCs w:val="24"/>
        </w:rPr>
        <w:fldChar w:fldCharType="begin">
          <w:fldData xml:space="preserve">PEVuZE5vdGU+PENpdGU+PEF1dGhvcj5NY01hbnVzPC9BdXRob3I+PFllYXI+MjAxNDwvWWVhcj48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NY01hbnVzPC9BdXRob3I+PFllYXI+MjAxNDwvWWVhcj48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27181C" w:rsidRPr="00F703C2">
        <w:rPr>
          <w:sz w:val="24"/>
          <w:szCs w:val="24"/>
        </w:rPr>
      </w:r>
      <w:r w:rsidR="0027181C" w:rsidRPr="00F703C2">
        <w:rPr>
          <w:sz w:val="24"/>
          <w:szCs w:val="24"/>
        </w:rPr>
        <w:fldChar w:fldCharType="separate"/>
      </w:r>
      <w:r w:rsidR="00CE6ABA" w:rsidRPr="00F703C2">
        <w:rPr>
          <w:i/>
          <w:noProof/>
          <w:sz w:val="24"/>
          <w:szCs w:val="24"/>
          <w:vertAlign w:val="superscript"/>
        </w:rPr>
        <w:t>32</w:t>
      </w:r>
      <w:r w:rsidR="0027181C" w:rsidRPr="00F703C2">
        <w:rPr>
          <w:sz w:val="24"/>
          <w:szCs w:val="24"/>
        </w:rPr>
        <w:fldChar w:fldCharType="end"/>
      </w:r>
      <w:r w:rsidR="00C0455B" w:rsidRPr="00F703C2">
        <w:rPr>
          <w:sz w:val="24"/>
          <w:szCs w:val="24"/>
        </w:rPr>
        <w:t xml:space="preserve"> However there are inconsistencies in how it is measured and how patients </w:t>
      </w:r>
      <w:r w:rsidRPr="00F703C2">
        <w:rPr>
          <w:sz w:val="24"/>
          <w:szCs w:val="24"/>
        </w:rPr>
        <w:t xml:space="preserve">report </w:t>
      </w:r>
      <w:r w:rsidR="00C0455B" w:rsidRPr="00F703C2">
        <w:rPr>
          <w:sz w:val="24"/>
          <w:szCs w:val="24"/>
        </w:rPr>
        <w:t xml:space="preserve">readings to GPs. </w:t>
      </w:r>
      <w:r w:rsidR="007D7C01" w:rsidRPr="00F703C2">
        <w:rPr>
          <w:sz w:val="24"/>
          <w:szCs w:val="24"/>
        </w:rPr>
        <w:t xml:space="preserve">A recent individual patient data analysis on self-monitoring of hypertension highlighted the importance of </w:t>
      </w:r>
      <w:r w:rsidR="009672C2" w:rsidRPr="00F703C2">
        <w:rPr>
          <w:sz w:val="24"/>
          <w:szCs w:val="24"/>
        </w:rPr>
        <w:t>professional support in achieving reductions in BP.</w:t>
      </w:r>
      <w:r w:rsidR="00257181" w:rsidRPr="00F703C2">
        <w:rPr>
          <w:sz w:val="24"/>
          <w:szCs w:val="24"/>
        </w:rPr>
        <w:fldChar w:fldCharType="begin">
          <w:fldData xml:space="preserve">PEVuZE5vdGU+PENpdGU+PEF1dGhvcj5UdWNrZXI8L0F1dGhvcj48WWVhcj4yMDE3PC9ZZWFyPjxS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jM4OTwvcGFnZXM+PHZvbHVtZT4xNDwvdm9sdW1lPjxudW1i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</w:fldData>
        </w:fldChar>
      </w:r>
      <w:r w:rsidR="00CE6ABA" w:rsidRPr="00F703C2">
        <w:rPr>
          <w:sz w:val="24"/>
          <w:szCs w:val="24"/>
        </w:rPr>
        <w:instrText xml:space="preserve"> ADDIN EN.CITE </w:instrText>
      </w:r>
      <w:r w:rsidR="00CE6ABA" w:rsidRPr="00F703C2">
        <w:rPr>
          <w:sz w:val="24"/>
          <w:szCs w:val="24"/>
        </w:rPr>
        <w:fldChar w:fldCharType="begin">
          <w:fldData xml:space="preserve">PEVuZE5vdGU+PENpdGU+PEF1dGhvcj5UdWNrZXI8L0F1dGhvcj48WWVhcj4yMDE3PC9ZZWFyPjxS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</w:fldData>
        </w:fldChar>
      </w:r>
      <w:r w:rsidR="00CE6ABA" w:rsidRPr="00F703C2">
        <w:rPr>
          <w:sz w:val="24"/>
          <w:szCs w:val="24"/>
        </w:rPr>
        <w:instrText xml:space="preserve"> ADDIN EN.CITE.DATA </w:instrText>
      </w:r>
      <w:r w:rsidR="00CE6ABA" w:rsidRPr="00F703C2">
        <w:rPr>
          <w:sz w:val="24"/>
          <w:szCs w:val="24"/>
        </w:rPr>
      </w:r>
      <w:r w:rsidR="00CE6ABA" w:rsidRPr="00F703C2">
        <w:rPr>
          <w:sz w:val="24"/>
          <w:szCs w:val="24"/>
        </w:rPr>
        <w:fldChar w:fldCharType="end"/>
      </w:r>
      <w:r w:rsidR="00257181" w:rsidRPr="00F703C2">
        <w:rPr>
          <w:sz w:val="24"/>
          <w:szCs w:val="24"/>
        </w:rPr>
      </w:r>
      <w:r w:rsidR="00257181" w:rsidRPr="00F703C2">
        <w:rPr>
          <w:sz w:val="24"/>
          <w:szCs w:val="24"/>
        </w:rPr>
        <w:fldChar w:fldCharType="separate"/>
      </w:r>
      <w:r w:rsidR="00CE6ABA" w:rsidRPr="00F703C2">
        <w:rPr>
          <w:i/>
          <w:noProof/>
          <w:sz w:val="24"/>
          <w:szCs w:val="24"/>
          <w:vertAlign w:val="superscript"/>
        </w:rPr>
        <w:t>33</w:t>
      </w:r>
      <w:r w:rsidR="00257181" w:rsidRPr="00F703C2">
        <w:rPr>
          <w:sz w:val="24"/>
          <w:szCs w:val="24"/>
        </w:rPr>
        <w:fldChar w:fldCharType="end"/>
      </w:r>
      <w:r w:rsidR="007D7C01" w:rsidRPr="00F703C2">
        <w:rPr>
          <w:sz w:val="24"/>
          <w:szCs w:val="24"/>
        </w:rPr>
        <w:t xml:space="preserve"> </w:t>
      </w:r>
      <w:r w:rsidR="00EA5756" w:rsidRPr="00F703C2">
        <w:rPr>
          <w:sz w:val="24"/>
          <w:szCs w:val="24"/>
        </w:rPr>
        <w:t>T</w:t>
      </w:r>
      <w:r w:rsidR="0063042C" w:rsidRPr="00F703C2">
        <w:rPr>
          <w:sz w:val="24"/>
          <w:szCs w:val="24"/>
        </w:rPr>
        <w:t xml:space="preserve">he self-management </w:t>
      </w:r>
      <w:r w:rsidR="00EA5756" w:rsidRPr="00F703C2">
        <w:rPr>
          <w:sz w:val="24"/>
          <w:szCs w:val="24"/>
        </w:rPr>
        <w:t xml:space="preserve">intervention here features </w:t>
      </w:r>
      <w:r w:rsidR="0063042C" w:rsidRPr="00F703C2">
        <w:rPr>
          <w:sz w:val="24"/>
          <w:szCs w:val="24"/>
        </w:rPr>
        <w:t>a structured training programme and a clear, specific algorithm for patients to follow.</w:t>
      </w:r>
      <w:r w:rsidR="00DA20FF" w:rsidRPr="00F703C2">
        <w:rPr>
          <w:sz w:val="24"/>
          <w:szCs w:val="24"/>
        </w:rPr>
        <w:t xml:space="preserve"> Further implementation work is needed to adapt the</w:t>
      </w:r>
      <w:r w:rsidR="00125403" w:rsidRPr="00F703C2">
        <w:rPr>
          <w:sz w:val="24"/>
          <w:szCs w:val="24"/>
        </w:rPr>
        <w:t>se</w:t>
      </w:r>
      <w:r w:rsidR="00DA20FF" w:rsidRPr="00F703C2">
        <w:rPr>
          <w:sz w:val="24"/>
          <w:szCs w:val="24"/>
        </w:rPr>
        <w:t xml:space="preserve"> trial materials </w:t>
      </w:r>
      <w:r w:rsidR="00125403" w:rsidRPr="00F703C2">
        <w:rPr>
          <w:sz w:val="24"/>
          <w:szCs w:val="24"/>
        </w:rPr>
        <w:t>and the intervention training</w:t>
      </w:r>
      <w:r w:rsidR="00DA20FF" w:rsidRPr="00F703C2">
        <w:rPr>
          <w:sz w:val="24"/>
          <w:szCs w:val="24"/>
        </w:rPr>
        <w:t xml:space="preserve"> for delivery by practice nurses </w:t>
      </w:r>
      <w:r w:rsidR="00B40D31" w:rsidRPr="00F703C2">
        <w:rPr>
          <w:sz w:val="24"/>
          <w:szCs w:val="24"/>
        </w:rPr>
        <w:t>or other</w:t>
      </w:r>
      <w:r w:rsidR="00125403" w:rsidRPr="00F703C2">
        <w:rPr>
          <w:sz w:val="24"/>
          <w:szCs w:val="24"/>
        </w:rPr>
        <w:t xml:space="preserve"> general practice staff.</w:t>
      </w:r>
      <w:r w:rsidR="00125403" w:rsidRPr="00F703C2">
        <w:t xml:space="preserve"> </w:t>
      </w:r>
      <w:r w:rsidR="00EA5756" w:rsidRPr="00F703C2">
        <w:t>Self-management of hypertension is effective and</w:t>
      </w:r>
      <w:r w:rsidR="007150CC" w:rsidRPr="00F703C2">
        <w:t xml:space="preserve"> </w:t>
      </w:r>
      <w:r w:rsidR="00EA5756" w:rsidRPr="00F703C2">
        <w:t xml:space="preserve">feasible. </w:t>
      </w:r>
      <w:r w:rsidR="00125403" w:rsidRPr="00F703C2">
        <w:rPr>
          <w:sz w:val="24"/>
          <w:szCs w:val="24"/>
        </w:rPr>
        <w:t xml:space="preserve">Standardising this </w:t>
      </w:r>
      <w:r w:rsidR="009E4B86" w:rsidRPr="00F703C2">
        <w:rPr>
          <w:sz w:val="24"/>
          <w:szCs w:val="24"/>
        </w:rPr>
        <w:t xml:space="preserve">intervention on a wider scale with delivery by clinical staff not researchers </w:t>
      </w:r>
      <w:r w:rsidR="00125403" w:rsidRPr="00F703C2">
        <w:rPr>
          <w:sz w:val="24"/>
          <w:szCs w:val="24"/>
        </w:rPr>
        <w:t>will allow</w:t>
      </w:r>
      <w:r w:rsidR="009E4B86" w:rsidRPr="00F703C2">
        <w:rPr>
          <w:sz w:val="24"/>
          <w:szCs w:val="24"/>
        </w:rPr>
        <w:t xml:space="preserve"> the full potential of self-</w:t>
      </w:r>
      <w:r w:rsidR="00125403" w:rsidRPr="00F703C2">
        <w:rPr>
          <w:sz w:val="24"/>
          <w:szCs w:val="24"/>
        </w:rPr>
        <w:t>monitoring and self-management</w:t>
      </w:r>
      <w:r w:rsidR="009E4B86" w:rsidRPr="00F703C2">
        <w:rPr>
          <w:sz w:val="24"/>
          <w:szCs w:val="24"/>
        </w:rPr>
        <w:t xml:space="preserve"> to be available to the wider hypertensive population.</w:t>
      </w:r>
      <w:r w:rsidR="00226A5A">
        <w:rPr>
          <w:sz w:val="24"/>
          <w:szCs w:val="24"/>
        </w:rPr>
        <w:t xml:space="preserve"> </w:t>
      </w:r>
      <w:r w:rsidR="009E4B86">
        <w:rPr>
          <w:sz w:val="24"/>
          <w:szCs w:val="24"/>
        </w:rPr>
        <w:t xml:space="preserve"> </w:t>
      </w:r>
      <w:r w:rsidR="00226A5A">
        <w:rPr>
          <w:sz w:val="24"/>
          <w:szCs w:val="24"/>
        </w:rPr>
        <w:t xml:space="preserve"> </w:t>
      </w:r>
    </w:p>
    <w:p w14:paraId="4AC14B38" w14:textId="77777777" w:rsidR="009F0C48" w:rsidRDefault="009F0C48" w:rsidP="007150CC">
      <w:pPr>
        <w:jc w:val="both"/>
        <w:rPr>
          <w:sz w:val="24"/>
          <w:szCs w:val="24"/>
        </w:rPr>
      </w:pPr>
    </w:p>
    <w:p w14:paraId="42D12BB0" w14:textId="77777777" w:rsidR="009F0C48" w:rsidRPr="009F0C48" w:rsidRDefault="009F0C48" w:rsidP="009F0C48">
      <w:pPr>
        <w:rPr>
          <w:b/>
          <w:sz w:val="24"/>
          <w:szCs w:val="24"/>
        </w:rPr>
      </w:pPr>
      <w:r w:rsidRPr="009F0C48">
        <w:rPr>
          <w:b/>
          <w:sz w:val="24"/>
          <w:szCs w:val="24"/>
        </w:rPr>
        <w:t>Acknowledgements</w:t>
      </w:r>
    </w:p>
    <w:p w14:paraId="6D85E870" w14:textId="64CFD7D0" w:rsidR="009F0C48" w:rsidRPr="009F0C48" w:rsidRDefault="004338A0" w:rsidP="00410CF5">
      <w:pPr>
        <w:spacing w:line="360" w:lineRule="auto"/>
        <w:jc w:val="both"/>
        <w:rPr>
          <w:sz w:val="24"/>
          <w:szCs w:val="24"/>
        </w:rPr>
      </w:pPr>
      <w:r>
        <w:rPr>
          <w:sz w:val="24"/>
          <w:szCs w:val="24"/>
        </w:rPr>
        <w:t xml:space="preserve">Roger </w:t>
      </w:r>
      <w:r w:rsidRPr="004338A0">
        <w:rPr>
          <w:sz w:val="24"/>
          <w:szCs w:val="24"/>
        </w:rPr>
        <w:t>Holder, Emeritus Hea</w:t>
      </w:r>
      <w:r>
        <w:rPr>
          <w:sz w:val="24"/>
          <w:szCs w:val="24"/>
        </w:rPr>
        <w:t xml:space="preserve">d of Statistics in Primary Care </w:t>
      </w:r>
      <w:r w:rsidRPr="004338A0">
        <w:rPr>
          <w:sz w:val="24"/>
          <w:szCs w:val="24"/>
        </w:rPr>
        <w:t>in (University of Bi</w:t>
      </w:r>
      <w:r>
        <w:rPr>
          <w:sz w:val="24"/>
          <w:szCs w:val="24"/>
        </w:rPr>
        <w:t xml:space="preserve">rmingham), who was the original </w:t>
      </w:r>
      <w:r w:rsidRPr="004338A0">
        <w:rPr>
          <w:sz w:val="24"/>
          <w:szCs w:val="24"/>
        </w:rPr>
        <w:t>trial statistician b</w:t>
      </w:r>
      <w:r>
        <w:rPr>
          <w:sz w:val="24"/>
          <w:szCs w:val="24"/>
        </w:rPr>
        <w:t xml:space="preserve">efore handing over to Dr Haque. </w:t>
      </w:r>
      <w:r w:rsidRPr="004338A0">
        <w:rPr>
          <w:sz w:val="24"/>
          <w:szCs w:val="24"/>
        </w:rPr>
        <w:t>Nicki Spillman and Ber</w:t>
      </w:r>
      <w:r>
        <w:rPr>
          <w:sz w:val="24"/>
          <w:szCs w:val="24"/>
        </w:rPr>
        <w:t xml:space="preserve">yl Caswell for their input into </w:t>
      </w:r>
      <w:r w:rsidRPr="004338A0">
        <w:rPr>
          <w:sz w:val="24"/>
          <w:szCs w:val="24"/>
        </w:rPr>
        <w:t xml:space="preserve">the </w:t>
      </w:r>
      <w:r>
        <w:rPr>
          <w:sz w:val="24"/>
          <w:szCs w:val="24"/>
        </w:rPr>
        <w:t xml:space="preserve">Steering Group as Voluntary Lay </w:t>
      </w:r>
      <w:r w:rsidRPr="004338A0">
        <w:rPr>
          <w:sz w:val="24"/>
          <w:szCs w:val="24"/>
        </w:rPr>
        <w:t>Representati</w:t>
      </w:r>
      <w:r>
        <w:rPr>
          <w:sz w:val="24"/>
          <w:szCs w:val="24"/>
        </w:rPr>
        <w:t xml:space="preserve">ves. </w:t>
      </w:r>
      <w:r w:rsidRPr="004338A0">
        <w:rPr>
          <w:sz w:val="24"/>
          <w:szCs w:val="24"/>
        </w:rPr>
        <w:t>The Primar</w:t>
      </w:r>
      <w:r>
        <w:rPr>
          <w:sz w:val="24"/>
          <w:szCs w:val="24"/>
        </w:rPr>
        <w:t xml:space="preserve">y Care Research Network Central </w:t>
      </w:r>
      <w:r w:rsidRPr="004338A0">
        <w:rPr>
          <w:sz w:val="24"/>
          <w:szCs w:val="24"/>
        </w:rPr>
        <w:t>England (specif</w:t>
      </w:r>
      <w:r>
        <w:rPr>
          <w:sz w:val="24"/>
          <w:szCs w:val="24"/>
        </w:rPr>
        <w:t xml:space="preserve">ically Mrs Ros Salter, Ms Jenny </w:t>
      </w:r>
      <w:r w:rsidRPr="004338A0">
        <w:rPr>
          <w:sz w:val="24"/>
          <w:szCs w:val="24"/>
        </w:rPr>
        <w:t>Stevens, Ms Jenny T</w:t>
      </w:r>
      <w:r>
        <w:rPr>
          <w:sz w:val="24"/>
          <w:szCs w:val="24"/>
        </w:rPr>
        <w:t xml:space="preserve">itley, Prof Jeremy Dale, Ms Sue </w:t>
      </w:r>
      <w:r w:rsidRPr="004338A0">
        <w:rPr>
          <w:sz w:val="24"/>
          <w:szCs w:val="24"/>
        </w:rPr>
        <w:t>Elwell, and Dr M</w:t>
      </w:r>
      <w:r>
        <w:rPr>
          <w:sz w:val="24"/>
          <w:szCs w:val="24"/>
        </w:rPr>
        <w:t xml:space="preserve">ark Porcheret) and Primary Care </w:t>
      </w:r>
      <w:r w:rsidRPr="004338A0">
        <w:rPr>
          <w:sz w:val="24"/>
          <w:szCs w:val="24"/>
        </w:rPr>
        <w:t>Research Network E</w:t>
      </w:r>
      <w:r>
        <w:rPr>
          <w:sz w:val="24"/>
          <w:szCs w:val="24"/>
        </w:rPr>
        <w:t xml:space="preserve">ast of England (specifically Ms </w:t>
      </w:r>
      <w:r w:rsidRPr="004338A0">
        <w:rPr>
          <w:sz w:val="24"/>
          <w:szCs w:val="24"/>
        </w:rPr>
        <w:t>Camilla Croucher, a</w:t>
      </w:r>
      <w:r>
        <w:rPr>
          <w:sz w:val="24"/>
          <w:szCs w:val="24"/>
        </w:rPr>
        <w:t xml:space="preserve">nd Dr Jonathan Graffy), none of </w:t>
      </w:r>
      <w:r w:rsidRPr="004338A0">
        <w:rPr>
          <w:sz w:val="24"/>
          <w:szCs w:val="24"/>
        </w:rPr>
        <w:t>whom received compensation.</w:t>
      </w:r>
      <w:r>
        <w:rPr>
          <w:sz w:val="24"/>
          <w:szCs w:val="24"/>
        </w:rPr>
        <w:t xml:space="preserve"> </w:t>
      </w:r>
      <w:r w:rsidR="009F0C48" w:rsidRPr="009F0C48">
        <w:rPr>
          <w:sz w:val="24"/>
          <w:szCs w:val="24"/>
        </w:rPr>
        <w:t>The authors would like to acknowledge their contribution to this work. We would like to acknowledge the input of participating patients, practices, and the NIHR Clinical Research network, without whom this research would not be possible.</w:t>
      </w:r>
      <w:r w:rsidR="00416064" w:rsidRPr="00416064">
        <w:t xml:space="preserve"> </w:t>
      </w:r>
      <w:r w:rsidR="00416064" w:rsidRPr="00416064">
        <w:rPr>
          <w:sz w:val="24"/>
          <w:szCs w:val="24"/>
        </w:rPr>
        <w:t>The views expressed are those of the authors and not necessarily those of the NHS, the N</w:t>
      </w:r>
      <w:r w:rsidR="00416064">
        <w:rPr>
          <w:sz w:val="24"/>
          <w:szCs w:val="24"/>
        </w:rPr>
        <w:t>IHR or the Department of Health</w:t>
      </w:r>
      <w:r w:rsidR="00416064" w:rsidRPr="00416064">
        <w:rPr>
          <w:sz w:val="24"/>
          <w:szCs w:val="24"/>
        </w:rPr>
        <w:t>.</w:t>
      </w:r>
    </w:p>
    <w:p w14:paraId="300A76B7" w14:textId="77777777" w:rsidR="00403000" w:rsidRDefault="00403000" w:rsidP="008F18E9">
      <w:pPr>
        <w:spacing w:after="0" w:line="360" w:lineRule="auto"/>
        <w:jc w:val="center"/>
        <w:rPr>
          <w:b/>
        </w:rPr>
      </w:pPr>
    </w:p>
    <w:p w14:paraId="3BFA70A7" w14:textId="2B748476" w:rsidR="00D36587" w:rsidRPr="0037134F" w:rsidRDefault="0037134F" w:rsidP="008F18E9">
      <w:pPr>
        <w:spacing w:after="0" w:line="360" w:lineRule="auto"/>
        <w:jc w:val="center"/>
        <w:rPr>
          <w:b/>
        </w:rPr>
      </w:pPr>
      <w:r w:rsidRPr="0037134F">
        <w:rPr>
          <w:b/>
        </w:rPr>
        <w:lastRenderedPageBreak/>
        <w:t>References</w:t>
      </w:r>
    </w:p>
    <w:p w14:paraId="47BA00B6" w14:textId="77777777" w:rsidR="00CE6ABA" w:rsidRPr="00CE6ABA" w:rsidRDefault="00325561" w:rsidP="008F18E9">
      <w:pPr>
        <w:pStyle w:val="EndNoteBibliography"/>
        <w:spacing w:after="0" w:line="360" w:lineRule="auto"/>
        <w:ind w:left="720" w:hanging="720"/>
      </w:pPr>
      <w:r>
        <w:fldChar w:fldCharType="begin"/>
      </w:r>
      <w:r>
        <w:instrText xml:space="preserve"> ADDIN EN.REFLIST </w:instrText>
      </w:r>
      <w:r>
        <w:fldChar w:fldCharType="separate"/>
      </w:r>
      <w:r w:rsidR="00CE6ABA" w:rsidRPr="00CE6ABA">
        <w:t xml:space="preserve">[1] Ward, A. M., Takahashi, O., Stevens, R., and Heneghan, C. (2012) Home measurement of blood pressure and cardiovascular disease: systematic review and meta-analysis of prospective studies, </w:t>
      </w:r>
      <w:r w:rsidR="00CE6ABA" w:rsidRPr="00CE6ABA">
        <w:rPr>
          <w:i/>
        </w:rPr>
        <w:t>Journal of hypertension</w:t>
      </w:r>
      <w:r w:rsidR="00CE6ABA" w:rsidRPr="00CE6ABA">
        <w:t xml:space="preserve"> </w:t>
      </w:r>
      <w:r w:rsidR="00CE6ABA" w:rsidRPr="00CE6ABA">
        <w:rPr>
          <w:i/>
        </w:rPr>
        <w:t>30</w:t>
      </w:r>
      <w:r w:rsidR="00CE6ABA" w:rsidRPr="00CE6ABA">
        <w:t>, 449-456.</w:t>
      </w:r>
    </w:p>
    <w:p w14:paraId="7264E4B2" w14:textId="77777777" w:rsidR="00CE6ABA" w:rsidRPr="00CE6ABA" w:rsidRDefault="00CE6ABA" w:rsidP="008F18E9">
      <w:pPr>
        <w:pStyle w:val="EndNoteBibliography"/>
        <w:spacing w:after="0" w:line="360" w:lineRule="auto"/>
        <w:ind w:left="720" w:hanging="720"/>
      </w:pPr>
      <w:r w:rsidRPr="00CE6ABA">
        <w:t xml:space="preserve">[2] Baral-Grant, S., Haque, M. S., Nouwen, A., Greenfield, S. M., and McManus, R. J. (2012) Self-Monitoring of Blood Pressure in Hypertension: A UK Primary Care Survey, </w:t>
      </w:r>
      <w:r w:rsidRPr="00CE6ABA">
        <w:rPr>
          <w:i/>
        </w:rPr>
        <w:t>Int J Hypertens</w:t>
      </w:r>
      <w:r w:rsidRPr="00CE6ABA">
        <w:t xml:space="preserve"> </w:t>
      </w:r>
      <w:r w:rsidRPr="00CE6ABA">
        <w:rPr>
          <w:i/>
        </w:rPr>
        <w:t>2012</w:t>
      </w:r>
      <w:r w:rsidRPr="00CE6ABA">
        <w:t>, 582068.</w:t>
      </w:r>
    </w:p>
    <w:p w14:paraId="3094B138" w14:textId="77777777" w:rsidR="00CE6ABA" w:rsidRPr="00CE6ABA" w:rsidRDefault="00CE6ABA" w:rsidP="008F18E9">
      <w:pPr>
        <w:pStyle w:val="EndNoteBibliography"/>
        <w:spacing w:after="0" w:line="360" w:lineRule="auto"/>
        <w:ind w:left="720" w:hanging="720"/>
      </w:pPr>
      <w:r w:rsidRPr="00CE6ABA">
        <w:t xml:space="preserve">[3] Fletcher, B. R., Hinton, L., Bray, E. P., Hayen, A., Hobbs, F. R., Mant, J., Potter, J. F., and McManus, R. J. (2016) Self-monitoring blood pressure in patients with hypertension: an internet-based survey of UK GPs, </w:t>
      </w:r>
      <w:r w:rsidRPr="00CE6ABA">
        <w:rPr>
          <w:i/>
        </w:rPr>
        <w:t>The British journal of general practice : the journal of the Royal College of General Practitioners</w:t>
      </w:r>
      <w:r w:rsidRPr="00CE6ABA">
        <w:t xml:space="preserve"> </w:t>
      </w:r>
      <w:r w:rsidRPr="00CE6ABA">
        <w:rPr>
          <w:i/>
        </w:rPr>
        <w:t>66</w:t>
      </w:r>
      <w:r w:rsidRPr="00CE6ABA">
        <w:t>, e831-e837.</w:t>
      </w:r>
    </w:p>
    <w:p w14:paraId="4338C07F" w14:textId="77777777" w:rsidR="00CE6ABA" w:rsidRPr="00CE6ABA" w:rsidRDefault="00CE6ABA" w:rsidP="008F18E9">
      <w:pPr>
        <w:pStyle w:val="EndNoteBibliography"/>
        <w:spacing w:after="0" w:line="360" w:lineRule="auto"/>
        <w:ind w:left="720" w:hanging="720"/>
      </w:pPr>
      <w:r w:rsidRPr="00CE6ABA">
        <w:t xml:space="preserve">[4] Bray, E. P., Jones, M. I., Banting, M., Greenfield, S., Hobbs, F. D., Little, P., Williams, B., and McManus, R. J. (2015) Performance and persistence of a blood pressure self-management intervention: telemonitoring and self-management in hypertension (TASMINH2) trial, </w:t>
      </w:r>
      <w:r w:rsidRPr="00CE6ABA">
        <w:rPr>
          <w:i/>
        </w:rPr>
        <w:t>Journal of human hypertension</w:t>
      </w:r>
      <w:r w:rsidRPr="00CE6ABA">
        <w:t xml:space="preserve"> </w:t>
      </w:r>
      <w:r w:rsidRPr="00CE6ABA">
        <w:rPr>
          <w:i/>
        </w:rPr>
        <w:t>29</w:t>
      </w:r>
      <w:r w:rsidRPr="00CE6ABA">
        <w:t>, 436-441.</w:t>
      </w:r>
    </w:p>
    <w:p w14:paraId="50AB16B0" w14:textId="77777777" w:rsidR="00CE6ABA" w:rsidRPr="00CE6ABA" w:rsidRDefault="00CE6ABA" w:rsidP="008F18E9">
      <w:pPr>
        <w:pStyle w:val="EndNoteBibliography"/>
        <w:spacing w:after="0" w:line="360" w:lineRule="auto"/>
        <w:ind w:left="720" w:hanging="720"/>
      </w:pPr>
      <w:r w:rsidRPr="00CE6ABA">
        <w:t xml:space="preserve">[5] Crowley, M. J., Smith, V. A., Olsen, M. K., Danus, S., Oddone, E. Z., Bosworth, H. B., and Powers, B. J. (2011) Treatment intensification in a hypertension telemanagement trial: clinical inertia or good clinical judgment?, </w:t>
      </w:r>
      <w:r w:rsidRPr="00CE6ABA">
        <w:rPr>
          <w:i/>
        </w:rPr>
        <w:t>Hypertension</w:t>
      </w:r>
      <w:r w:rsidRPr="00CE6ABA">
        <w:t xml:space="preserve"> </w:t>
      </w:r>
      <w:r w:rsidRPr="00CE6ABA">
        <w:rPr>
          <w:i/>
        </w:rPr>
        <w:t>58</w:t>
      </w:r>
      <w:r w:rsidRPr="00CE6ABA">
        <w:t>, 552-558.</w:t>
      </w:r>
    </w:p>
    <w:p w14:paraId="2000AABA" w14:textId="77777777" w:rsidR="00CE6ABA" w:rsidRPr="00CE6ABA" w:rsidRDefault="00CE6ABA" w:rsidP="008F18E9">
      <w:pPr>
        <w:pStyle w:val="EndNoteBibliography"/>
        <w:spacing w:after="0" w:line="360" w:lineRule="auto"/>
        <w:ind w:left="720" w:hanging="720"/>
      </w:pPr>
      <w:r w:rsidRPr="00CE6ABA">
        <w:t xml:space="preserve">[6] McManus, R. J., Mant, J., Bray, E. P., Holder, R., Jones, M. I., Greenfield, S., Kaambwa, B., Banting, M., Bryan, S., Little, P., Williams, B., and Hobbs, F. D. (2010) Telemonitoring and self-management in the control of hypertension (TASMINH2): a randomised controlled trial, </w:t>
      </w:r>
      <w:r w:rsidRPr="00CE6ABA">
        <w:rPr>
          <w:i/>
        </w:rPr>
        <w:t>Lancet</w:t>
      </w:r>
      <w:r w:rsidRPr="00CE6ABA">
        <w:t xml:space="preserve"> </w:t>
      </w:r>
      <w:r w:rsidRPr="00CE6ABA">
        <w:rPr>
          <w:i/>
        </w:rPr>
        <w:t>376</w:t>
      </w:r>
      <w:r w:rsidRPr="00CE6ABA">
        <w:t>, 163-172.</w:t>
      </w:r>
    </w:p>
    <w:p w14:paraId="4BC251E3" w14:textId="77777777" w:rsidR="00CE6ABA" w:rsidRPr="00CE6ABA" w:rsidRDefault="00CE6ABA" w:rsidP="008F18E9">
      <w:pPr>
        <w:pStyle w:val="EndNoteBibliography"/>
        <w:spacing w:after="0" w:line="360" w:lineRule="auto"/>
        <w:ind w:left="720" w:hanging="720"/>
      </w:pPr>
      <w:r w:rsidRPr="00CE6ABA">
        <w:t xml:space="preserve">[7] McManus, R. J., Mant, J., Haque, M. S., Bray, E. P., Bryan, S., Greenfield, S. M., Jones, M. I., Jowett, S., Little, P., Penaloza, C., Schwartz, C., Shackleford, H., Shovelton, C., Varghese, J., Williams, B., and Hobbs, F. D. (2014) Effect of self-monitoring and medication self-titration on systolic blood pressure in hypertensive patients at high risk of cardiovascular disease: the TASMIN-SR randomized clinical trial, </w:t>
      </w:r>
      <w:r w:rsidRPr="00CE6ABA">
        <w:rPr>
          <w:i/>
        </w:rPr>
        <w:t>JAMA : the journal of the American Medical Association</w:t>
      </w:r>
      <w:r w:rsidRPr="00CE6ABA">
        <w:t xml:space="preserve"> </w:t>
      </w:r>
      <w:r w:rsidRPr="00CE6ABA">
        <w:rPr>
          <w:i/>
        </w:rPr>
        <w:t>312</w:t>
      </w:r>
      <w:r w:rsidRPr="00CE6ABA">
        <w:t>, 799-808.</w:t>
      </w:r>
    </w:p>
    <w:p w14:paraId="200ECDB6" w14:textId="77777777" w:rsidR="00CE6ABA" w:rsidRPr="00CE6ABA" w:rsidRDefault="00CE6ABA" w:rsidP="008F18E9">
      <w:pPr>
        <w:pStyle w:val="EndNoteBibliography"/>
        <w:spacing w:after="0" w:line="360" w:lineRule="auto"/>
        <w:ind w:left="720" w:hanging="720"/>
      </w:pPr>
      <w:r w:rsidRPr="00CE6ABA">
        <w:t xml:space="preserve">[8] O'Brien, C., Bray, E. P., Bryan, S., Greenfield, S. M., Haque, M. S., Hobbs, F. D., Jones, M. I., Jowett, S., Kaambwa, B., Little, P., Mant, J., Penaloza, C., Schwartz, C., Shackleford, H., Varghese, J., Williams, B., and McManus, R. J. (2013) Targets and self-management for the control of blood pressure in stroke and at risk groups (TASMIN-SR): protocol for a randomised controlled trial, </w:t>
      </w:r>
      <w:r w:rsidRPr="00CE6ABA">
        <w:rPr>
          <w:i/>
        </w:rPr>
        <w:t>BMC cardiovascular disorders</w:t>
      </w:r>
      <w:r w:rsidRPr="00CE6ABA">
        <w:t xml:space="preserve"> </w:t>
      </w:r>
      <w:r w:rsidRPr="00CE6ABA">
        <w:rPr>
          <w:i/>
        </w:rPr>
        <w:t>13</w:t>
      </w:r>
      <w:r w:rsidRPr="00CE6ABA">
        <w:t>, 21.</w:t>
      </w:r>
    </w:p>
    <w:p w14:paraId="5B995571" w14:textId="77777777" w:rsidR="00CE6ABA" w:rsidRPr="00CE6ABA" w:rsidRDefault="00CE6ABA" w:rsidP="008F18E9">
      <w:pPr>
        <w:pStyle w:val="EndNoteBibliography"/>
        <w:spacing w:after="0" w:line="360" w:lineRule="auto"/>
        <w:ind w:left="720" w:hanging="720"/>
      </w:pPr>
      <w:r w:rsidRPr="00CE6ABA">
        <w:lastRenderedPageBreak/>
        <w:t xml:space="preserve">[9] Stergiou, G. S., Giovas, P. P., Gkinos, C. P., and Patouras, J. D. (2007) Validation of the Microlife WatchBP Home device for self home blood pressure measurement according to the International Protocol, </w:t>
      </w:r>
      <w:r w:rsidRPr="00CE6ABA">
        <w:rPr>
          <w:i/>
        </w:rPr>
        <w:t>Blood pressure monitoring</w:t>
      </w:r>
      <w:r w:rsidRPr="00CE6ABA">
        <w:t xml:space="preserve"> </w:t>
      </w:r>
      <w:r w:rsidRPr="00CE6ABA">
        <w:rPr>
          <w:i/>
        </w:rPr>
        <w:t>12</w:t>
      </w:r>
      <w:r w:rsidRPr="00CE6ABA">
        <w:t>, 185-188.</w:t>
      </w:r>
    </w:p>
    <w:p w14:paraId="6D27BDD6" w14:textId="77777777" w:rsidR="00CE6ABA" w:rsidRPr="00CE6ABA" w:rsidRDefault="00CE6ABA" w:rsidP="008F18E9">
      <w:pPr>
        <w:pStyle w:val="EndNoteBibliography"/>
        <w:spacing w:after="0" w:line="360" w:lineRule="auto"/>
        <w:ind w:left="720" w:hanging="720"/>
      </w:pPr>
      <w:r w:rsidRPr="00CE6ABA">
        <w:t xml:space="preserve">[10] Williams, B., Poulter, N. R., Brown, M. J., Davis, M., McInnes, G. T., Potter, J. F., Sever, P. S., and Thom, S. (2004) Guidelines for management of hypertension: report of the fourth working party of the British Hypertension Society, 2004-BHS IV, </w:t>
      </w:r>
      <w:r w:rsidRPr="00CE6ABA">
        <w:rPr>
          <w:i/>
        </w:rPr>
        <w:t>J Hum.Hypertens</w:t>
      </w:r>
      <w:r w:rsidRPr="00CE6ABA">
        <w:t xml:space="preserve"> </w:t>
      </w:r>
      <w:r w:rsidRPr="00CE6ABA">
        <w:rPr>
          <w:i/>
        </w:rPr>
        <w:t>18</w:t>
      </w:r>
      <w:r w:rsidRPr="00CE6ABA">
        <w:t>, 139-185.</w:t>
      </w:r>
    </w:p>
    <w:p w14:paraId="36333046" w14:textId="77777777" w:rsidR="00CE6ABA" w:rsidRPr="00CE6ABA" w:rsidRDefault="00CE6ABA" w:rsidP="008F18E9">
      <w:pPr>
        <w:pStyle w:val="EndNoteBibliography"/>
        <w:spacing w:after="0" w:line="360" w:lineRule="auto"/>
        <w:ind w:left="720" w:hanging="720"/>
      </w:pPr>
      <w:r w:rsidRPr="00CE6ABA">
        <w:t xml:space="preserve">[11] British Cardiac, S., British Hypertension, S., Diabetes, U. K., Heart, U. K., Primary Care Cardiovascular, S., and Stroke, A. (2005) JBS 2: Joint British Societies' guidelines on prevention of cardiovascular disease in clinical practice, </w:t>
      </w:r>
      <w:r w:rsidRPr="00CE6ABA">
        <w:rPr>
          <w:i/>
        </w:rPr>
        <w:t>Heart</w:t>
      </w:r>
      <w:r w:rsidRPr="00CE6ABA">
        <w:t xml:space="preserve"> </w:t>
      </w:r>
      <w:r w:rsidRPr="00CE6ABA">
        <w:rPr>
          <w:i/>
        </w:rPr>
        <w:t>91 Suppl 5</w:t>
      </w:r>
      <w:r w:rsidRPr="00CE6ABA">
        <w:t>, v1-52.</w:t>
      </w:r>
    </w:p>
    <w:p w14:paraId="11D776D8" w14:textId="77777777" w:rsidR="00CE6ABA" w:rsidRPr="00CE6ABA" w:rsidRDefault="00CE6ABA" w:rsidP="008F18E9">
      <w:pPr>
        <w:pStyle w:val="EndNoteBibliography"/>
        <w:spacing w:after="0" w:line="360" w:lineRule="auto"/>
        <w:ind w:left="720" w:hanging="720"/>
      </w:pPr>
      <w:r w:rsidRPr="00CE6ABA">
        <w:t xml:space="preserve">[12] Altman, D. G. (1991) </w:t>
      </w:r>
      <w:r w:rsidRPr="00CE6ABA">
        <w:rPr>
          <w:i/>
        </w:rPr>
        <w:t>Practical statistics for medical research</w:t>
      </w:r>
      <w:r w:rsidRPr="00CE6ABA">
        <w:t>, Vol. First, Chapman &amp; Hall, London.</w:t>
      </w:r>
    </w:p>
    <w:p w14:paraId="4CA18315" w14:textId="77777777" w:rsidR="00CE6ABA" w:rsidRPr="00CE6ABA" w:rsidRDefault="00CE6ABA" w:rsidP="008F18E9">
      <w:pPr>
        <w:pStyle w:val="EndNoteBibliography"/>
        <w:spacing w:after="0" w:line="360" w:lineRule="auto"/>
        <w:ind w:left="720" w:hanging="720"/>
      </w:pPr>
      <w:r w:rsidRPr="00CE6ABA">
        <w:t xml:space="preserve">[13] Cuzick, J. (1985) A Wilcoxon-type test for trend, </w:t>
      </w:r>
      <w:r w:rsidRPr="00CE6ABA">
        <w:rPr>
          <w:i/>
        </w:rPr>
        <w:t>Statistics in medicine</w:t>
      </w:r>
      <w:r w:rsidRPr="00CE6ABA">
        <w:t xml:space="preserve"> </w:t>
      </w:r>
      <w:r w:rsidRPr="00CE6ABA">
        <w:rPr>
          <w:i/>
        </w:rPr>
        <w:t>4</w:t>
      </w:r>
      <w:r w:rsidRPr="00CE6ABA">
        <w:t>, 87-90.</w:t>
      </w:r>
    </w:p>
    <w:p w14:paraId="4EEC8A6D" w14:textId="77777777" w:rsidR="00CE6ABA" w:rsidRPr="00CE6ABA" w:rsidRDefault="00CE6ABA" w:rsidP="008F18E9">
      <w:pPr>
        <w:pStyle w:val="EndNoteBibliography"/>
        <w:spacing w:after="0" w:line="360" w:lineRule="auto"/>
        <w:ind w:left="720" w:hanging="720"/>
      </w:pPr>
      <w:r w:rsidRPr="00CE6ABA">
        <w:t xml:space="preserve">[14] Myers, M. G., and Stergiou, G. S. (2014) Reporting bias: Achilles' heel of home blood pressure monitoring, </w:t>
      </w:r>
      <w:r w:rsidRPr="00CE6ABA">
        <w:rPr>
          <w:i/>
        </w:rPr>
        <w:t>Journal of the American Society of Hypertension : JASH</w:t>
      </w:r>
      <w:r w:rsidRPr="00CE6ABA">
        <w:t xml:space="preserve"> </w:t>
      </w:r>
      <w:r w:rsidRPr="00CE6ABA">
        <w:rPr>
          <w:i/>
        </w:rPr>
        <w:t>8</w:t>
      </w:r>
      <w:r w:rsidRPr="00CE6ABA">
        <w:t>, 350-357.</w:t>
      </w:r>
    </w:p>
    <w:p w14:paraId="5AB07752" w14:textId="77777777" w:rsidR="00CE6ABA" w:rsidRPr="00CE6ABA" w:rsidRDefault="00CE6ABA" w:rsidP="008F18E9">
      <w:pPr>
        <w:pStyle w:val="EndNoteBibliography"/>
        <w:spacing w:after="0" w:line="360" w:lineRule="auto"/>
        <w:ind w:left="720" w:hanging="720"/>
      </w:pPr>
      <w:r w:rsidRPr="00CE6ABA">
        <w:t xml:space="preserve">[15] Sedgwick, P. (2012) The Hawthorne effect, </w:t>
      </w:r>
      <w:r w:rsidRPr="00CE6ABA">
        <w:rPr>
          <w:i/>
        </w:rPr>
        <w:t>Bmj</w:t>
      </w:r>
      <w:r w:rsidRPr="00CE6ABA">
        <w:t xml:space="preserve"> </w:t>
      </w:r>
      <w:r w:rsidRPr="00CE6ABA">
        <w:rPr>
          <w:i/>
        </w:rPr>
        <w:t>344</w:t>
      </w:r>
      <w:r w:rsidRPr="00CE6ABA">
        <w:t>, d8262.</w:t>
      </w:r>
    </w:p>
    <w:p w14:paraId="6F7A2CE3" w14:textId="77777777" w:rsidR="00CE6ABA" w:rsidRPr="00CE6ABA" w:rsidRDefault="00CE6ABA" w:rsidP="008F18E9">
      <w:pPr>
        <w:pStyle w:val="EndNoteBibliography"/>
        <w:spacing w:after="0" w:line="360" w:lineRule="auto"/>
        <w:ind w:left="720" w:hanging="720"/>
      </w:pPr>
      <w:r w:rsidRPr="00CE6ABA">
        <w:t xml:space="preserve">[16] Bachmann, L. M., Steurer, J., Holm, D., and Vetter, W. (2002) To what extent can we trust home blood pressure measurement? A randomized, controlled trial, </w:t>
      </w:r>
      <w:r w:rsidRPr="00CE6ABA">
        <w:rPr>
          <w:i/>
        </w:rPr>
        <w:t>Journal of clinical hypertension</w:t>
      </w:r>
      <w:r w:rsidRPr="00CE6ABA">
        <w:t xml:space="preserve"> </w:t>
      </w:r>
      <w:r w:rsidRPr="00CE6ABA">
        <w:rPr>
          <w:i/>
        </w:rPr>
        <w:t>4</w:t>
      </w:r>
      <w:r w:rsidRPr="00CE6ABA">
        <w:t>, 405-407, 412.</w:t>
      </w:r>
    </w:p>
    <w:p w14:paraId="380C77D2" w14:textId="77777777" w:rsidR="00CE6ABA" w:rsidRPr="00CE6ABA" w:rsidRDefault="00CE6ABA" w:rsidP="008F18E9">
      <w:pPr>
        <w:pStyle w:val="EndNoteBibliography"/>
        <w:spacing w:after="0" w:line="360" w:lineRule="auto"/>
        <w:ind w:left="720" w:hanging="720"/>
      </w:pPr>
      <w:r w:rsidRPr="00CE6ABA">
        <w:t xml:space="preserve">[17] Myers, M. G. (2001) Reporting bias in self-measurement of blood pressure, </w:t>
      </w:r>
      <w:r w:rsidRPr="00CE6ABA">
        <w:rPr>
          <w:i/>
        </w:rPr>
        <w:t>Blood pressure monitoring</w:t>
      </w:r>
      <w:r w:rsidRPr="00CE6ABA">
        <w:t xml:space="preserve"> </w:t>
      </w:r>
      <w:r w:rsidRPr="00CE6ABA">
        <w:rPr>
          <w:i/>
        </w:rPr>
        <w:t>6</w:t>
      </w:r>
      <w:r w:rsidRPr="00CE6ABA">
        <w:t>, 181-183.</w:t>
      </w:r>
    </w:p>
    <w:p w14:paraId="57D738CF" w14:textId="77777777" w:rsidR="00CE6ABA" w:rsidRPr="00CE6ABA" w:rsidRDefault="00CE6ABA" w:rsidP="008F18E9">
      <w:pPr>
        <w:pStyle w:val="EndNoteBibliography"/>
        <w:spacing w:after="0" w:line="360" w:lineRule="auto"/>
        <w:ind w:left="720" w:hanging="720"/>
      </w:pPr>
      <w:r w:rsidRPr="00CE6ABA">
        <w:t xml:space="preserve">[18] Mengden, T., Hernandez Medina, R. M., Beltran, B., Alvarez, E., Kraft, K., and Vetter, H. (1998) Reliability of reporting self-measured blood pressure values by hypertensive patients, </w:t>
      </w:r>
      <w:r w:rsidRPr="00CE6ABA">
        <w:rPr>
          <w:i/>
        </w:rPr>
        <w:t>American journal of hypertension</w:t>
      </w:r>
      <w:r w:rsidRPr="00CE6ABA">
        <w:t xml:space="preserve"> </w:t>
      </w:r>
      <w:r w:rsidRPr="00CE6ABA">
        <w:rPr>
          <w:i/>
        </w:rPr>
        <w:t>11</w:t>
      </w:r>
      <w:r w:rsidRPr="00CE6ABA">
        <w:t>, 1413-1417.</w:t>
      </w:r>
    </w:p>
    <w:p w14:paraId="161918ED" w14:textId="77777777" w:rsidR="00CE6ABA" w:rsidRPr="00CE6ABA" w:rsidRDefault="00CE6ABA" w:rsidP="008F18E9">
      <w:pPr>
        <w:pStyle w:val="EndNoteBibliography"/>
        <w:spacing w:after="0" w:line="360" w:lineRule="auto"/>
        <w:ind w:left="720" w:hanging="720"/>
      </w:pPr>
      <w:r w:rsidRPr="00CE6ABA">
        <w:t xml:space="preserve">[19] Milot, J. P., Birnbaum, L., Larochelle, P., Wistaff, R., Laskine, M., Van Nguyen, P., and Lamarre-Cliche, M. (2015) Unreliability of home blood pressure measurement and the effect of a patient-oriented intervention, </w:t>
      </w:r>
      <w:r w:rsidRPr="00CE6ABA">
        <w:rPr>
          <w:i/>
        </w:rPr>
        <w:t>The Canadian journal of cardiology</w:t>
      </w:r>
      <w:r w:rsidRPr="00CE6ABA">
        <w:t xml:space="preserve"> </w:t>
      </w:r>
      <w:r w:rsidRPr="00CE6ABA">
        <w:rPr>
          <w:i/>
        </w:rPr>
        <w:t>31</w:t>
      </w:r>
      <w:r w:rsidRPr="00CE6ABA">
        <w:t>, 658-663.</w:t>
      </w:r>
    </w:p>
    <w:p w14:paraId="23CEF09F" w14:textId="77777777" w:rsidR="00CE6ABA" w:rsidRPr="00CE6ABA" w:rsidRDefault="00CE6ABA" w:rsidP="008F18E9">
      <w:pPr>
        <w:pStyle w:val="EndNoteBibliography"/>
        <w:spacing w:after="0" w:line="360" w:lineRule="auto"/>
        <w:ind w:left="720" w:hanging="720"/>
      </w:pPr>
      <w:r w:rsidRPr="00CE6ABA">
        <w:t xml:space="preserve">[20] Jones, M. I., Greenfield, S. M., Bray, E. P., Baral-Grant, S., Hobbs, F. D., Holder, R., Little, P., Mant, J., Virdee, S. K., Williams, B., and McManus, R. J. (2012) Patients' experiences of self-monitoring blood pressure and self-titration of medication: the TASMINH2 trial qualitative study, </w:t>
      </w:r>
      <w:r w:rsidRPr="00CE6ABA">
        <w:rPr>
          <w:i/>
        </w:rPr>
        <w:t>Br.J.Gen.Pract.</w:t>
      </w:r>
      <w:r w:rsidRPr="00CE6ABA">
        <w:t xml:space="preserve"> </w:t>
      </w:r>
      <w:r w:rsidRPr="00CE6ABA">
        <w:rPr>
          <w:i/>
        </w:rPr>
        <w:t>62</w:t>
      </w:r>
      <w:r w:rsidRPr="00CE6ABA">
        <w:t>, e135-e142.</w:t>
      </w:r>
    </w:p>
    <w:p w14:paraId="1206BF29" w14:textId="77777777" w:rsidR="00CE6ABA" w:rsidRPr="00CE6ABA" w:rsidRDefault="00CE6ABA" w:rsidP="008F18E9">
      <w:pPr>
        <w:pStyle w:val="EndNoteBibliography"/>
        <w:spacing w:after="0" w:line="360" w:lineRule="auto"/>
        <w:ind w:left="720" w:hanging="720"/>
      </w:pPr>
      <w:r w:rsidRPr="00CE6ABA">
        <w:t xml:space="preserve">[21] Thomopoulos, C., Parati, G., and Zanchetti, A. (2016) Effects of blood-pressure-lowering treatment in hypertension: 9. Discontinuations for adverse events attributed to different classes of antihypertensive drugs: meta-analyses of randomized trials, </w:t>
      </w:r>
      <w:r w:rsidRPr="00CE6ABA">
        <w:rPr>
          <w:i/>
        </w:rPr>
        <w:t>Journal of hypertension</w:t>
      </w:r>
      <w:r w:rsidRPr="00CE6ABA">
        <w:t xml:space="preserve"> </w:t>
      </w:r>
      <w:r w:rsidRPr="00CE6ABA">
        <w:rPr>
          <w:i/>
        </w:rPr>
        <w:t>34</w:t>
      </w:r>
      <w:r w:rsidRPr="00CE6ABA">
        <w:t>, 1921-1932.</w:t>
      </w:r>
    </w:p>
    <w:p w14:paraId="55934C4B" w14:textId="77777777" w:rsidR="00CE6ABA" w:rsidRPr="00CE6ABA" w:rsidRDefault="00CE6ABA" w:rsidP="008F18E9">
      <w:pPr>
        <w:pStyle w:val="EndNoteBibliography"/>
        <w:spacing w:after="0" w:line="360" w:lineRule="auto"/>
        <w:ind w:left="720" w:hanging="720"/>
      </w:pPr>
      <w:r w:rsidRPr="00CE6ABA">
        <w:lastRenderedPageBreak/>
        <w:t xml:space="preserve">[22] Fletcher, B. R., Hartmann-Boyce, J., Hinton, L., and McManus, R. J. (2015) The Effect of Self-Monitoring of Blood Pressure on Medication Adherence and Lifestyle Factors: A Systematic Review and Meta-Analysis, </w:t>
      </w:r>
      <w:r w:rsidRPr="00CE6ABA">
        <w:rPr>
          <w:i/>
        </w:rPr>
        <w:t>American journal of hypertension</w:t>
      </w:r>
      <w:r w:rsidRPr="00CE6ABA">
        <w:t xml:space="preserve"> </w:t>
      </w:r>
      <w:r w:rsidRPr="00CE6ABA">
        <w:rPr>
          <w:i/>
        </w:rPr>
        <w:t>28</w:t>
      </w:r>
      <w:r w:rsidRPr="00CE6ABA">
        <w:t>, 1209-1221.</w:t>
      </w:r>
    </w:p>
    <w:p w14:paraId="29E065F5" w14:textId="77777777" w:rsidR="00CE6ABA" w:rsidRPr="00CE6ABA" w:rsidRDefault="00CE6ABA" w:rsidP="008F18E9">
      <w:pPr>
        <w:pStyle w:val="EndNoteBibliography"/>
        <w:spacing w:after="0" w:line="360" w:lineRule="auto"/>
        <w:ind w:left="720" w:hanging="720"/>
      </w:pPr>
      <w:r w:rsidRPr="00CE6ABA">
        <w:t>[23] NICE. (2011) Hypertension: Clinical Management of Primary Hypertension in Adults, London.</w:t>
      </w:r>
    </w:p>
    <w:p w14:paraId="1BB54B4F" w14:textId="77777777" w:rsidR="00CE6ABA" w:rsidRPr="00CE6ABA" w:rsidRDefault="00CE6ABA" w:rsidP="008F18E9">
      <w:pPr>
        <w:pStyle w:val="EndNoteBibliography"/>
        <w:spacing w:after="0" w:line="360" w:lineRule="auto"/>
        <w:ind w:left="720" w:hanging="720"/>
      </w:pPr>
      <w:r w:rsidRPr="00CE6ABA">
        <w:t xml:space="preserve">[24] Grant, S., Hodgkinson, J. A., Milner, S. L., Martin, U., Tompson, A., Hobbs, F. R., Mant, J., McManus, R. J., and Greenfield, S. M. (2016) Patients' and clinicians' views on the optimum schedules for self-monitoring of blood pressure: a qualitative focus group and interview study, </w:t>
      </w:r>
      <w:r w:rsidRPr="00CE6ABA">
        <w:rPr>
          <w:i/>
        </w:rPr>
        <w:t>The British journal of general practice : the journal of the Royal College of General Practitioners</w:t>
      </w:r>
      <w:r w:rsidRPr="00CE6ABA">
        <w:t>.</w:t>
      </w:r>
    </w:p>
    <w:p w14:paraId="0ABCFB49" w14:textId="77777777" w:rsidR="00CE6ABA" w:rsidRPr="00CE6ABA" w:rsidRDefault="00CE6ABA" w:rsidP="008F18E9">
      <w:pPr>
        <w:pStyle w:val="EndNoteBibliography"/>
        <w:spacing w:after="0" w:line="360" w:lineRule="auto"/>
        <w:ind w:left="720" w:hanging="720"/>
      </w:pPr>
      <w:r w:rsidRPr="00CE6ABA">
        <w:t xml:space="preserve">[25] Sheppard, J. P., Hodgkinson, J., Riley, R., Martin, U., Bayliss, S., and McManus, R. J. (2015) Prognostic significance of the morning blood pressure surge in clinical practice: a systematic review, </w:t>
      </w:r>
      <w:r w:rsidRPr="00CE6ABA">
        <w:rPr>
          <w:i/>
        </w:rPr>
        <w:t>American journal of hypertension</w:t>
      </w:r>
      <w:r w:rsidRPr="00CE6ABA">
        <w:t xml:space="preserve"> </w:t>
      </w:r>
      <w:r w:rsidRPr="00CE6ABA">
        <w:rPr>
          <w:i/>
        </w:rPr>
        <w:t>28</w:t>
      </w:r>
      <w:r w:rsidRPr="00CE6ABA">
        <w:t>, 30-41.</w:t>
      </w:r>
    </w:p>
    <w:p w14:paraId="47BD74A0" w14:textId="77777777" w:rsidR="00CE6ABA" w:rsidRPr="00CE6ABA" w:rsidRDefault="00CE6ABA" w:rsidP="008F18E9">
      <w:pPr>
        <w:pStyle w:val="EndNoteBibliography"/>
        <w:spacing w:after="0" w:line="360" w:lineRule="auto"/>
        <w:ind w:left="720" w:hanging="720"/>
      </w:pPr>
      <w:r w:rsidRPr="00CE6ABA">
        <w:t xml:space="preserve">[26] Sprint Research Group, Wright, J. T., Jr., Williamson, J. D., Whelton, P. K., Snyder, J. K., Sink, K. M., Rocco, M. V., Reboussin, D. M., Rahman, M., Oparil, S., Lewis, C. E., Kimmel, P. L., Johnson, K. C., Goff, D. C., Jr., Fine, L. J., Cutler, J. A., Cushman, W. C., Cheung, A. K., and Ambrosius, W. T. (2015) A Randomized Trial of Intensive versus Standard Blood-Pressure Control, </w:t>
      </w:r>
      <w:r w:rsidRPr="00CE6ABA">
        <w:rPr>
          <w:i/>
        </w:rPr>
        <w:t>The New England journal of medicine</w:t>
      </w:r>
      <w:r w:rsidRPr="00CE6ABA">
        <w:t xml:space="preserve"> </w:t>
      </w:r>
      <w:r w:rsidRPr="00CE6ABA">
        <w:rPr>
          <w:i/>
        </w:rPr>
        <w:t>373</w:t>
      </w:r>
      <w:r w:rsidRPr="00CE6ABA">
        <w:t>, 2103-2116.</w:t>
      </w:r>
    </w:p>
    <w:p w14:paraId="78989420" w14:textId="77777777" w:rsidR="00CE6ABA" w:rsidRPr="00CE6ABA" w:rsidRDefault="00CE6ABA" w:rsidP="008F18E9">
      <w:pPr>
        <w:pStyle w:val="EndNoteBibliography"/>
        <w:spacing w:after="0" w:line="360" w:lineRule="auto"/>
        <w:ind w:left="720" w:hanging="720"/>
      </w:pPr>
      <w:r w:rsidRPr="00CE6ABA">
        <w:t xml:space="preserve">[27] Leung, A. A., Nerenberg, K., Daskalopoulou, S. S., McBrien, K., Zarnke, K. B., Dasgupta, K., Cloutier, L., Gelfer, M., Lamarre-Cliche, M., Milot, A., Bolli, P., Tremblay, G., McLean, D., Tobe, S. W., Ruzicka, M., Burns, K. D., Vallee, M., Prasad, G. V., Lebel, M., Feldman, R. D., Selby, P., Pipe, A., Schiffrin, E. L., McFarlane, P. A., Oh, P., Hegele, R. A., Khara, M., Wilson, T. W., Penner, S. B., Burgess, E., Herman, R. J., Bacon, S. L., Rabkin, S. W., Gilbert, R. E., Campbell, T. S., Grover, S., Honos, G., Lindsay, P., Hill, M. D., Coutts, S. B., Gubitz, G., Campbell, N. R., Moe, G. W., Howlett, J. G., Boulanger, J. M., Prebtani, A., Larochelle, P., Leiter, L. A., Jones, C., Ogilvie, R. I., Woo, V., Kaczorowski, J., Trudeau, L., Petrella, R. J., Hiremath, S., Drouin, D., Lavoie, K. L., Hamet, P., Fodor, G., Gregoire, J. C., Lewanczuk, R., Dresser, G. K., Sharma, M., Reid, D., Lear, S. A., Moullec, G., Gupta, M., Magee, L. A., Logan, A. G., Harris, K. C., Dionne, J., Fournier, A., Benoit, G., Feber, J., Poirier, L., Padwal, R. S., Rabi, D. M., and Force, C. G. T. (2016) Hypertension Canada's 2016 Canadian Hypertension Education Program Guidelines for Blood Pressure Measurement, Diagnosis, Assessment of Risk, Prevention, and Treatment of Hypertension, </w:t>
      </w:r>
      <w:r w:rsidRPr="00CE6ABA">
        <w:rPr>
          <w:i/>
        </w:rPr>
        <w:t>The Canadian journal of cardiology</w:t>
      </w:r>
      <w:r w:rsidRPr="00CE6ABA">
        <w:t xml:space="preserve"> </w:t>
      </w:r>
      <w:r w:rsidRPr="00CE6ABA">
        <w:rPr>
          <w:i/>
        </w:rPr>
        <w:t>32</w:t>
      </w:r>
      <w:r w:rsidRPr="00CE6ABA">
        <w:t>, 569-588.</w:t>
      </w:r>
    </w:p>
    <w:p w14:paraId="58FFE92B" w14:textId="77777777" w:rsidR="00CE6ABA" w:rsidRPr="00CE6ABA" w:rsidRDefault="00CE6ABA" w:rsidP="008F18E9">
      <w:pPr>
        <w:pStyle w:val="EndNoteBibliography"/>
        <w:spacing w:after="0" w:line="360" w:lineRule="auto"/>
        <w:ind w:left="720" w:hanging="720"/>
      </w:pPr>
      <w:r w:rsidRPr="00CE6ABA">
        <w:lastRenderedPageBreak/>
        <w:t xml:space="preserve">[28] Purcell, R., McInnes, S., and Halcomb, E. J. (2014) Telemonitoring can assist in managing cardiovascular disease in primary care: a systematic review of systematic reviews, </w:t>
      </w:r>
      <w:r w:rsidRPr="00CE6ABA">
        <w:rPr>
          <w:i/>
        </w:rPr>
        <w:t>BMC family practice</w:t>
      </w:r>
      <w:r w:rsidRPr="00CE6ABA">
        <w:t xml:space="preserve"> </w:t>
      </w:r>
      <w:r w:rsidRPr="00CE6ABA">
        <w:rPr>
          <w:i/>
        </w:rPr>
        <w:t>15</w:t>
      </w:r>
      <w:r w:rsidRPr="00CE6ABA">
        <w:t>, 43.</w:t>
      </w:r>
    </w:p>
    <w:p w14:paraId="77ED0A10" w14:textId="77777777" w:rsidR="00CE6ABA" w:rsidRPr="00CE6ABA" w:rsidRDefault="00CE6ABA" w:rsidP="008F18E9">
      <w:pPr>
        <w:pStyle w:val="EndNoteBibliography"/>
        <w:spacing w:after="0" w:line="360" w:lineRule="auto"/>
        <w:ind w:left="720" w:hanging="720"/>
      </w:pPr>
      <w:r w:rsidRPr="00CE6ABA">
        <w:t xml:space="preserve">[29] de Jongh, T., Gurol-Urganci, I., Vodopivec-Jamsek, V., Car, J., and Atun, R. (2012) Mobile phone messaging for facilitating self-management of long-term illnesses, </w:t>
      </w:r>
      <w:r w:rsidRPr="00CE6ABA">
        <w:rPr>
          <w:i/>
        </w:rPr>
        <w:t>The Cochrane database of systematic reviews</w:t>
      </w:r>
      <w:r w:rsidRPr="00CE6ABA">
        <w:t xml:space="preserve"> </w:t>
      </w:r>
      <w:r w:rsidRPr="00CE6ABA">
        <w:rPr>
          <w:i/>
        </w:rPr>
        <w:t>12</w:t>
      </w:r>
      <w:r w:rsidRPr="00CE6ABA">
        <w:t>, CD007459.</w:t>
      </w:r>
    </w:p>
    <w:p w14:paraId="567C67E4" w14:textId="77777777" w:rsidR="00CE6ABA" w:rsidRPr="00CE6ABA" w:rsidRDefault="00CE6ABA" w:rsidP="008F18E9">
      <w:pPr>
        <w:pStyle w:val="EndNoteBibliography"/>
        <w:spacing w:after="0" w:line="360" w:lineRule="auto"/>
        <w:ind w:left="720" w:hanging="720"/>
      </w:pPr>
      <w:r w:rsidRPr="00CE6ABA">
        <w:t xml:space="preserve">[30] Cottrell, E., Chambers, R., and O'Connell, P. (2012) Using simple telehealth in primary care to reduce blood pressure: a service evaluation, </w:t>
      </w:r>
      <w:r w:rsidRPr="00CE6ABA">
        <w:rPr>
          <w:i/>
        </w:rPr>
        <w:t>BMJ open</w:t>
      </w:r>
      <w:r w:rsidRPr="00CE6ABA">
        <w:t xml:space="preserve"> </w:t>
      </w:r>
      <w:r w:rsidRPr="00CE6ABA">
        <w:rPr>
          <w:i/>
        </w:rPr>
        <w:t>2</w:t>
      </w:r>
      <w:r w:rsidRPr="00CE6ABA">
        <w:t>.</w:t>
      </w:r>
    </w:p>
    <w:p w14:paraId="6A7BFB57" w14:textId="77777777" w:rsidR="00CE6ABA" w:rsidRPr="00CE6ABA" w:rsidRDefault="00CE6ABA" w:rsidP="008F18E9">
      <w:pPr>
        <w:pStyle w:val="EndNoteBibliography"/>
        <w:spacing w:after="0" w:line="360" w:lineRule="auto"/>
        <w:ind w:left="720" w:hanging="720"/>
      </w:pPr>
      <w:r w:rsidRPr="00CE6ABA">
        <w:t xml:space="preserve">[31] Mancia, G., Fagard, R., Narkiewicz, K., Redon, J., Zanchetti, A., Bohm, M., Christiaens, T., Cifkova, R., De Backer, G., Dominiczak, A., Galderisi, M., Grobbee, D. E., Jaarsma, T., Kirchhof, P., Kjeldsen, S. E., Laurent, S., Manolis, A. J., Nilsson, P. M., Ruilope, L. M., Schmieder, R. E., Sirnes, P. A., Sleight, P., Viigimaa, M., Waeber, B., Zannad, F., Burnier, M., Ambrosioni, E., Caufield, M., Coca, A., Olsen, M. H., Tsioufis, C., van de Borne, P., Zamorano, J. L., Achenbach, S., Baumgartner, H., Bax, J. J., Bueno, H., Dean, V., Deaton, C., Erol, C., Ferrari, R., Hasdai, D., Hoes, A. W., Knuuti, J., Kolh, P., Lancellotti, P., Linhart, A., Nihoyannopoulos, P., Piepoli, M. F., Ponikowski, P., Tamargo, J. L., Tendera, M., Torbicki, A., Wijns, W., Windecker, S., Clement, D. L., Gillebert, T. C., Rosei, E. A., Anker, S. D., Bauersachs, J., Hitij, J. B., Caulfield, M., De Buyzere, M., De Geest, S., Derumeaux, G. A., Erdine, S., Farsang, C., Funck-Brentano, C., Gerc, V., Germano, G., Gielen, S., Haller, H., Jordan, J., Kahan, T., Komajda, M., Lovic, D., Mahrholdt, H., Ostergren, J., Parati, G., Perk, J., Polonia, J., Popescu, B. A., Reiner, Z., Ryden, L., Sirenko, Y., Stanton, A., Struijker-Boudier, H., Vlachopoulos, C., Volpe, M., and Wood, D. A. (2013) 2013 ESH/ESC Guidelines for the management of arterial hypertension: The Task Force for the management of arterial hypertension of the European Society of Hypertension (ESH) and of the European Society of Cardiology (ESC), </w:t>
      </w:r>
      <w:r w:rsidRPr="00CE6ABA">
        <w:rPr>
          <w:i/>
        </w:rPr>
        <w:t>European heart journal</w:t>
      </w:r>
      <w:r w:rsidRPr="00CE6ABA">
        <w:t xml:space="preserve"> </w:t>
      </w:r>
      <w:r w:rsidRPr="00CE6ABA">
        <w:rPr>
          <w:i/>
        </w:rPr>
        <w:t>34</w:t>
      </w:r>
      <w:r w:rsidRPr="00CE6ABA">
        <w:t>, 2159-2219.</w:t>
      </w:r>
    </w:p>
    <w:p w14:paraId="5B703F19" w14:textId="77777777" w:rsidR="00CE6ABA" w:rsidRPr="00CE6ABA" w:rsidRDefault="00CE6ABA" w:rsidP="008F18E9">
      <w:pPr>
        <w:pStyle w:val="EndNoteBibliography"/>
        <w:spacing w:after="0" w:line="360" w:lineRule="auto"/>
        <w:ind w:left="720" w:hanging="720"/>
      </w:pPr>
      <w:r w:rsidRPr="00CE6ABA">
        <w:t xml:space="preserve">[32] McManus, R. J., Wood, S., Bray, E. P., Glasziou, P., Hayen, A., Heneghan, C., Mant, J., Padfield, P., Potter, J. F., and Hobbs, F. D. (2014) Self-monitoring in hypertension: a web-based survey of primary care physicians, </w:t>
      </w:r>
      <w:r w:rsidRPr="00CE6ABA">
        <w:rPr>
          <w:i/>
        </w:rPr>
        <w:t>Journal of human hypertension</w:t>
      </w:r>
      <w:r w:rsidRPr="00CE6ABA">
        <w:t xml:space="preserve"> </w:t>
      </w:r>
      <w:r w:rsidRPr="00CE6ABA">
        <w:rPr>
          <w:i/>
        </w:rPr>
        <w:t>28</w:t>
      </w:r>
      <w:r w:rsidRPr="00CE6ABA">
        <w:t>, 123-127.</w:t>
      </w:r>
    </w:p>
    <w:p w14:paraId="4DA56A0C" w14:textId="77777777" w:rsidR="00CE6ABA" w:rsidRPr="00CE6ABA" w:rsidRDefault="00CE6ABA" w:rsidP="008F18E9">
      <w:pPr>
        <w:pStyle w:val="EndNoteBibliography"/>
        <w:spacing w:line="360" w:lineRule="auto"/>
        <w:ind w:left="720" w:hanging="720"/>
      </w:pPr>
      <w:r w:rsidRPr="00CE6ABA">
        <w:t xml:space="preserve">[33] Tucker, K. L., Sheppard, J. P., Stevens, R., Bosworth, H. B., Bove, A., Bray, E. P., Earle, K., George, J., Godwin, M., Green, B. B., Hebert, P., Hobbs, F. D. R., Kantola, I., Kerry, S. M., Leiva, A., Magid, D. J., Mant, J., Margolis, K. L., McKinstry, B., McLaughlin, M. A., Omboni, S., Ogedegbe, O., Parati, G., Qamar, N., Tabaei, B. P., Varis, J., Verberk, W. J., Wakefield, B. J., and McManus, R. J. (2017) Self-monitoring of blood pressure in hypertension: A systematic review and individual patient data meta-analysis, </w:t>
      </w:r>
      <w:r w:rsidRPr="00CE6ABA">
        <w:rPr>
          <w:i/>
        </w:rPr>
        <w:t>PLoS medicine</w:t>
      </w:r>
      <w:r w:rsidRPr="00CE6ABA">
        <w:t xml:space="preserve"> </w:t>
      </w:r>
      <w:r w:rsidRPr="00CE6ABA">
        <w:rPr>
          <w:i/>
        </w:rPr>
        <w:t>14</w:t>
      </w:r>
      <w:r w:rsidRPr="00CE6ABA">
        <w:t>, e1002389.</w:t>
      </w:r>
    </w:p>
    <w:p w14:paraId="08F2D8BD" w14:textId="45D33BB1" w:rsidR="002E105B" w:rsidRPr="00BB020F" w:rsidRDefault="00325561" w:rsidP="008F18E9">
      <w:pPr>
        <w:spacing w:after="0" w:line="360" w:lineRule="auto"/>
      </w:pPr>
      <w:r>
        <w:lastRenderedPageBreak/>
        <w:fldChar w:fldCharType="end"/>
      </w:r>
      <w:r w:rsidR="002E105B" w:rsidRPr="002E105B">
        <w:t>Sup</w:t>
      </w:r>
      <w:r w:rsidR="002E105B">
        <w:t>plemental Digital Content 1. doc</w:t>
      </w:r>
    </w:p>
    <w:sectPr w:rsidR="002E105B" w:rsidRPr="00BB020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3A1096" w14:textId="77777777" w:rsidR="00617CE2" w:rsidRDefault="00617CE2" w:rsidP="0037134F">
      <w:pPr>
        <w:spacing w:after="0" w:line="240" w:lineRule="auto"/>
      </w:pPr>
      <w:r>
        <w:separator/>
      </w:r>
    </w:p>
  </w:endnote>
  <w:endnote w:type="continuationSeparator" w:id="0">
    <w:p w14:paraId="7538D750" w14:textId="77777777" w:rsidR="00617CE2" w:rsidRDefault="00617CE2" w:rsidP="0037134F">
      <w:pPr>
        <w:spacing w:after="0" w:line="240" w:lineRule="auto"/>
      </w:pPr>
      <w:r>
        <w:continuationSeparator/>
      </w:r>
    </w:p>
  </w:endnote>
  <w:endnote w:type="continuationNotice" w:id="1">
    <w:p w14:paraId="12BFC2CC" w14:textId="77777777" w:rsidR="00617CE2" w:rsidRDefault="00617C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MyriadPro-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ardianTextEgypGR-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B20C1" w14:textId="77777777" w:rsidR="00617CE2" w:rsidRDefault="00617CE2" w:rsidP="0037134F">
      <w:pPr>
        <w:spacing w:after="0" w:line="240" w:lineRule="auto"/>
      </w:pPr>
      <w:r>
        <w:separator/>
      </w:r>
    </w:p>
  </w:footnote>
  <w:footnote w:type="continuationSeparator" w:id="0">
    <w:p w14:paraId="630AFD95" w14:textId="77777777" w:rsidR="00617CE2" w:rsidRDefault="00617CE2" w:rsidP="0037134F">
      <w:pPr>
        <w:spacing w:after="0" w:line="240" w:lineRule="auto"/>
      </w:pPr>
      <w:r>
        <w:continuationSeparator/>
      </w:r>
    </w:p>
  </w:footnote>
  <w:footnote w:type="continuationNotice" w:id="1">
    <w:p w14:paraId="58803B2C" w14:textId="77777777" w:rsidR="00617CE2" w:rsidRDefault="00617CE2">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2zrdvfz9ptxoezasbvs924r5p202tpd9wa&quot;&gt;ClaireS&lt;record-ids&gt;&lt;item&gt;29&lt;/item&gt;&lt;item&gt;449&lt;/item&gt;&lt;item&gt;711&lt;/item&gt;&lt;item&gt;818&lt;/item&gt;&lt;item&gt;919&lt;/item&gt;&lt;item&gt;922&lt;/item&gt;&lt;item&gt;967&lt;/item&gt;&lt;item&gt;1008&lt;/item&gt;&lt;item&gt;1011&lt;/item&gt;&lt;item&gt;1175&lt;/item&gt;&lt;item&gt;1185&lt;/item&gt;&lt;item&gt;1186&lt;/item&gt;&lt;item&gt;1187&lt;/item&gt;&lt;item&gt;1188&lt;/item&gt;&lt;item&gt;1205&lt;/item&gt;&lt;item&gt;1206&lt;/item&gt;&lt;item&gt;1208&lt;/item&gt;&lt;item&gt;1243&lt;/item&gt;&lt;item&gt;1255&lt;/item&gt;&lt;item&gt;1260&lt;/item&gt;&lt;item&gt;1262&lt;/item&gt;&lt;item&gt;1263&lt;/item&gt;&lt;item&gt;1264&lt;/item&gt;&lt;item&gt;1266&lt;/item&gt;&lt;item&gt;1267&lt;/item&gt;&lt;item&gt;1268&lt;/item&gt;&lt;item&gt;1270&lt;/item&gt;&lt;item&gt;1272&lt;/item&gt;&lt;item&gt;1275&lt;/item&gt;&lt;item&gt;1281&lt;/item&gt;&lt;item&gt;1283&lt;/item&gt;&lt;item&gt;1285&lt;/item&gt;&lt;item&gt;1338&lt;/item&gt;&lt;/record-ids&gt;&lt;/item&gt;&lt;/Libraries&gt;"/>
  </w:docVars>
  <w:rsids>
    <w:rsidRoot w:val="00963E18"/>
    <w:rsid w:val="00000C7C"/>
    <w:rsid w:val="00006F3E"/>
    <w:rsid w:val="000111FE"/>
    <w:rsid w:val="00011F13"/>
    <w:rsid w:val="00012CE4"/>
    <w:rsid w:val="000130EF"/>
    <w:rsid w:val="00014764"/>
    <w:rsid w:val="000148F1"/>
    <w:rsid w:val="00015958"/>
    <w:rsid w:val="00015A9E"/>
    <w:rsid w:val="00017B83"/>
    <w:rsid w:val="00024425"/>
    <w:rsid w:val="00024723"/>
    <w:rsid w:val="000257D3"/>
    <w:rsid w:val="000275C2"/>
    <w:rsid w:val="00036072"/>
    <w:rsid w:val="0003714C"/>
    <w:rsid w:val="00040576"/>
    <w:rsid w:val="000411B6"/>
    <w:rsid w:val="000417D2"/>
    <w:rsid w:val="00042CE6"/>
    <w:rsid w:val="000433A0"/>
    <w:rsid w:val="00043B84"/>
    <w:rsid w:val="00046CA0"/>
    <w:rsid w:val="00047E40"/>
    <w:rsid w:val="00051399"/>
    <w:rsid w:val="00055113"/>
    <w:rsid w:val="00056535"/>
    <w:rsid w:val="00061CD3"/>
    <w:rsid w:val="0007317D"/>
    <w:rsid w:val="000733C8"/>
    <w:rsid w:val="000750FB"/>
    <w:rsid w:val="00075B71"/>
    <w:rsid w:val="00082470"/>
    <w:rsid w:val="00083CBF"/>
    <w:rsid w:val="0008605F"/>
    <w:rsid w:val="000864EB"/>
    <w:rsid w:val="00087DAF"/>
    <w:rsid w:val="000904F9"/>
    <w:rsid w:val="00092D55"/>
    <w:rsid w:val="00095D38"/>
    <w:rsid w:val="000974AE"/>
    <w:rsid w:val="000A1D72"/>
    <w:rsid w:val="000A2357"/>
    <w:rsid w:val="000A3E4A"/>
    <w:rsid w:val="000A5B2C"/>
    <w:rsid w:val="000A5EA8"/>
    <w:rsid w:val="000A7031"/>
    <w:rsid w:val="000B05C9"/>
    <w:rsid w:val="000B2E7C"/>
    <w:rsid w:val="000B35A2"/>
    <w:rsid w:val="000C31C2"/>
    <w:rsid w:val="000C6ECA"/>
    <w:rsid w:val="000C785B"/>
    <w:rsid w:val="000C7998"/>
    <w:rsid w:val="000D0980"/>
    <w:rsid w:val="000D0E9D"/>
    <w:rsid w:val="000D2066"/>
    <w:rsid w:val="000D6FDA"/>
    <w:rsid w:val="000D74F4"/>
    <w:rsid w:val="000E10C7"/>
    <w:rsid w:val="000E157B"/>
    <w:rsid w:val="000E2955"/>
    <w:rsid w:val="000E6EE4"/>
    <w:rsid w:val="000E71BF"/>
    <w:rsid w:val="000E7450"/>
    <w:rsid w:val="000F172A"/>
    <w:rsid w:val="000F5C21"/>
    <w:rsid w:val="00100E01"/>
    <w:rsid w:val="00102544"/>
    <w:rsid w:val="00103C4B"/>
    <w:rsid w:val="001044B6"/>
    <w:rsid w:val="001136ED"/>
    <w:rsid w:val="00116936"/>
    <w:rsid w:val="00117311"/>
    <w:rsid w:val="00117761"/>
    <w:rsid w:val="0012248F"/>
    <w:rsid w:val="00124319"/>
    <w:rsid w:val="00125403"/>
    <w:rsid w:val="00125B03"/>
    <w:rsid w:val="00125C1C"/>
    <w:rsid w:val="0013439D"/>
    <w:rsid w:val="001347A3"/>
    <w:rsid w:val="001365B8"/>
    <w:rsid w:val="00140E2C"/>
    <w:rsid w:val="001410E4"/>
    <w:rsid w:val="00141B7A"/>
    <w:rsid w:val="00145581"/>
    <w:rsid w:val="001459ED"/>
    <w:rsid w:val="00145D7F"/>
    <w:rsid w:val="00147C49"/>
    <w:rsid w:val="00150848"/>
    <w:rsid w:val="0015117E"/>
    <w:rsid w:val="001532E4"/>
    <w:rsid w:val="00155469"/>
    <w:rsid w:val="00157748"/>
    <w:rsid w:val="00160C80"/>
    <w:rsid w:val="0016116F"/>
    <w:rsid w:val="001651C7"/>
    <w:rsid w:val="00165A8D"/>
    <w:rsid w:val="001669F6"/>
    <w:rsid w:val="00167EC5"/>
    <w:rsid w:val="001724E3"/>
    <w:rsid w:val="00172B14"/>
    <w:rsid w:val="00172D79"/>
    <w:rsid w:val="00176EF0"/>
    <w:rsid w:val="001828CF"/>
    <w:rsid w:val="00195156"/>
    <w:rsid w:val="00196860"/>
    <w:rsid w:val="001A1FE4"/>
    <w:rsid w:val="001A5130"/>
    <w:rsid w:val="001B201D"/>
    <w:rsid w:val="001B3B79"/>
    <w:rsid w:val="001B5481"/>
    <w:rsid w:val="001B5600"/>
    <w:rsid w:val="001B6FB9"/>
    <w:rsid w:val="001C270C"/>
    <w:rsid w:val="001C3B6E"/>
    <w:rsid w:val="001C67E6"/>
    <w:rsid w:val="001D0F91"/>
    <w:rsid w:val="001D5223"/>
    <w:rsid w:val="001D7D1B"/>
    <w:rsid w:val="001D7D51"/>
    <w:rsid w:val="001F00B9"/>
    <w:rsid w:val="001F0FED"/>
    <w:rsid w:val="00200017"/>
    <w:rsid w:val="0020539C"/>
    <w:rsid w:val="00205631"/>
    <w:rsid w:val="00206893"/>
    <w:rsid w:val="0021686B"/>
    <w:rsid w:val="00216D35"/>
    <w:rsid w:val="0022011D"/>
    <w:rsid w:val="0022211E"/>
    <w:rsid w:val="002239E3"/>
    <w:rsid w:val="00224140"/>
    <w:rsid w:val="00226A5A"/>
    <w:rsid w:val="00232566"/>
    <w:rsid w:val="00232C84"/>
    <w:rsid w:val="00233CAD"/>
    <w:rsid w:val="00235CC7"/>
    <w:rsid w:val="00237EB9"/>
    <w:rsid w:val="00240A80"/>
    <w:rsid w:val="00241DDD"/>
    <w:rsid w:val="002428A8"/>
    <w:rsid w:val="00243FC3"/>
    <w:rsid w:val="00253827"/>
    <w:rsid w:val="00255B36"/>
    <w:rsid w:val="00257181"/>
    <w:rsid w:val="002619C1"/>
    <w:rsid w:val="00262D2A"/>
    <w:rsid w:val="00263C3B"/>
    <w:rsid w:val="00265D47"/>
    <w:rsid w:val="0027181C"/>
    <w:rsid w:val="00271C71"/>
    <w:rsid w:val="002751AD"/>
    <w:rsid w:val="002759D9"/>
    <w:rsid w:val="00286E83"/>
    <w:rsid w:val="002871D8"/>
    <w:rsid w:val="0029007A"/>
    <w:rsid w:val="00292AA7"/>
    <w:rsid w:val="00293C57"/>
    <w:rsid w:val="00294425"/>
    <w:rsid w:val="002950CF"/>
    <w:rsid w:val="002966CB"/>
    <w:rsid w:val="002A01B7"/>
    <w:rsid w:val="002A0A01"/>
    <w:rsid w:val="002A1CCB"/>
    <w:rsid w:val="002A39B7"/>
    <w:rsid w:val="002A46DF"/>
    <w:rsid w:val="002A6AF6"/>
    <w:rsid w:val="002A7A97"/>
    <w:rsid w:val="002A7AAC"/>
    <w:rsid w:val="002B3C17"/>
    <w:rsid w:val="002B6408"/>
    <w:rsid w:val="002B6C3A"/>
    <w:rsid w:val="002B71E1"/>
    <w:rsid w:val="002B7CEA"/>
    <w:rsid w:val="002C1EC3"/>
    <w:rsid w:val="002C2D94"/>
    <w:rsid w:val="002C2FBE"/>
    <w:rsid w:val="002C337E"/>
    <w:rsid w:val="002C37A7"/>
    <w:rsid w:val="002C5A74"/>
    <w:rsid w:val="002D1E2A"/>
    <w:rsid w:val="002D23E9"/>
    <w:rsid w:val="002D3124"/>
    <w:rsid w:val="002D363C"/>
    <w:rsid w:val="002E0C79"/>
    <w:rsid w:val="002E105B"/>
    <w:rsid w:val="002E38E1"/>
    <w:rsid w:val="002E6698"/>
    <w:rsid w:val="003026E8"/>
    <w:rsid w:val="003105A9"/>
    <w:rsid w:val="00310F61"/>
    <w:rsid w:val="00312B22"/>
    <w:rsid w:val="00315CD0"/>
    <w:rsid w:val="00317BA5"/>
    <w:rsid w:val="00317EB9"/>
    <w:rsid w:val="00320208"/>
    <w:rsid w:val="00321D25"/>
    <w:rsid w:val="00321D58"/>
    <w:rsid w:val="00325561"/>
    <w:rsid w:val="00326914"/>
    <w:rsid w:val="00330583"/>
    <w:rsid w:val="003305CE"/>
    <w:rsid w:val="00330A5C"/>
    <w:rsid w:val="00330DBA"/>
    <w:rsid w:val="00331569"/>
    <w:rsid w:val="00332108"/>
    <w:rsid w:val="003322F3"/>
    <w:rsid w:val="00337CA7"/>
    <w:rsid w:val="0034081B"/>
    <w:rsid w:val="00352C23"/>
    <w:rsid w:val="0035437D"/>
    <w:rsid w:val="00354930"/>
    <w:rsid w:val="00363943"/>
    <w:rsid w:val="00364C02"/>
    <w:rsid w:val="00365129"/>
    <w:rsid w:val="0037134F"/>
    <w:rsid w:val="00374084"/>
    <w:rsid w:val="00375F89"/>
    <w:rsid w:val="0039074B"/>
    <w:rsid w:val="00395261"/>
    <w:rsid w:val="00395292"/>
    <w:rsid w:val="00397E51"/>
    <w:rsid w:val="003A045F"/>
    <w:rsid w:val="003A18FB"/>
    <w:rsid w:val="003A32E4"/>
    <w:rsid w:val="003A4A97"/>
    <w:rsid w:val="003A6BE7"/>
    <w:rsid w:val="003A727F"/>
    <w:rsid w:val="003B139D"/>
    <w:rsid w:val="003B2B29"/>
    <w:rsid w:val="003B2B6C"/>
    <w:rsid w:val="003B3253"/>
    <w:rsid w:val="003B353B"/>
    <w:rsid w:val="003B3FF3"/>
    <w:rsid w:val="003B574F"/>
    <w:rsid w:val="003B582A"/>
    <w:rsid w:val="003B68F9"/>
    <w:rsid w:val="003C4313"/>
    <w:rsid w:val="003C4D88"/>
    <w:rsid w:val="003D7592"/>
    <w:rsid w:val="003D7FE2"/>
    <w:rsid w:val="003E020C"/>
    <w:rsid w:val="003E4CCB"/>
    <w:rsid w:val="003E5B12"/>
    <w:rsid w:val="003F071A"/>
    <w:rsid w:val="003F14A3"/>
    <w:rsid w:val="003F20F4"/>
    <w:rsid w:val="003F2C42"/>
    <w:rsid w:val="003F4719"/>
    <w:rsid w:val="00403000"/>
    <w:rsid w:val="00405065"/>
    <w:rsid w:val="00410CF5"/>
    <w:rsid w:val="00411E9D"/>
    <w:rsid w:val="0041243F"/>
    <w:rsid w:val="004144A3"/>
    <w:rsid w:val="00414567"/>
    <w:rsid w:val="00415635"/>
    <w:rsid w:val="00416064"/>
    <w:rsid w:val="004218DB"/>
    <w:rsid w:val="00423FEF"/>
    <w:rsid w:val="00427B06"/>
    <w:rsid w:val="00427F67"/>
    <w:rsid w:val="004338A0"/>
    <w:rsid w:val="00434E9C"/>
    <w:rsid w:val="004422E6"/>
    <w:rsid w:val="0044529D"/>
    <w:rsid w:val="00445CCB"/>
    <w:rsid w:val="00447CA0"/>
    <w:rsid w:val="00447CDF"/>
    <w:rsid w:val="00447ED0"/>
    <w:rsid w:val="00450445"/>
    <w:rsid w:val="0045122B"/>
    <w:rsid w:val="0045177D"/>
    <w:rsid w:val="00453F08"/>
    <w:rsid w:val="0045469E"/>
    <w:rsid w:val="004554DF"/>
    <w:rsid w:val="0045620D"/>
    <w:rsid w:val="00461488"/>
    <w:rsid w:val="00462412"/>
    <w:rsid w:val="0046249B"/>
    <w:rsid w:val="004633AA"/>
    <w:rsid w:val="004677C5"/>
    <w:rsid w:val="00471AA1"/>
    <w:rsid w:val="00473722"/>
    <w:rsid w:val="00475469"/>
    <w:rsid w:val="00480650"/>
    <w:rsid w:val="00482B08"/>
    <w:rsid w:val="004832FB"/>
    <w:rsid w:val="00484BD7"/>
    <w:rsid w:val="00490011"/>
    <w:rsid w:val="00491938"/>
    <w:rsid w:val="0049230C"/>
    <w:rsid w:val="0049368C"/>
    <w:rsid w:val="00494FDE"/>
    <w:rsid w:val="004A0816"/>
    <w:rsid w:val="004A0824"/>
    <w:rsid w:val="004A0B70"/>
    <w:rsid w:val="004A60A6"/>
    <w:rsid w:val="004A7190"/>
    <w:rsid w:val="004A7C6B"/>
    <w:rsid w:val="004A7DB3"/>
    <w:rsid w:val="004B396F"/>
    <w:rsid w:val="004B5325"/>
    <w:rsid w:val="004B59C3"/>
    <w:rsid w:val="004B7E7A"/>
    <w:rsid w:val="004C03B5"/>
    <w:rsid w:val="004C2F8D"/>
    <w:rsid w:val="004C6E9F"/>
    <w:rsid w:val="004D1E9E"/>
    <w:rsid w:val="004D45B9"/>
    <w:rsid w:val="004D5E07"/>
    <w:rsid w:val="004E0280"/>
    <w:rsid w:val="004E40E2"/>
    <w:rsid w:val="004E535D"/>
    <w:rsid w:val="004E6AE0"/>
    <w:rsid w:val="004E6EE2"/>
    <w:rsid w:val="004E718B"/>
    <w:rsid w:val="004F0E12"/>
    <w:rsid w:val="004F1E95"/>
    <w:rsid w:val="004F2D4A"/>
    <w:rsid w:val="004F333E"/>
    <w:rsid w:val="004F5FF2"/>
    <w:rsid w:val="004F6660"/>
    <w:rsid w:val="00505891"/>
    <w:rsid w:val="0051248C"/>
    <w:rsid w:val="0052233D"/>
    <w:rsid w:val="0052357E"/>
    <w:rsid w:val="0053032F"/>
    <w:rsid w:val="00530863"/>
    <w:rsid w:val="00530971"/>
    <w:rsid w:val="00535025"/>
    <w:rsid w:val="00536659"/>
    <w:rsid w:val="00541140"/>
    <w:rsid w:val="005471FC"/>
    <w:rsid w:val="00547923"/>
    <w:rsid w:val="00547BFE"/>
    <w:rsid w:val="0055156A"/>
    <w:rsid w:val="00553240"/>
    <w:rsid w:val="0055494E"/>
    <w:rsid w:val="00570A61"/>
    <w:rsid w:val="00570DB9"/>
    <w:rsid w:val="00570E70"/>
    <w:rsid w:val="00575A57"/>
    <w:rsid w:val="00576990"/>
    <w:rsid w:val="00577347"/>
    <w:rsid w:val="005871AE"/>
    <w:rsid w:val="00591FE3"/>
    <w:rsid w:val="00593013"/>
    <w:rsid w:val="005936E7"/>
    <w:rsid w:val="0059464B"/>
    <w:rsid w:val="00596724"/>
    <w:rsid w:val="00596B0E"/>
    <w:rsid w:val="005A6583"/>
    <w:rsid w:val="005A79FF"/>
    <w:rsid w:val="005B03B3"/>
    <w:rsid w:val="005B597C"/>
    <w:rsid w:val="005B6DA3"/>
    <w:rsid w:val="005C38B0"/>
    <w:rsid w:val="005C4F2D"/>
    <w:rsid w:val="005D53AD"/>
    <w:rsid w:val="005D6ADB"/>
    <w:rsid w:val="005E02D4"/>
    <w:rsid w:val="005E197B"/>
    <w:rsid w:val="005E7AD8"/>
    <w:rsid w:val="005F1E8E"/>
    <w:rsid w:val="005F2986"/>
    <w:rsid w:val="005F2B5E"/>
    <w:rsid w:val="00600DA5"/>
    <w:rsid w:val="00601FD5"/>
    <w:rsid w:val="00604238"/>
    <w:rsid w:val="00604D33"/>
    <w:rsid w:val="006102C9"/>
    <w:rsid w:val="00610743"/>
    <w:rsid w:val="00610EE5"/>
    <w:rsid w:val="00612579"/>
    <w:rsid w:val="00614BB1"/>
    <w:rsid w:val="00616F5A"/>
    <w:rsid w:val="00617CE2"/>
    <w:rsid w:val="006258F3"/>
    <w:rsid w:val="006300BE"/>
    <w:rsid w:val="00630144"/>
    <w:rsid w:val="0063042C"/>
    <w:rsid w:val="00635619"/>
    <w:rsid w:val="00635BBF"/>
    <w:rsid w:val="0064010C"/>
    <w:rsid w:val="00640454"/>
    <w:rsid w:val="00646BB3"/>
    <w:rsid w:val="00647DBC"/>
    <w:rsid w:val="006529AF"/>
    <w:rsid w:val="00652A73"/>
    <w:rsid w:val="006533B8"/>
    <w:rsid w:val="0065612A"/>
    <w:rsid w:val="00662E6C"/>
    <w:rsid w:val="006634A5"/>
    <w:rsid w:val="00663ADB"/>
    <w:rsid w:val="00666B6F"/>
    <w:rsid w:val="0066763A"/>
    <w:rsid w:val="00683159"/>
    <w:rsid w:val="00685759"/>
    <w:rsid w:val="006902B5"/>
    <w:rsid w:val="006926E1"/>
    <w:rsid w:val="00695613"/>
    <w:rsid w:val="006A40A2"/>
    <w:rsid w:val="006B0AD4"/>
    <w:rsid w:val="006B10E1"/>
    <w:rsid w:val="006B6561"/>
    <w:rsid w:val="006B6795"/>
    <w:rsid w:val="006B6927"/>
    <w:rsid w:val="006B7170"/>
    <w:rsid w:val="006C03EE"/>
    <w:rsid w:val="006C0A41"/>
    <w:rsid w:val="006C0F26"/>
    <w:rsid w:val="006C1496"/>
    <w:rsid w:val="006C14B7"/>
    <w:rsid w:val="006C55B8"/>
    <w:rsid w:val="006C740A"/>
    <w:rsid w:val="006C778D"/>
    <w:rsid w:val="006D00CB"/>
    <w:rsid w:val="006D4B32"/>
    <w:rsid w:val="006D604A"/>
    <w:rsid w:val="006D65DC"/>
    <w:rsid w:val="006E1509"/>
    <w:rsid w:val="006E468C"/>
    <w:rsid w:val="006E4972"/>
    <w:rsid w:val="006E6736"/>
    <w:rsid w:val="006F1456"/>
    <w:rsid w:val="006F2B92"/>
    <w:rsid w:val="006F2F4A"/>
    <w:rsid w:val="006F72D7"/>
    <w:rsid w:val="006F7833"/>
    <w:rsid w:val="007024A8"/>
    <w:rsid w:val="00705526"/>
    <w:rsid w:val="00706B64"/>
    <w:rsid w:val="00707671"/>
    <w:rsid w:val="00714D33"/>
    <w:rsid w:val="007150CC"/>
    <w:rsid w:val="00717D5B"/>
    <w:rsid w:val="007334A6"/>
    <w:rsid w:val="0073353B"/>
    <w:rsid w:val="00733E8A"/>
    <w:rsid w:val="00734262"/>
    <w:rsid w:val="00734871"/>
    <w:rsid w:val="007351AB"/>
    <w:rsid w:val="00737092"/>
    <w:rsid w:val="00741413"/>
    <w:rsid w:val="0074248B"/>
    <w:rsid w:val="00743FFD"/>
    <w:rsid w:val="0074445B"/>
    <w:rsid w:val="00744D47"/>
    <w:rsid w:val="0074582D"/>
    <w:rsid w:val="007466A5"/>
    <w:rsid w:val="00760AD5"/>
    <w:rsid w:val="007610B6"/>
    <w:rsid w:val="0077393F"/>
    <w:rsid w:val="0077678E"/>
    <w:rsid w:val="00776E19"/>
    <w:rsid w:val="0078110D"/>
    <w:rsid w:val="00785F19"/>
    <w:rsid w:val="007945BB"/>
    <w:rsid w:val="00797F17"/>
    <w:rsid w:val="007A0292"/>
    <w:rsid w:val="007A04B7"/>
    <w:rsid w:val="007A0F11"/>
    <w:rsid w:val="007A3201"/>
    <w:rsid w:val="007A40B3"/>
    <w:rsid w:val="007A437D"/>
    <w:rsid w:val="007A6E7B"/>
    <w:rsid w:val="007B10A7"/>
    <w:rsid w:val="007B1414"/>
    <w:rsid w:val="007B671E"/>
    <w:rsid w:val="007B78BE"/>
    <w:rsid w:val="007C08A3"/>
    <w:rsid w:val="007C190E"/>
    <w:rsid w:val="007C6ABB"/>
    <w:rsid w:val="007C6EA7"/>
    <w:rsid w:val="007C76C0"/>
    <w:rsid w:val="007D0501"/>
    <w:rsid w:val="007D1F27"/>
    <w:rsid w:val="007D290D"/>
    <w:rsid w:val="007D3221"/>
    <w:rsid w:val="007D3A74"/>
    <w:rsid w:val="007D50E6"/>
    <w:rsid w:val="007D6218"/>
    <w:rsid w:val="007D7C01"/>
    <w:rsid w:val="007E034F"/>
    <w:rsid w:val="007E7503"/>
    <w:rsid w:val="007F1538"/>
    <w:rsid w:val="007F66DA"/>
    <w:rsid w:val="007F7AF3"/>
    <w:rsid w:val="007F7FDC"/>
    <w:rsid w:val="0080039A"/>
    <w:rsid w:val="008055AE"/>
    <w:rsid w:val="008123AA"/>
    <w:rsid w:val="00820385"/>
    <w:rsid w:val="00820D00"/>
    <w:rsid w:val="0082218E"/>
    <w:rsid w:val="008241A8"/>
    <w:rsid w:val="008267BE"/>
    <w:rsid w:val="008310A4"/>
    <w:rsid w:val="00831AB3"/>
    <w:rsid w:val="00831E46"/>
    <w:rsid w:val="00834021"/>
    <w:rsid w:val="00837C7D"/>
    <w:rsid w:val="008406F6"/>
    <w:rsid w:val="00843622"/>
    <w:rsid w:val="008459A4"/>
    <w:rsid w:val="00846533"/>
    <w:rsid w:val="0084677B"/>
    <w:rsid w:val="00846D88"/>
    <w:rsid w:val="00851037"/>
    <w:rsid w:val="0085754B"/>
    <w:rsid w:val="00871971"/>
    <w:rsid w:val="00875BC8"/>
    <w:rsid w:val="00876017"/>
    <w:rsid w:val="00880CF6"/>
    <w:rsid w:val="0089114A"/>
    <w:rsid w:val="00891A38"/>
    <w:rsid w:val="00893300"/>
    <w:rsid w:val="00893B3C"/>
    <w:rsid w:val="00896398"/>
    <w:rsid w:val="008A05F3"/>
    <w:rsid w:val="008A0E7F"/>
    <w:rsid w:val="008A3339"/>
    <w:rsid w:val="008A7A43"/>
    <w:rsid w:val="008B176E"/>
    <w:rsid w:val="008B3FEF"/>
    <w:rsid w:val="008B4802"/>
    <w:rsid w:val="008B68C8"/>
    <w:rsid w:val="008C14AA"/>
    <w:rsid w:val="008D2168"/>
    <w:rsid w:val="008D670A"/>
    <w:rsid w:val="008D762C"/>
    <w:rsid w:val="008D7A76"/>
    <w:rsid w:val="008D7B42"/>
    <w:rsid w:val="008E188D"/>
    <w:rsid w:val="008E2AA3"/>
    <w:rsid w:val="008E2CF4"/>
    <w:rsid w:val="008E6BEE"/>
    <w:rsid w:val="008E6E6F"/>
    <w:rsid w:val="008F0247"/>
    <w:rsid w:val="008F18E9"/>
    <w:rsid w:val="008F43A8"/>
    <w:rsid w:val="008F7C09"/>
    <w:rsid w:val="009012A4"/>
    <w:rsid w:val="009041AB"/>
    <w:rsid w:val="009129DA"/>
    <w:rsid w:val="00915AB3"/>
    <w:rsid w:val="00917D7D"/>
    <w:rsid w:val="00921623"/>
    <w:rsid w:val="00922E75"/>
    <w:rsid w:val="00924E68"/>
    <w:rsid w:val="0092686B"/>
    <w:rsid w:val="009279CB"/>
    <w:rsid w:val="009310CF"/>
    <w:rsid w:val="00931300"/>
    <w:rsid w:val="009335F1"/>
    <w:rsid w:val="00933609"/>
    <w:rsid w:val="009406A7"/>
    <w:rsid w:val="00941566"/>
    <w:rsid w:val="00941E03"/>
    <w:rsid w:val="00945BF1"/>
    <w:rsid w:val="009461D3"/>
    <w:rsid w:val="00947417"/>
    <w:rsid w:val="00947FDE"/>
    <w:rsid w:val="009513DB"/>
    <w:rsid w:val="009546B0"/>
    <w:rsid w:val="009563DA"/>
    <w:rsid w:val="00961008"/>
    <w:rsid w:val="00963E18"/>
    <w:rsid w:val="009641F9"/>
    <w:rsid w:val="009651C2"/>
    <w:rsid w:val="00965692"/>
    <w:rsid w:val="00965CD5"/>
    <w:rsid w:val="009672C2"/>
    <w:rsid w:val="009707DF"/>
    <w:rsid w:val="00980E21"/>
    <w:rsid w:val="00980E64"/>
    <w:rsid w:val="0098531D"/>
    <w:rsid w:val="00990F5A"/>
    <w:rsid w:val="00991F68"/>
    <w:rsid w:val="00993A78"/>
    <w:rsid w:val="0099785F"/>
    <w:rsid w:val="009A3CF3"/>
    <w:rsid w:val="009A47AB"/>
    <w:rsid w:val="009A5D40"/>
    <w:rsid w:val="009A6984"/>
    <w:rsid w:val="009A7F00"/>
    <w:rsid w:val="009B0CE3"/>
    <w:rsid w:val="009B2CB8"/>
    <w:rsid w:val="009B3B23"/>
    <w:rsid w:val="009C0783"/>
    <w:rsid w:val="009C0E04"/>
    <w:rsid w:val="009C16D3"/>
    <w:rsid w:val="009C480B"/>
    <w:rsid w:val="009C48A8"/>
    <w:rsid w:val="009D0EF3"/>
    <w:rsid w:val="009D7E41"/>
    <w:rsid w:val="009E1A56"/>
    <w:rsid w:val="009E2B5F"/>
    <w:rsid w:val="009E3F35"/>
    <w:rsid w:val="009E4B86"/>
    <w:rsid w:val="009E543B"/>
    <w:rsid w:val="009E6689"/>
    <w:rsid w:val="009E69CF"/>
    <w:rsid w:val="009F0C48"/>
    <w:rsid w:val="009F1BE4"/>
    <w:rsid w:val="009F2C00"/>
    <w:rsid w:val="009F6A04"/>
    <w:rsid w:val="009F7224"/>
    <w:rsid w:val="00A02E1D"/>
    <w:rsid w:val="00A04BF6"/>
    <w:rsid w:val="00A10F48"/>
    <w:rsid w:val="00A131E3"/>
    <w:rsid w:val="00A13357"/>
    <w:rsid w:val="00A16424"/>
    <w:rsid w:val="00A2117D"/>
    <w:rsid w:val="00A263A7"/>
    <w:rsid w:val="00A263ED"/>
    <w:rsid w:val="00A27A51"/>
    <w:rsid w:val="00A3106B"/>
    <w:rsid w:val="00A34C79"/>
    <w:rsid w:val="00A506A3"/>
    <w:rsid w:val="00A52B92"/>
    <w:rsid w:val="00A552F8"/>
    <w:rsid w:val="00A56068"/>
    <w:rsid w:val="00A607AC"/>
    <w:rsid w:val="00A6499C"/>
    <w:rsid w:val="00A64BEC"/>
    <w:rsid w:val="00A70D1F"/>
    <w:rsid w:val="00A735C2"/>
    <w:rsid w:val="00A7786B"/>
    <w:rsid w:val="00A80CDF"/>
    <w:rsid w:val="00A810F1"/>
    <w:rsid w:val="00A825D0"/>
    <w:rsid w:val="00A8756A"/>
    <w:rsid w:val="00A92D0C"/>
    <w:rsid w:val="00A930ED"/>
    <w:rsid w:val="00A93694"/>
    <w:rsid w:val="00AA0440"/>
    <w:rsid w:val="00AA2D6A"/>
    <w:rsid w:val="00AA5A0A"/>
    <w:rsid w:val="00AA6198"/>
    <w:rsid w:val="00AA7632"/>
    <w:rsid w:val="00AB028C"/>
    <w:rsid w:val="00AB14C2"/>
    <w:rsid w:val="00AB5784"/>
    <w:rsid w:val="00AB70F0"/>
    <w:rsid w:val="00AC0F5D"/>
    <w:rsid w:val="00AC23DC"/>
    <w:rsid w:val="00AE216D"/>
    <w:rsid w:val="00AE4773"/>
    <w:rsid w:val="00AF0093"/>
    <w:rsid w:val="00AF2347"/>
    <w:rsid w:val="00AF5100"/>
    <w:rsid w:val="00AF539B"/>
    <w:rsid w:val="00AF6E89"/>
    <w:rsid w:val="00B001BB"/>
    <w:rsid w:val="00B0160B"/>
    <w:rsid w:val="00B03E4D"/>
    <w:rsid w:val="00B04BD4"/>
    <w:rsid w:val="00B069E0"/>
    <w:rsid w:val="00B10CC8"/>
    <w:rsid w:val="00B139B4"/>
    <w:rsid w:val="00B14449"/>
    <w:rsid w:val="00B15ECB"/>
    <w:rsid w:val="00B171CE"/>
    <w:rsid w:val="00B24660"/>
    <w:rsid w:val="00B318F3"/>
    <w:rsid w:val="00B345F4"/>
    <w:rsid w:val="00B36D81"/>
    <w:rsid w:val="00B37D99"/>
    <w:rsid w:val="00B4018F"/>
    <w:rsid w:val="00B409DC"/>
    <w:rsid w:val="00B40D31"/>
    <w:rsid w:val="00B45E35"/>
    <w:rsid w:val="00B508AF"/>
    <w:rsid w:val="00B52CD1"/>
    <w:rsid w:val="00B534ED"/>
    <w:rsid w:val="00B53BF9"/>
    <w:rsid w:val="00B55833"/>
    <w:rsid w:val="00B570DC"/>
    <w:rsid w:val="00B61689"/>
    <w:rsid w:val="00B6253B"/>
    <w:rsid w:val="00B645B3"/>
    <w:rsid w:val="00B66156"/>
    <w:rsid w:val="00B66672"/>
    <w:rsid w:val="00B70C7F"/>
    <w:rsid w:val="00B72293"/>
    <w:rsid w:val="00B723F7"/>
    <w:rsid w:val="00B774A1"/>
    <w:rsid w:val="00B817E2"/>
    <w:rsid w:val="00B81D80"/>
    <w:rsid w:val="00B842A7"/>
    <w:rsid w:val="00B94101"/>
    <w:rsid w:val="00B94817"/>
    <w:rsid w:val="00B9559E"/>
    <w:rsid w:val="00BA0AE7"/>
    <w:rsid w:val="00BB020F"/>
    <w:rsid w:val="00BB384D"/>
    <w:rsid w:val="00BB4E00"/>
    <w:rsid w:val="00BB5A66"/>
    <w:rsid w:val="00BB673F"/>
    <w:rsid w:val="00BB7E05"/>
    <w:rsid w:val="00BC1768"/>
    <w:rsid w:val="00BC18C4"/>
    <w:rsid w:val="00BC3C1A"/>
    <w:rsid w:val="00BC48F4"/>
    <w:rsid w:val="00BC5EA4"/>
    <w:rsid w:val="00BC6F9C"/>
    <w:rsid w:val="00BD02F3"/>
    <w:rsid w:val="00BD1D56"/>
    <w:rsid w:val="00BD65F9"/>
    <w:rsid w:val="00BE0EDF"/>
    <w:rsid w:val="00BE4F80"/>
    <w:rsid w:val="00BE7CA7"/>
    <w:rsid w:val="00BF00D3"/>
    <w:rsid w:val="00BF1DFB"/>
    <w:rsid w:val="00BF1F53"/>
    <w:rsid w:val="00BF235B"/>
    <w:rsid w:val="00BF3A54"/>
    <w:rsid w:val="00BF4C78"/>
    <w:rsid w:val="00BF54E7"/>
    <w:rsid w:val="00C01B97"/>
    <w:rsid w:val="00C01D75"/>
    <w:rsid w:val="00C0455B"/>
    <w:rsid w:val="00C07C3C"/>
    <w:rsid w:val="00C11B24"/>
    <w:rsid w:val="00C125E0"/>
    <w:rsid w:val="00C135B7"/>
    <w:rsid w:val="00C15DCE"/>
    <w:rsid w:val="00C202C8"/>
    <w:rsid w:val="00C22334"/>
    <w:rsid w:val="00C22993"/>
    <w:rsid w:val="00C270A8"/>
    <w:rsid w:val="00C31EA3"/>
    <w:rsid w:val="00C34BEB"/>
    <w:rsid w:val="00C3670E"/>
    <w:rsid w:val="00C3745E"/>
    <w:rsid w:val="00C455A7"/>
    <w:rsid w:val="00C4568D"/>
    <w:rsid w:val="00C4615C"/>
    <w:rsid w:val="00C472AD"/>
    <w:rsid w:val="00C55FE3"/>
    <w:rsid w:val="00C56DDD"/>
    <w:rsid w:val="00C6113F"/>
    <w:rsid w:val="00C64B86"/>
    <w:rsid w:val="00C66C48"/>
    <w:rsid w:val="00C703DF"/>
    <w:rsid w:val="00C72027"/>
    <w:rsid w:val="00C756CB"/>
    <w:rsid w:val="00C8055D"/>
    <w:rsid w:val="00C81480"/>
    <w:rsid w:val="00C834CE"/>
    <w:rsid w:val="00C84B25"/>
    <w:rsid w:val="00C85953"/>
    <w:rsid w:val="00C9375E"/>
    <w:rsid w:val="00CA00C9"/>
    <w:rsid w:val="00CA1695"/>
    <w:rsid w:val="00CA6345"/>
    <w:rsid w:val="00CB0408"/>
    <w:rsid w:val="00CB0F74"/>
    <w:rsid w:val="00CB505D"/>
    <w:rsid w:val="00CB53E0"/>
    <w:rsid w:val="00CB6575"/>
    <w:rsid w:val="00CB7097"/>
    <w:rsid w:val="00CB7F30"/>
    <w:rsid w:val="00CC3722"/>
    <w:rsid w:val="00CC709B"/>
    <w:rsid w:val="00CC7A92"/>
    <w:rsid w:val="00CD0413"/>
    <w:rsid w:val="00CD5B4C"/>
    <w:rsid w:val="00CD6557"/>
    <w:rsid w:val="00CE1342"/>
    <w:rsid w:val="00CE1DB4"/>
    <w:rsid w:val="00CE1F9A"/>
    <w:rsid w:val="00CE3F95"/>
    <w:rsid w:val="00CE4A15"/>
    <w:rsid w:val="00CE612D"/>
    <w:rsid w:val="00CE6ABA"/>
    <w:rsid w:val="00CF4096"/>
    <w:rsid w:val="00D0148A"/>
    <w:rsid w:val="00D01A5A"/>
    <w:rsid w:val="00D03B5D"/>
    <w:rsid w:val="00D05245"/>
    <w:rsid w:val="00D05E96"/>
    <w:rsid w:val="00D10CD8"/>
    <w:rsid w:val="00D10FB5"/>
    <w:rsid w:val="00D2111B"/>
    <w:rsid w:val="00D24DC7"/>
    <w:rsid w:val="00D24FBD"/>
    <w:rsid w:val="00D25F6E"/>
    <w:rsid w:val="00D26194"/>
    <w:rsid w:val="00D27355"/>
    <w:rsid w:val="00D27E79"/>
    <w:rsid w:val="00D32B44"/>
    <w:rsid w:val="00D3322D"/>
    <w:rsid w:val="00D34A74"/>
    <w:rsid w:val="00D36587"/>
    <w:rsid w:val="00D44357"/>
    <w:rsid w:val="00D46C5A"/>
    <w:rsid w:val="00D51A11"/>
    <w:rsid w:val="00D54B18"/>
    <w:rsid w:val="00D54D11"/>
    <w:rsid w:val="00D57FD9"/>
    <w:rsid w:val="00D64609"/>
    <w:rsid w:val="00D64CF6"/>
    <w:rsid w:val="00D708C0"/>
    <w:rsid w:val="00D725B1"/>
    <w:rsid w:val="00D7713C"/>
    <w:rsid w:val="00D830E2"/>
    <w:rsid w:val="00D83D04"/>
    <w:rsid w:val="00D83D77"/>
    <w:rsid w:val="00D85824"/>
    <w:rsid w:val="00D90642"/>
    <w:rsid w:val="00D90FD5"/>
    <w:rsid w:val="00DA20FF"/>
    <w:rsid w:val="00DA40CE"/>
    <w:rsid w:val="00DA72CD"/>
    <w:rsid w:val="00DB058F"/>
    <w:rsid w:val="00DB244B"/>
    <w:rsid w:val="00DB288B"/>
    <w:rsid w:val="00DB5034"/>
    <w:rsid w:val="00DB5A4E"/>
    <w:rsid w:val="00DB5B52"/>
    <w:rsid w:val="00DB77D6"/>
    <w:rsid w:val="00DC1E31"/>
    <w:rsid w:val="00DC2483"/>
    <w:rsid w:val="00DC3224"/>
    <w:rsid w:val="00DC3747"/>
    <w:rsid w:val="00DC63E5"/>
    <w:rsid w:val="00DC7B9E"/>
    <w:rsid w:val="00DC7DC9"/>
    <w:rsid w:val="00DD05BF"/>
    <w:rsid w:val="00DD6ECD"/>
    <w:rsid w:val="00DD6F20"/>
    <w:rsid w:val="00DE1A3D"/>
    <w:rsid w:val="00DE1B72"/>
    <w:rsid w:val="00DE514A"/>
    <w:rsid w:val="00DF287B"/>
    <w:rsid w:val="00E0190C"/>
    <w:rsid w:val="00E02226"/>
    <w:rsid w:val="00E10C83"/>
    <w:rsid w:val="00E13014"/>
    <w:rsid w:val="00E139EC"/>
    <w:rsid w:val="00E14117"/>
    <w:rsid w:val="00E17987"/>
    <w:rsid w:val="00E210B0"/>
    <w:rsid w:val="00E25148"/>
    <w:rsid w:val="00E36682"/>
    <w:rsid w:val="00E373C5"/>
    <w:rsid w:val="00E435AD"/>
    <w:rsid w:val="00E44A2C"/>
    <w:rsid w:val="00E4630D"/>
    <w:rsid w:val="00E51F44"/>
    <w:rsid w:val="00E55DCB"/>
    <w:rsid w:val="00E6341D"/>
    <w:rsid w:val="00E653C1"/>
    <w:rsid w:val="00E65C38"/>
    <w:rsid w:val="00E66544"/>
    <w:rsid w:val="00E806A2"/>
    <w:rsid w:val="00E812A5"/>
    <w:rsid w:val="00E81CC7"/>
    <w:rsid w:val="00E872BE"/>
    <w:rsid w:val="00E93ABD"/>
    <w:rsid w:val="00E93DE3"/>
    <w:rsid w:val="00E950A5"/>
    <w:rsid w:val="00EA0084"/>
    <w:rsid w:val="00EA0C4C"/>
    <w:rsid w:val="00EA12D0"/>
    <w:rsid w:val="00EA559C"/>
    <w:rsid w:val="00EA5756"/>
    <w:rsid w:val="00EA726B"/>
    <w:rsid w:val="00EA755B"/>
    <w:rsid w:val="00EB2B1D"/>
    <w:rsid w:val="00EB3D73"/>
    <w:rsid w:val="00EC5026"/>
    <w:rsid w:val="00EC7290"/>
    <w:rsid w:val="00EE26CB"/>
    <w:rsid w:val="00EE48B9"/>
    <w:rsid w:val="00EE55CF"/>
    <w:rsid w:val="00EE5D25"/>
    <w:rsid w:val="00EF08B7"/>
    <w:rsid w:val="00EF0D20"/>
    <w:rsid w:val="00EF1E6A"/>
    <w:rsid w:val="00EF2080"/>
    <w:rsid w:val="00F05BE3"/>
    <w:rsid w:val="00F071CB"/>
    <w:rsid w:val="00F07507"/>
    <w:rsid w:val="00F1005C"/>
    <w:rsid w:val="00F10ED9"/>
    <w:rsid w:val="00F13F06"/>
    <w:rsid w:val="00F15A02"/>
    <w:rsid w:val="00F1661E"/>
    <w:rsid w:val="00F17203"/>
    <w:rsid w:val="00F216EE"/>
    <w:rsid w:val="00F21931"/>
    <w:rsid w:val="00F25A56"/>
    <w:rsid w:val="00F276A9"/>
    <w:rsid w:val="00F34EAB"/>
    <w:rsid w:val="00F35C4E"/>
    <w:rsid w:val="00F41626"/>
    <w:rsid w:val="00F50209"/>
    <w:rsid w:val="00F53133"/>
    <w:rsid w:val="00F549F5"/>
    <w:rsid w:val="00F62729"/>
    <w:rsid w:val="00F62BDD"/>
    <w:rsid w:val="00F66E1D"/>
    <w:rsid w:val="00F703C2"/>
    <w:rsid w:val="00F736B8"/>
    <w:rsid w:val="00F76F37"/>
    <w:rsid w:val="00F77FAB"/>
    <w:rsid w:val="00F806D6"/>
    <w:rsid w:val="00F81293"/>
    <w:rsid w:val="00F8136A"/>
    <w:rsid w:val="00F912B5"/>
    <w:rsid w:val="00F93361"/>
    <w:rsid w:val="00F942C1"/>
    <w:rsid w:val="00F94CED"/>
    <w:rsid w:val="00F97959"/>
    <w:rsid w:val="00FA00F9"/>
    <w:rsid w:val="00FA1F21"/>
    <w:rsid w:val="00FA364D"/>
    <w:rsid w:val="00FA6159"/>
    <w:rsid w:val="00FA6725"/>
    <w:rsid w:val="00FB4B6E"/>
    <w:rsid w:val="00FB7142"/>
    <w:rsid w:val="00FB7327"/>
    <w:rsid w:val="00FB7E9B"/>
    <w:rsid w:val="00FC5155"/>
    <w:rsid w:val="00FC672B"/>
    <w:rsid w:val="00FC6886"/>
    <w:rsid w:val="00FC7997"/>
    <w:rsid w:val="00FC79CA"/>
    <w:rsid w:val="00FD23CC"/>
    <w:rsid w:val="00FD250C"/>
    <w:rsid w:val="00FD3C3B"/>
    <w:rsid w:val="00FD3EF7"/>
    <w:rsid w:val="00FE00B5"/>
    <w:rsid w:val="00FE10A4"/>
    <w:rsid w:val="00FE1388"/>
    <w:rsid w:val="00FE58D0"/>
    <w:rsid w:val="00FE643A"/>
    <w:rsid w:val="00FF3401"/>
    <w:rsid w:val="00FF56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9E906"/>
  <w15:docId w15:val="{95AC2275-46DA-4DC1-B1EE-294BA066A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E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3E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E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6E6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736"/>
    <w:rPr>
      <w:rFonts w:ascii="Tahoma" w:hAnsi="Tahoma" w:cs="Tahoma"/>
      <w:sz w:val="16"/>
      <w:szCs w:val="16"/>
    </w:rPr>
  </w:style>
  <w:style w:type="paragraph" w:customStyle="1" w:styleId="EndNoteBibliographyTitle">
    <w:name w:val="EndNote Bibliography Title"/>
    <w:basedOn w:val="Normal"/>
    <w:link w:val="EndNoteBibliographyTitleChar"/>
    <w:rsid w:val="00325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25561"/>
    <w:rPr>
      <w:rFonts w:ascii="Calibri" w:hAnsi="Calibri"/>
      <w:noProof/>
      <w:lang w:val="en-US"/>
    </w:rPr>
  </w:style>
  <w:style w:type="paragraph" w:customStyle="1" w:styleId="EndNoteBibliography">
    <w:name w:val="EndNote Bibliography"/>
    <w:basedOn w:val="Normal"/>
    <w:link w:val="EndNoteBibliographyChar"/>
    <w:rsid w:val="00325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25561"/>
    <w:rPr>
      <w:rFonts w:ascii="Calibri" w:hAnsi="Calibri"/>
      <w:noProof/>
      <w:lang w:val="en-US"/>
    </w:rPr>
  </w:style>
  <w:style w:type="paragraph" w:styleId="Header">
    <w:name w:val="header"/>
    <w:basedOn w:val="Normal"/>
    <w:link w:val="HeaderChar"/>
    <w:uiPriority w:val="99"/>
    <w:unhideWhenUsed/>
    <w:rsid w:val="003713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134F"/>
  </w:style>
  <w:style w:type="paragraph" w:styleId="Footer">
    <w:name w:val="footer"/>
    <w:basedOn w:val="Normal"/>
    <w:link w:val="FooterChar"/>
    <w:uiPriority w:val="99"/>
    <w:unhideWhenUsed/>
    <w:rsid w:val="003713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134F"/>
  </w:style>
  <w:style w:type="character" w:styleId="CommentReference">
    <w:name w:val="annotation reference"/>
    <w:basedOn w:val="DefaultParagraphFont"/>
    <w:uiPriority w:val="99"/>
    <w:semiHidden/>
    <w:unhideWhenUsed/>
    <w:rsid w:val="00A506A3"/>
    <w:rPr>
      <w:sz w:val="16"/>
      <w:szCs w:val="16"/>
    </w:rPr>
  </w:style>
  <w:style w:type="paragraph" w:styleId="CommentText">
    <w:name w:val="annotation text"/>
    <w:basedOn w:val="Normal"/>
    <w:link w:val="CommentTextChar"/>
    <w:uiPriority w:val="99"/>
    <w:semiHidden/>
    <w:unhideWhenUsed/>
    <w:rsid w:val="00A506A3"/>
    <w:pPr>
      <w:spacing w:line="240" w:lineRule="auto"/>
    </w:pPr>
    <w:rPr>
      <w:sz w:val="20"/>
      <w:szCs w:val="20"/>
    </w:rPr>
  </w:style>
  <w:style w:type="character" w:customStyle="1" w:styleId="CommentTextChar">
    <w:name w:val="Comment Text Char"/>
    <w:basedOn w:val="DefaultParagraphFont"/>
    <w:link w:val="CommentText"/>
    <w:uiPriority w:val="99"/>
    <w:semiHidden/>
    <w:rsid w:val="00A506A3"/>
    <w:rPr>
      <w:sz w:val="20"/>
      <w:szCs w:val="20"/>
    </w:rPr>
  </w:style>
  <w:style w:type="paragraph" w:styleId="CommentSubject">
    <w:name w:val="annotation subject"/>
    <w:basedOn w:val="CommentText"/>
    <w:next w:val="CommentText"/>
    <w:link w:val="CommentSubjectChar"/>
    <w:uiPriority w:val="99"/>
    <w:semiHidden/>
    <w:unhideWhenUsed/>
    <w:rsid w:val="00A506A3"/>
    <w:rPr>
      <w:b/>
      <w:bCs/>
    </w:rPr>
  </w:style>
  <w:style w:type="character" w:customStyle="1" w:styleId="CommentSubjectChar">
    <w:name w:val="Comment Subject Char"/>
    <w:basedOn w:val="CommentTextChar"/>
    <w:link w:val="CommentSubject"/>
    <w:uiPriority w:val="99"/>
    <w:semiHidden/>
    <w:rsid w:val="00A506A3"/>
    <w:rPr>
      <w:b/>
      <w:bCs/>
      <w:sz w:val="20"/>
      <w:szCs w:val="20"/>
    </w:rPr>
  </w:style>
  <w:style w:type="paragraph" w:styleId="Revision">
    <w:name w:val="Revision"/>
    <w:hidden/>
    <w:uiPriority w:val="99"/>
    <w:semiHidden/>
    <w:rsid w:val="00DB5B52"/>
    <w:pPr>
      <w:spacing w:after="0" w:line="240" w:lineRule="auto"/>
    </w:pPr>
  </w:style>
  <w:style w:type="character" w:customStyle="1" w:styleId="adr">
    <w:name w:val="adr"/>
    <w:basedOn w:val="DefaultParagraphFont"/>
    <w:rsid w:val="001B5481"/>
  </w:style>
  <w:style w:type="paragraph" w:styleId="FootnoteText">
    <w:name w:val="footnote text"/>
    <w:basedOn w:val="Normal"/>
    <w:link w:val="FootnoteTextChar"/>
    <w:uiPriority w:val="99"/>
    <w:semiHidden/>
    <w:unhideWhenUsed/>
    <w:rsid w:val="00760A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0AD5"/>
    <w:rPr>
      <w:sz w:val="20"/>
      <w:szCs w:val="20"/>
    </w:rPr>
  </w:style>
  <w:style w:type="character" w:styleId="FootnoteReference">
    <w:name w:val="footnote reference"/>
    <w:basedOn w:val="DefaultParagraphFont"/>
    <w:uiPriority w:val="99"/>
    <w:semiHidden/>
    <w:unhideWhenUsed/>
    <w:rsid w:val="00760A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5350421">
      <w:bodyDiv w:val="1"/>
      <w:marLeft w:val="0"/>
      <w:marRight w:val="0"/>
      <w:marTop w:val="0"/>
      <w:marBottom w:val="0"/>
      <w:divBdr>
        <w:top w:val="none" w:sz="0" w:space="0" w:color="auto"/>
        <w:left w:val="none" w:sz="0" w:space="0" w:color="auto"/>
        <w:bottom w:val="none" w:sz="0" w:space="0" w:color="auto"/>
        <w:right w:val="none" w:sz="0" w:space="0" w:color="auto"/>
      </w:divBdr>
    </w:div>
    <w:div w:id="2070691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A70EA-49C4-420F-99AE-DDD2CD40E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370</Words>
  <Characters>5341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2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Claire Schwartz</dc:creator>
  <cp:lastModifiedBy>Lucas N.</cp:lastModifiedBy>
  <cp:revision>2</cp:revision>
  <cp:lastPrinted>2017-03-16T14:46:00Z</cp:lastPrinted>
  <dcterms:created xsi:type="dcterms:W3CDTF">2018-08-07T10:31:00Z</dcterms:created>
  <dcterms:modified xsi:type="dcterms:W3CDTF">2018-08-07T10:31:00Z</dcterms:modified>
</cp:coreProperties>
</file>